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2B447025" w:rsidR="006E4797" w:rsidRPr="00BA2ABB" w:rsidRDefault="00551D82" w:rsidP="007C45A4">
      <w:pPr>
        <w:pBdr>
          <w:top w:val="nil"/>
          <w:left w:val="nil"/>
          <w:bottom w:val="nil"/>
          <w:right w:val="nil"/>
          <w:between w:val="nil"/>
        </w:pBdr>
        <w:rPr>
          <w:color w:val="000000"/>
        </w:rPr>
      </w:pPr>
      <w:r w:rsidRPr="00BA2ABB">
        <w:rPr>
          <w:b/>
          <w:color w:val="000000"/>
        </w:rPr>
        <w:t>TITLE:</w:t>
      </w:r>
      <w:r w:rsidRPr="00BA2ABB">
        <w:rPr>
          <w:color w:val="000000"/>
        </w:rPr>
        <w:t xml:space="preserve"> </w:t>
      </w:r>
    </w:p>
    <w:p w14:paraId="58A65E4B" w14:textId="6111D382" w:rsidR="00DC7BB3" w:rsidRPr="00BA2ABB" w:rsidRDefault="00DC7BB3" w:rsidP="007C45A4">
      <w:r w:rsidRPr="00BA2ABB">
        <w:t xml:space="preserve">Multi-Faceted Mass Spectrometric Investigation of Neuropeptides in </w:t>
      </w:r>
      <w:r w:rsidRPr="00BA2ABB">
        <w:rPr>
          <w:i/>
          <w:iCs/>
        </w:rPr>
        <w:t>Callinectes sapidus</w:t>
      </w:r>
    </w:p>
    <w:p w14:paraId="2F753187" w14:textId="77777777" w:rsidR="00C3111C" w:rsidRPr="00BA2ABB" w:rsidRDefault="00C3111C" w:rsidP="007C45A4">
      <w:pPr>
        <w:rPr>
          <w:b/>
        </w:rPr>
      </w:pPr>
    </w:p>
    <w:p w14:paraId="2CD8481E" w14:textId="07F134EF" w:rsidR="006E4797" w:rsidRPr="00BA2ABB" w:rsidRDefault="00551D82" w:rsidP="007C45A4">
      <w:pPr>
        <w:rPr>
          <w:color w:val="808080"/>
        </w:rPr>
      </w:pPr>
      <w:r w:rsidRPr="00BA2ABB">
        <w:rPr>
          <w:b/>
        </w:rPr>
        <w:t xml:space="preserve">AUTHORS AND AFFILIATIONS: </w:t>
      </w:r>
    </w:p>
    <w:p w14:paraId="1976DE46" w14:textId="45040279" w:rsidR="006E4797" w:rsidRPr="00BA2ABB" w:rsidRDefault="00C3111C" w:rsidP="007C45A4">
      <w:r w:rsidRPr="00BA2ABB">
        <w:t>Ashley Phetsanthad</w:t>
      </w:r>
      <w:proofErr w:type="gramStart"/>
      <w:r w:rsidR="00B45715" w:rsidRPr="00BA2ABB">
        <w:rPr>
          <w:vertAlign w:val="superscript"/>
        </w:rPr>
        <w:t>1,*</w:t>
      </w:r>
      <w:proofErr w:type="gramEnd"/>
      <w:r w:rsidRPr="00BA2ABB">
        <w:t xml:space="preserve">, </w:t>
      </w:r>
      <w:proofErr w:type="spellStart"/>
      <w:r w:rsidRPr="00BA2ABB">
        <w:t>Nhu</w:t>
      </w:r>
      <w:proofErr w:type="spellEnd"/>
      <w:r w:rsidRPr="00BA2ABB">
        <w:t xml:space="preserve"> Q. Vu</w:t>
      </w:r>
      <w:r w:rsidR="002901FA" w:rsidRPr="00BA2ABB">
        <w:rPr>
          <w:vertAlign w:val="superscript"/>
        </w:rPr>
        <w:t>1,*</w:t>
      </w:r>
      <w:r w:rsidRPr="00BA2ABB">
        <w:t>,</w:t>
      </w:r>
      <w:r w:rsidR="00F85991" w:rsidRPr="00BA2ABB">
        <w:t xml:space="preserve"> </w:t>
      </w:r>
      <w:proofErr w:type="spellStart"/>
      <w:r w:rsidRPr="00BA2ABB">
        <w:t>Lingjun</w:t>
      </w:r>
      <w:proofErr w:type="spellEnd"/>
      <w:r w:rsidRPr="00BA2ABB">
        <w:t xml:space="preserve"> Li</w:t>
      </w:r>
      <w:r w:rsidRPr="00BA2ABB">
        <w:rPr>
          <w:vertAlign w:val="superscript"/>
        </w:rPr>
        <w:t>1,2</w:t>
      </w:r>
    </w:p>
    <w:p w14:paraId="5F6DD9B2" w14:textId="3C78C839" w:rsidR="00C3111C" w:rsidRPr="00BA2ABB" w:rsidRDefault="00C3111C" w:rsidP="007C45A4"/>
    <w:p w14:paraId="2186354A" w14:textId="29AD72BA" w:rsidR="00C3111C" w:rsidRPr="00BA2ABB" w:rsidRDefault="00C3111C" w:rsidP="007C45A4">
      <w:pPr>
        <w:pBdr>
          <w:top w:val="nil"/>
          <w:left w:val="nil"/>
          <w:bottom w:val="nil"/>
          <w:right w:val="nil"/>
          <w:between w:val="nil"/>
        </w:pBdr>
        <w:rPr>
          <w:bCs/>
          <w:color w:val="000000"/>
        </w:rPr>
      </w:pPr>
      <w:r w:rsidRPr="00BA2ABB">
        <w:rPr>
          <w:bCs/>
          <w:color w:val="000000"/>
          <w:vertAlign w:val="superscript"/>
        </w:rPr>
        <w:t>1</w:t>
      </w:r>
      <w:r w:rsidRPr="00BA2ABB">
        <w:rPr>
          <w:bCs/>
          <w:color w:val="000000"/>
        </w:rPr>
        <w:t>Department of Chemistry, University of Wisconsin-Madison, 1101 University Avenue, Madison, WI, USA</w:t>
      </w:r>
    </w:p>
    <w:p w14:paraId="34B711CE" w14:textId="7E1721E8" w:rsidR="00C3111C" w:rsidRPr="00BA2ABB" w:rsidRDefault="00C3111C" w:rsidP="007C45A4">
      <w:pPr>
        <w:pBdr>
          <w:top w:val="nil"/>
          <w:left w:val="nil"/>
          <w:bottom w:val="nil"/>
          <w:right w:val="nil"/>
          <w:between w:val="nil"/>
        </w:pBdr>
        <w:rPr>
          <w:bCs/>
          <w:color w:val="000000"/>
        </w:rPr>
      </w:pPr>
      <w:r w:rsidRPr="00BA2ABB">
        <w:rPr>
          <w:bCs/>
          <w:color w:val="000000"/>
          <w:vertAlign w:val="superscript"/>
        </w:rPr>
        <w:t>2</w:t>
      </w:r>
      <w:r w:rsidRPr="00BA2ABB">
        <w:rPr>
          <w:bCs/>
          <w:color w:val="000000"/>
        </w:rPr>
        <w:t>School of Pharmacy, University of Wisconsin-Madison, 777 Highland Avenue, Madison, WI, USA</w:t>
      </w:r>
    </w:p>
    <w:p w14:paraId="2FB3DC70" w14:textId="221C852A" w:rsidR="001B71DB" w:rsidRPr="00BA2ABB" w:rsidRDefault="001B71DB" w:rsidP="007C45A4">
      <w:pPr>
        <w:pBdr>
          <w:top w:val="nil"/>
          <w:left w:val="nil"/>
          <w:bottom w:val="nil"/>
          <w:right w:val="nil"/>
          <w:between w:val="nil"/>
        </w:pBdr>
        <w:rPr>
          <w:bCs/>
          <w:color w:val="000000"/>
        </w:rPr>
      </w:pPr>
    </w:p>
    <w:p w14:paraId="0060C8CC" w14:textId="372A5765" w:rsidR="00F57A8B" w:rsidRPr="00BA2ABB" w:rsidRDefault="00F57A8B" w:rsidP="007C45A4">
      <w:r w:rsidRPr="00BA2ABB">
        <w:rPr>
          <w:vertAlign w:val="superscript"/>
        </w:rPr>
        <w:t>*</w:t>
      </w:r>
      <w:r w:rsidRPr="00BA2ABB">
        <w:t>These authors contributed equally</w:t>
      </w:r>
      <w:r w:rsidR="00D26714" w:rsidRPr="00BA2ABB">
        <w:t>.</w:t>
      </w:r>
    </w:p>
    <w:p w14:paraId="7F0B0265" w14:textId="77777777" w:rsidR="00F57A8B" w:rsidRPr="00BA2ABB" w:rsidRDefault="00F57A8B" w:rsidP="007C45A4">
      <w:pPr>
        <w:pBdr>
          <w:top w:val="nil"/>
          <w:left w:val="nil"/>
          <w:bottom w:val="nil"/>
          <w:right w:val="nil"/>
          <w:between w:val="nil"/>
        </w:pBdr>
        <w:rPr>
          <w:bCs/>
          <w:color w:val="000000"/>
        </w:rPr>
      </w:pPr>
    </w:p>
    <w:p w14:paraId="20AE1E91" w14:textId="26C5C85A" w:rsidR="00F57A8B" w:rsidRPr="00BA2ABB" w:rsidRDefault="00DE7E6F" w:rsidP="007C45A4">
      <w:pPr>
        <w:pBdr>
          <w:top w:val="nil"/>
          <w:left w:val="nil"/>
          <w:bottom w:val="nil"/>
          <w:right w:val="nil"/>
          <w:between w:val="nil"/>
        </w:pBdr>
        <w:rPr>
          <w:bCs/>
          <w:color w:val="000000"/>
        </w:rPr>
      </w:pPr>
      <w:r w:rsidRPr="00BA2ABB">
        <w:rPr>
          <w:bCs/>
          <w:color w:val="000000"/>
        </w:rPr>
        <w:t>Email addresses of c</w:t>
      </w:r>
      <w:r w:rsidR="00F57A8B" w:rsidRPr="00BA2ABB">
        <w:rPr>
          <w:bCs/>
          <w:color w:val="000000"/>
        </w:rPr>
        <w:t>o-</w:t>
      </w:r>
      <w:r w:rsidRPr="00BA2ABB">
        <w:rPr>
          <w:bCs/>
          <w:color w:val="000000"/>
        </w:rPr>
        <w:t>a</w:t>
      </w:r>
      <w:r w:rsidR="00F57A8B" w:rsidRPr="00BA2ABB">
        <w:rPr>
          <w:bCs/>
          <w:color w:val="000000"/>
        </w:rPr>
        <w:t>uthors:</w:t>
      </w:r>
    </w:p>
    <w:p w14:paraId="52D76948" w14:textId="0CA3E5D0" w:rsidR="00F57A8B" w:rsidRPr="00BA2ABB" w:rsidRDefault="00F57A8B" w:rsidP="007C45A4">
      <w:pPr>
        <w:pBdr>
          <w:top w:val="nil"/>
          <w:left w:val="nil"/>
          <w:bottom w:val="nil"/>
          <w:right w:val="nil"/>
          <w:between w:val="nil"/>
        </w:pBdr>
        <w:rPr>
          <w:bCs/>
          <w:color w:val="000000"/>
        </w:rPr>
      </w:pPr>
      <w:r w:rsidRPr="00BA2ABB">
        <w:rPr>
          <w:bCs/>
          <w:color w:val="000000"/>
        </w:rPr>
        <w:t xml:space="preserve">Ashley </w:t>
      </w:r>
      <w:proofErr w:type="spellStart"/>
      <w:r w:rsidRPr="00BA2ABB">
        <w:rPr>
          <w:bCs/>
          <w:color w:val="000000"/>
        </w:rPr>
        <w:t>Phetsanthad</w:t>
      </w:r>
      <w:proofErr w:type="spellEnd"/>
      <w:r w:rsidR="00DE7E6F" w:rsidRPr="00BA2ABB">
        <w:rPr>
          <w:bCs/>
          <w:color w:val="000000"/>
        </w:rPr>
        <w:tab/>
      </w:r>
      <w:r w:rsidRPr="00BA2ABB">
        <w:rPr>
          <w:bCs/>
          <w:color w:val="000000"/>
        </w:rPr>
        <w:t>(phetsanthad@wisc.edu)</w:t>
      </w:r>
    </w:p>
    <w:p w14:paraId="2CEEC95F" w14:textId="24D6BD81" w:rsidR="00F57A8B" w:rsidRPr="00BA2ABB" w:rsidRDefault="00F57A8B" w:rsidP="007C45A4">
      <w:pPr>
        <w:pBdr>
          <w:top w:val="nil"/>
          <w:left w:val="nil"/>
          <w:bottom w:val="nil"/>
          <w:right w:val="nil"/>
          <w:between w:val="nil"/>
        </w:pBdr>
        <w:rPr>
          <w:bCs/>
          <w:color w:val="000000"/>
        </w:rPr>
      </w:pPr>
      <w:proofErr w:type="spellStart"/>
      <w:r w:rsidRPr="00BA2ABB">
        <w:rPr>
          <w:bCs/>
          <w:color w:val="000000"/>
        </w:rPr>
        <w:t>Nhu</w:t>
      </w:r>
      <w:proofErr w:type="spellEnd"/>
      <w:r w:rsidRPr="00BA2ABB">
        <w:rPr>
          <w:bCs/>
          <w:color w:val="000000"/>
        </w:rPr>
        <w:t xml:space="preserve"> Q. Vu</w:t>
      </w:r>
      <w:r w:rsidR="00DE7E6F" w:rsidRPr="00BA2ABB">
        <w:rPr>
          <w:bCs/>
          <w:color w:val="000000"/>
        </w:rPr>
        <w:tab/>
      </w:r>
      <w:r w:rsidR="00DE7E6F" w:rsidRPr="00BA2ABB">
        <w:rPr>
          <w:bCs/>
          <w:color w:val="000000"/>
        </w:rPr>
        <w:tab/>
      </w:r>
      <w:r w:rsidRPr="00BA2ABB">
        <w:rPr>
          <w:bCs/>
          <w:color w:val="000000"/>
        </w:rPr>
        <w:t>(</w:t>
      </w:r>
      <w:r w:rsidR="00D26714" w:rsidRPr="00915CA7">
        <w:rPr>
          <w:bCs/>
          <w:color w:val="000000"/>
        </w:rPr>
        <w:t>nqvu@wisc.edu</w:t>
      </w:r>
      <w:r w:rsidRPr="00BA2ABB">
        <w:rPr>
          <w:bCs/>
          <w:color w:val="000000"/>
        </w:rPr>
        <w:t>)</w:t>
      </w:r>
    </w:p>
    <w:p w14:paraId="7A90CA29" w14:textId="77777777" w:rsidR="00D26714" w:rsidRPr="00BA2ABB" w:rsidRDefault="00D26714" w:rsidP="007C45A4">
      <w:pPr>
        <w:pBdr>
          <w:top w:val="nil"/>
          <w:left w:val="nil"/>
          <w:bottom w:val="nil"/>
          <w:right w:val="nil"/>
          <w:between w:val="nil"/>
        </w:pBdr>
        <w:rPr>
          <w:bCs/>
          <w:color w:val="000000"/>
        </w:rPr>
      </w:pPr>
      <w:proofErr w:type="spellStart"/>
      <w:r w:rsidRPr="00BA2ABB">
        <w:rPr>
          <w:bCs/>
          <w:color w:val="000000"/>
        </w:rPr>
        <w:t>Lingjun</w:t>
      </w:r>
      <w:proofErr w:type="spellEnd"/>
      <w:r w:rsidRPr="00BA2ABB">
        <w:rPr>
          <w:bCs/>
          <w:color w:val="000000"/>
        </w:rPr>
        <w:t xml:space="preserve"> Li </w:t>
      </w:r>
      <w:r w:rsidRPr="00BA2ABB">
        <w:rPr>
          <w:bCs/>
          <w:color w:val="000000"/>
        </w:rPr>
        <w:tab/>
      </w:r>
      <w:r w:rsidRPr="00BA2ABB">
        <w:rPr>
          <w:bCs/>
          <w:color w:val="000000"/>
        </w:rPr>
        <w:tab/>
        <w:t>(lingjun.li@wisc.edu)</w:t>
      </w:r>
    </w:p>
    <w:p w14:paraId="5FAE95EB" w14:textId="77777777" w:rsidR="00F57A8B" w:rsidRPr="00BA2ABB" w:rsidRDefault="00F57A8B" w:rsidP="007C45A4">
      <w:pPr>
        <w:pBdr>
          <w:top w:val="nil"/>
          <w:left w:val="nil"/>
          <w:bottom w:val="nil"/>
          <w:right w:val="nil"/>
          <w:between w:val="nil"/>
        </w:pBdr>
        <w:rPr>
          <w:bCs/>
          <w:color w:val="000000"/>
        </w:rPr>
      </w:pPr>
    </w:p>
    <w:p w14:paraId="3B2D52E2" w14:textId="2AC7D95D" w:rsidR="001B71DB" w:rsidRPr="00BA2ABB" w:rsidRDefault="001B71DB" w:rsidP="007C45A4">
      <w:pPr>
        <w:pBdr>
          <w:top w:val="nil"/>
          <w:left w:val="nil"/>
          <w:bottom w:val="nil"/>
          <w:right w:val="nil"/>
          <w:between w:val="nil"/>
        </w:pBdr>
        <w:rPr>
          <w:bCs/>
          <w:color w:val="000000"/>
        </w:rPr>
      </w:pPr>
      <w:r w:rsidRPr="00BA2ABB">
        <w:rPr>
          <w:bCs/>
          <w:color w:val="000000"/>
        </w:rPr>
        <w:t xml:space="preserve">Corresponding </w:t>
      </w:r>
      <w:r w:rsidR="00DE7E6F" w:rsidRPr="00BA2ABB">
        <w:rPr>
          <w:bCs/>
          <w:color w:val="000000"/>
        </w:rPr>
        <w:t>a</w:t>
      </w:r>
      <w:r w:rsidRPr="00BA2ABB">
        <w:rPr>
          <w:bCs/>
          <w:color w:val="000000"/>
        </w:rPr>
        <w:t>uthor:</w:t>
      </w:r>
    </w:p>
    <w:p w14:paraId="3B14BC32" w14:textId="00734850" w:rsidR="001B71DB" w:rsidRPr="00BA2ABB" w:rsidRDefault="001B71DB" w:rsidP="007C45A4">
      <w:pPr>
        <w:pBdr>
          <w:top w:val="nil"/>
          <w:left w:val="nil"/>
          <w:bottom w:val="nil"/>
          <w:right w:val="nil"/>
          <w:between w:val="nil"/>
        </w:pBdr>
        <w:rPr>
          <w:bCs/>
          <w:color w:val="000000"/>
        </w:rPr>
      </w:pPr>
      <w:proofErr w:type="spellStart"/>
      <w:r w:rsidRPr="00BA2ABB">
        <w:rPr>
          <w:bCs/>
          <w:color w:val="000000"/>
        </w:rPr>
        <w:t>Lingjun</w:t>
      </w:r>
      <w:proofErr w:type="spellEnd"/>
      <w:r w:rsidRPr="00BA2ABB">
        <w:rPr>
          <w:bCs/>
          <w:color w:val="000000"/>
        </w:rPr>
        <w:t xml:space="preserve"> Li </w:t>
      </w:r>
      <w:r w:rsidR="00DE7E6F" w:rsidRPr="00BA2ABB">
        <w:rPr>
          <w:bCs/>
          <w:color w:val="000000"/>
        </w:rPr>
        <w:tab/>
      </w:r>
      <w:r w:rsidR="00DE7E6F" w:rsidRPr="00BA2ABB">
        <w:rPr>
          <w:bCs/>
          <w:color w:val="000000"/>
        </w:rPr>
        <w:tab/>
      </w:r>
      <w:r w:rsidRPr="00BA2ABB">
        <w:rPr>
          <w:bCs/>
          <w:color w:val="000000"/>
        </w:rPr>
        <w:t>(lingjun.li@wisc.edu)</w:t>
      </w:r>
    </w:p>
    <w:p w14:paraId="056A1A08" w14:textId="52755216" w:rsidR="001B71DB" w:rsidRPr="00BA2ABB" w:rsidRDefault="001B71DB" w:rsidP="007C45A4">
      <w:pPr>
        <w:pBdr>
          <w:top w:val="nil"/>
          <w:left w:val="nil"/>
          <w:bottom w:val="nil"/>
          <w:right w:val="nil"/>
          <w:between w:val="nil"/>
        </w:pBdr>
        <w:rPr>
          <w:bCs/>
          <w:color w:val="000000"/>
        </w:rPr>
      </w:pPr>
    </w:p>
    <w:p w14:paraId="0EB146D2" w14:textId="77777777" w:rsidR="001B71DB" w:rsidRPr="00BA2ABB" w:rsidRDefault="001B71DB" w:rsidP="007C45A4">
      <w:pPr>
        <w:pBdr>
          <w:top w:val="nil"/>
          <w:left w:val="nil"/>
          <w:bottom w:val="nil"/>
          <w:right w:val="nil"/>
          <w:between w:val="nil"/>
        </w:pBdr>
        <w:rPr>
          <w:bCs/>
          <w:color w:val="000000"/>
        </w:rPr>
      </w:pPr>
    </w:p>
    <w:p w14:paraId="0039DB42" w14:textId="61CBFC75" w:rsidR="006E4797" w:rsidRPr="00BA2ABB" w:rsidRDefault="00551D82" w:rsidP="007C45A4">
      <w:pPr>
        <w:pBdr>
          <w:top w:val="nil"/>
          <w:left w:val="nil"/>
          <w:bottom w:val="nil"/>
          <w:right w:val="nil"/>
          <w:between w:val="nil"/>
        </w:pBdr>
        <w:rPr>
          <w:color w:val="000000"/>
        </w:rPr>
      </w:pPr>
      <w:r w:rsidRPr="00BA2ABB">
        <w:rPr>
          <w:b/>
          <w:color w:val="000000"/>
        </w:rPr>
        <w:t>KEYWORDS:</w:t>
      </w:r>
      <w:r w:rsidRPr="00BA2ABB">
        <w:rPr>
          <w:color w:val="000000"/>
        </w:rPr>
        <w:t xml:space="preserve"> </w:t>
      </w:r>
    </w:p>
    <w:p w14:paraId="469D1AD2" w14:textId="2D5C3888" w:rsidR="006E4797" w:rsidRPr="00BA2ABB" w:rsidRDefault="00D1471C" w:rsidP="007C45A4">
      <w:r w:rsidRPr="00BA2ABB">
        <w:t>n</w:t>
      </w:r>
      <w:r w:rsidR="00416412" w:rsidRPr="00BA2ABB">
        <w:t xml:space="preserve">europeptide, </w:t>
      </w:r>
      <w:r w:rsidR="00B23BC8" w:rsidRPr="00BA2ABB">
        <w:t xml:space="preserve">mass spectrometry, </w:t>
      </w:r>
      <w:r w:rsidR="008036F2" w:rsidRPr="00BA2ABB">
        <w:t xml:space="preserve">peptide purification, isotopic labeling, </w:t>
      </w:r>
      <w:r w:rsidR="00416412" w:rsidRPr="00BA2ABB">
        <w:rPr>
          <w:i/>
          <w:iCs/>
        </w:rPr>
        <w:t>de novo</w:t>
      </w:r>
      <w:r w:rsidR="00416412" w:rsidRPr="00BA2ABB">
        <w:t xml:space="preserve"> sequencing, quantitation, </w:t>
      </w:r>
      <w:r w:rsidR="00B23BC8" w:rsidRPr="00BA2ABB">
        <w:t xml:space="preserve">LC, </w:t>
      </w:r>
      <w:r w:rsidR="00416412" w:rsidRPr="00BA2ABB">
        <w:t xml:space="preserve">MALDI, </w:t>
      </w:r>
      <w:r w:rsidR="008F2D7C" w:rsidRPr="00BA2ABB">
        <w:t>m</w:t>
      </w:r>
      <w:r w:rsidR="00B15B4D" w:rsidRPr="00BA2ABB">
        <w:t>ass spectrometry</w:t>
      </w:r>
      <w:r w:rsidR="00416412" w:rsidRPr="00BA2ABB">
        <w:t xml:space="preserve"> imaging, </w:t>
      </w:r>
      <w:r w:rsidR="00B23BC8" w:rsidRPr="00BA2ABB">
        <w:t>database search, transcriptome mining</w:t>
      </w:r>
    </w:p>
    <w:p w14:paraId="141ABDE5" w14:textId="77777777" w:rsidR="006E4797" w:rsidRPr="00BA2ABB" w:rsidRDefault="006E4797" w:rsidP="007C45A4">
      <w:pPr>
        <w:pBdr>
          <w:top w:val="nil"/>
          <w:left w:val="nil"/>
          <w:bottom w:val="nil"/>
          <w:right w:val="nil"/>
          <w:between w:val="nil"/>
        </w:pBdr>
        <w:rPr>
          <w:color w:val="000000"/>
        </w:rPr>
      </w:pPr>
    </w:p>
    <w:p w14:paraId="60F3B8D4" w14:textId="6AF4BE1A" w:rsidR="006E4797" w:rsidRPr="00BA2ABB" w:rsidRDefault="00551D82" w:rsidP="007C45A4">
      <w:r w:rsidRPr="00BA2ABB">
        <w:rPr>
          <w:b/>
        </w:rPr>
        <w:t>SUMMARY:</w:t>
      </w:r>
      <w:r w:rsidRPr="00BA2ABB">
        <w:t xml:space="preserve"> </w:t>
      </w:r>
    </w:p>
    <w:p w14:paraId="491AC001" w14:textId="7DFF7078" w:rsidR="0080533D" w:rsidRPr="00BA2ABB" w:rsidRDefault="00DF79CC" w:rsidP="007C45A4">
      <w:pPr>
        <w:rPr>
          <w:b/>
        </w:rPr>
      </w:pPr>
      <w:r w:rsidRPr="00BA2ABB">
        <w:t>M</w:t>
      </w:r>
      <w:r w:rsidR="004E5149" w:rsidRPr="00BA2ABB">
        <w:t>ass spectrometr</w:t>
      </w:r>
      <w:r w:rsidR="006A02BC" w:rsidRPr="00BA2ABB">
        <w:t>ic</w:t>
      </w:r>
      <w:r w:rsidRPr="00BA2ABB">
        <w:t xml:space="preserve"> characterization of neuropeptides provides sequence, quantitation, and localization information. This optimized workflow is not only useful for neuropeptide studies, but also other endogenous peptides. </w:t>
      </w:r>
      <w:r w:rsidR="00384F15" w:rsidRPr="00BA2ABB">
        <w:t>The p</w:t>
      </w:r>
      <w:r w:rsidRPr="00BA2ABB">
        <w:t>rotocols</w:t>
      </w:r>
      <w:r w:rsidR="00CC0D16" w:rsidRPr="00BA2ABB">
        <w:t xml:space="preserve"> provided</w:t>
      </w:r>
      <w:r w:rsidR="00384F15" w:rsidRPr="00BA2ABB">
        <w:t xml:space="preserve"> here </w:t>
      </w:r>
      <w:r w:rsidR="005C26EC" w:rsidRPr="00BA2ABB">
        <w:t xml:space="preserve">describe </w:t>
      </w:r>
      <w:r w:rsidRPr="00BA2ABB">
        <w:t>sample preparation, MS acquisition, MS analysis, and database generation of neuropeptides using LC-ESI-MS</w:t>
      </w:r>
      <w:r w:rsidR="004E5149" w:rsidRPr="00BA2ABB">
        <w:t xml:space="preserve">, </w:t>
      </w:r>
      <w:r w:rsidRPr="00BA2ABB">
        <w:t>MALDI-MS</w:t>
      </w:r>
      <w:r w:rsidR="004E5149" w:rsidRPr="00BA2ABB">
        <w:t xml:space="preserve"> </w:t>
      </w:r>
      <w:r w:rsidR="006A02BC" w:rsidRPr="00BA2ABB">
        <w:t>spotting</w:t>
      </w:r>
      <w:r w:rsidR="004E5149" w:rsidRPr="00BA2ABB">
        <w:t>, and MALDI-MS imaging</w:t>
      </w:r>
      <w:r w:rsidRPr="00BA2ABB">
        <w:t xml:space="preserve">. </w:t>
      </w:r>
    </w:p>
    <w:p w14:paraId="340714AC" w14:textId="77777777" w:rsidR="0080533D" w:rsidRPr="00BA2ABB" w:rsidRDefault="0080533D" w:rsidP="007C45A4">
      <w:pPr>
        <w:rPr>
          <w:b/>
        </w:rPr>
      </w:pPr>
    </w:p>
    <w:p w14:paraId="2DF8E628" w14:textId="2C293D2F" w:rsidR="006E4797" w:rsidRPr="00BA2ABB" w:rsidRDefault="00551D82" w:rsidP="007C45A4">
      <w:pPr>
        <w:rPr>
          <w:color w:val="808080"/>
        </w:rPr>
      </w:pPr>
      <w:r w:rsidRPr="00BA2ABB">
        <w:rPr>
          <w:b/>
        </w:rPr>
        <w:t>ABSTRACT:</w:t>
      </w:r>
      <w:r w:rsidRPr="00BA2ABB">
        <w:t xml:space="preserve"> </w:t>
      </w:r>
    </w:p>
    <w:p w14:paraId="2CF9CD54" w14:textId="45F17679" w:rsidR="006E4797" w:rsidRPr="00BA2ABB" w:rsidRDefault="006D5985" w:rsidP="007C45A4">
      <w:r w:rsidRPr="00BA2ABB">
        <w:t>Neuropeptides are signaling molecules that regulate almost all physiological and behavioral processes, such as development, reproduction, food intake, and response to external stressors. Yet, the biochemical mechanisms and full complement of neuropeptides and their functional roles remain poorly understood. Characterization of these endogenous peptides is hindered by the immense diversity within this class of signaling molecules. Additionally, neuropeptides are bioactive at concentrations 100</w:t>
      </w:r>
      <w:r w:rsidR="00A87946" w:rsidRPr="00BA2ABB">
        <w:t xml:space="preserve">x </w:t>
      </w:r>
      <w:r w:rsidR="00DD34F9" w:rsidRPr="00BA2ABB">
        <w:t xml:space="preserve">– </w:t>
      </w:r>
      <w:r w:rsidRPr="00BA2ABB">
        <w:t xml:space="preserve">1000x lower than that of neurotransmitters and are prone to enzymatic degradation after synaptic release. Mass spectrometry (MS) is a highly sensitive analytical tool that can identify, quantify, and localize analytes without comprehensive </w:t>
      </w:r>
      <w:r w:rsidRPr="00BA2ABB">
        <w:rPr>
          <w:i/>
          <w:iCs/>
        </w:rPr>
        <w:t xml:space="preserve">a priori </w:t>
      </w:r>
      <w:r w:rsidRPr="00BA2ABB">
        <w:t xml:space="preserve">knowledge. It is well-suited for globally profiling neuropeptides and aiding in the discovery of novel peptides. Due to the low abundance and high chemical diversity of this class of peptides, several sample preparation methods, MS acquisition parameters, and data analysis strategies </w:t>
      </w:r>
      <w:r w:rsidRPr="00BA2ABB">
        <w:lastRenderedPageBreak/>
        <w:t>have been adapted from proteomics techniques to allow optimal neuropeptide characterization. Here, methods</w:t>
      </w:r>
      <w:r w:rsidR="00CC0D16" w:rsidRPr="00BA2ABB">
        <w:t xml:space="preserve"> are described</w:t>
      </w:r>
      <w:r w:rsidRPr="00BA2ABB">
        <w:t xml:space="preserve"> for isolating neuropeptides from complex biological tissues for sequence characterization, quantitation, and localization using liquid chromatography (LC)-MS and matrix-assisted laser desorption/ionization (MALDI)-MS. A protocol for preparing a neuropeptide database from the blue crab</w:t>
      </w:r>
      <w:r w:rsidR="00AB56B4" w:rsidRPr="00BA2ABB">
        <w:rPr>
          <w:i/>
          <w:iCs/>
        </w:rPr>
        <w:t>, Callinectes</w:t>
      </w:r>
      <w:r w:rsidRPr="00BA2ABB">
        <w:rPr>
          <w:i/>
          <w:iCs/>
        </w:rPr>
        <w:t xml:space="preserve"> sapidus</w:t>
      </w:r>
      <w:r w:rsidRPr="00BA2ABB">
        <w:t>, an organism without comprehensive genomic information, is included. These workflows can be adapted to study other classes of endogenous peptides in different species using a variety of instruments.</w:t>
      </w:r>
    </w:p>
    <w:p w14:paraId="34CF04EE" w14:textId="77777777" w:rsidR="006D5985" w:rsidRPr="00BA2ABB" w:rsidRDefault="006D5985" w:rsidP="007C45A4"/>
    <w:p w14:paraId="0646E204" w14:textId="70809452" w:rsidR="006E4797" w:rsidRPr="00BA2ABB" w:rsidRDefault="00551D82" w:rsidP="007C45A4">
      <w:pPr>
        <w:rPr>
          <w:color w:val="808080"/>
        </w:rPr>
      </w:pPr>
      <w:r w:rsidRPr="00BA2ABB">
        <w:rPr>
          <w:b/>
        </w:rPr>
        <w:t>INTRODUCTION:</w:t>
      </w:r>
      <w:r w:rsidRPr="00BA2ABB">
        <w:t xml:space="preserve"> </w:t>
      </w:r>
    </w:p>
    <w:p w14:paraId="6E69B86E" w14:textId="5B5ADB38" w:rsidR="00DF79CC" w:rsidRPr="00BA2ABB" w:rsidRDefault="00DF79CC" w:rsidP="007C45A4">
      <w:r w:rsidRPr="00BA2ABB">
        <w:t>The nervous system is complex</w:t>
      </w:r>
      <w:r w:rsidR="00582D1D" w:rsidRPr="00BA2ABB">
        <w:t xml:space="preserve"> and </w:t>
      </w:r>
      <w:r w:rsidRPr="00BA2ABB">
        <w:t>requir</w:t>
      </w:r>
      <w:r w:rsidR="00582D1D" w:rsidRPr="00BA2ABB">
        <w:t>es</w:t>
      </w:r>
      <w:r w:rsidRPr="00BA2ABB">
        <w:t xml:space="preserve"> </w:t>
      </w:r>
      <w:r w:rsidR="006033EE" w:rsidRPr="00BA2ABB">
        <w:t xml:space="preserve">a </w:t>
      </w:r>
      <w:r w:rsidRPr="00BA2ABB">
        <w:t>network</w:t>
      </w:r>
      <w:r w:rsidR="006033EE" w:rsidRPr="00BA2ABB">
        <w:t xml:space="preserve"> </w:t>
      </w:r>
      <w:r w:rsidRPr="00BA2ABB">
        <w:t xml:space="preserve">of </w:t>
      </w:r>
      <w:r w:rsidR="00DB2555" w:rsidRPr="00BA2ABB">
        <w:t xml:space="preserve">neurons </w:t>
      </w:r>
      <w:r w:rsidRPr="00BA2ABB">
        <w:t>to transmit signals throughout an organism. Th</w:t>
      </w:r>
      <w:r w:rsidR="005E05C1" w:rsidRPr="00BA2ABB">
        <w:t>e</w:t>
      </w:r>
      <w:r w:rsidRPr="00BA2ABB">
        <w:t xml:space="preserve"> nervous system coordinates sensory information and biological response. The intricate and convoluted interactions involved in signal transmission require many different signaling molecules such as neurotransmitters, steroids, and neuropeptides. As neuropeptides are the most diverse and potent signaling molecules that play key roles in activating</w:t>
      </w:r>
      <w:r w:rsidR="00B15B4D" w:rsidRPr="00BA2ABB">
        <w:t xml:space="preserve"> physiological</w:t>
      </w:r>
      <w:r w:rsidRPr="00BA2ABB">
        <w:t xml:space="preserve"> responses to stress and other stimuli, it is of interest to determine their specific role in these physiological processes. Neuropeptide function is related to their amino acid structure, which determines mobility, receptor interaction</w:t>
      </w:r>
      <w:r w:rsidR="00770817" w:rsidRPr="00BA2ABB">
        <w:t>,</w:t>
      </w:r>
      <w:r w:rsidRPr="00BA2ABB">
        <w:t xml:space="preserve"> and affinity</w:t>
      </w:r>
      <w:r w:rsidRPr="00BA2ABB">
        <w:fldChar w:fldCharType="begin"/>
      </w:r>
      <w:r w:rsidRPr="00BA2ABB">
        <w:instrText xml:space="preserve"> ADDIN EN.CITE &lt;EndNote&gt;&lt;Cite&gt;&lt;Author&gt;Hökfelt&lt;/Author&gt;&lt;Year&gt;2000&lt;/Year&gt;&lt;RecNum&gt;1186&lt;/RecNum&gt;&lt;DisplayText&gt;&lt;style face="superscript"&gt;1&lt;/style&gt;&lt;/DisplayText&gt;&lt;record&gt;&lt;rec-number&gt;1186&lt;/rec-number&gt;&lt;foreign-keys&gt;&lt;key app="EN" db-id="xtf0t0ra65ertreew9cpfr27wxe2xx929tw0" timestamp="1604951099"&gt;1186&lt;/key&gt;&lt;key app="ENWeb" db-id=""&gt;0&lt;/key&gt;&lt;/foreign-keys&gt;&lt;ref-type name="Journal Article"&gt;17&lt;/ref-type&gt;&lt;contributors&gt;&lt;authors&gt;&lt;author&gt;Hökfelt, Tomas&lt;/author&gt;&lt;author&gt;Broberger, Christian&lt;/author&gt;&lt;author&gt;Xu, Zhi-Qing David&lt;/author&gt;&lt;author&gt;Sergeyev, Valeriy&lt;/author&gt;&lt;author&gt;Ubink, Ruud&lt;/author&gt;&lt;author&gt;Diez, Margarita&lt;/author&gt;&lt;/authors&gt;&lt;/contributors&gt;&lt;titles&gt;&lt;title&gt;Neuropeptides — an overview&lt;/title&gt;&lt;secondary-title&gt;Neuropharmacology&lt;/secondary-title&gt;&lt;/titles&gt;&lt;periodical&gt;&lt;full-title&gt;Neuropharmacology&lt;/full-title&gt;&lt;/periodical&gt;&lt;pages&gt;1337-1356&lt;/pages&gt;&lt;volume&gt;39&lt;/volume&gt;&lt;number&gt;8&lt;/number&gt;&lt;section&gt;1337&lt;/section&gt;&lt;dates&gt;&lt;year&gt;2000&lt;/year&gt;&lt;/dates&gt;&lt;isbn&gt;00283908&lt;/isbn&gt;&lt;urls&gt;&lt;/urls&gt;&lt;electronic-resource-num&gt;10.1016/s0028-3908(00)00010-1&lt;/electronic-resource-num&gt;&lt;/record&gt;&lt;/Cite&gt;&lt;/EndNote&gt;</w:instrText>
      </w:r>
      <w:r w:rsidRPr="00BA2ABB">
        <w:fldChar w:fldCharType="separate"/>
      </w:r>
      <w:r w:rsidRPr="00BA2ABB">
        <w:rPr>
          <w:noProof/>
          <w:vertAlign w:val="superscript"/>
        </w:rPr>
        <w:t>1</w:t>
      </w:r>
      <w:r w:rsidRPr="00BA2ABB">
        <w:fldChar w:fldCharType="end"/>
      </w:r>
      <w:r w:rsidRPr="00BA2ABB">
        <w:t>. Techniques such as histochemistry</w:t>
      </w:r>
      <w:r w:rsidR="00E528F6" w:rsidRPr="00BA2ABB">
        <w:t xml:space="preserve">, which </w:t>
      </w:r>
      <w:r w:rsidR="00FA60EF" w:rsidRPr="00BA2ABB">
        <w:t xml:space="preserve">is important because </w:t>
      </w:r>
      <w:bookmarkStart w:id="0" w:name="_Hlk87690334"/>
      <w:r w:rsidR="00FA60EF" w:rsidRPr="00BA2ABB">
        <w:t>neuropeptides can be synthesized, stored, and released in different regions of the tissue</w:t>
      </w:r>
      <w:bookmarkEnd w:id="0"/>
      <w:r w:rsidR="004C2AF6" w:rsidRPr="00BA2ABB">
        <w:t>,</w:t>
      </w:r>
      <w:r w:rsidRPr="00BA2ABB">
        <w:t xml:space="preserve"> and electrophysiology </w:t>
      </w:r>
      <w:r w:rsidR="000F5EC4" w:rsidRPr="00BA2ABB">
        <w:t xml:space="preserve">has </w:t>
      </w:r>
      <w:r w:rsidRPr="00BA2ABB">
        <w:t>been employed to investigate neuropeptide structure and function</w:t>
      </w:r>
      <w:r w:rsidRPr="00BA2ABB">
        <w:fldChar w:fldCharType="begin">
          <w:fldData xml:space="preserve">PEVuZE5vdGU+PENpdGU+PEF1dGhvcj5SYWRoYWtyaXNobmFuPC9BdXRob3I+PFJlY051bT4xMzI2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</w:fldData>
        </w:fldChar>
      </w:r>
      <w:r w:rsidRPr="00BA2ABB">
        <w:instrText xml:space="preserve"> ADDIN EN.CITE </w:instrText>
      </w:r>
      <w:r w:rsidRPr="00BA2ABB">
        <w:fldChar w:fldCharType="begin">
          <w:fldData xml:space="preserve">PEVuZE5vdGU+PENpdGU+PEF1dGhvcj5SYWRoYWtyaXNobmFuPC9BdXRob3I+PFJlY051bT4xMzI2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</w:fldData>
        </w:fldChar>
      </w:r>
      <w:r w:rsidRPr="00BA2ABB">
        <w:instrText xml:space="preserve"> ADDIN EN.CITE.DATA </w:instrText>
      </w:r>
      <w:r w:rsidRPr="00BA2ABB">
        <w:fldChar w:fldCharType="end"/>
      </w:r>
      <w:r w:rsidRPr="00BA2ABB">
        <w:fldChar w:fldCharType="separate"/>
      </w:r>
      <w:r w:rsidRPr="00BA2ABB">
        <w:rPr>
          <w:noProof/>
          <w:vertAlign w:val="superscript"/>
        </w:rPr>
        <w:t>2</w:t>
      </w:r>
      <w:r w:rsidR="001D46AD" w:rsidRPr="00BA2ABB">
        <w:rPr>
          <w:noProof/>
          <w:vertAlign w:val="superscript"/>
        </w:rPr>
        <w:t>–</w:t>
      </w:r>
      <w:r w:rsidRPr="00BA2ABB">
        <w:rPr>
          <w:noProof/>
          <w:vertAlign w:val="superscript"/>
        </w:rPr>
        <w:t>4</w:t>
      </w:r>
      <w:r w:rsidRPr="00BA2ABB">
        <w:fldChar w:fldCharType="end"/>
      </w:r>
      <w:r w:rsidRPr="00BA2ABB">
        <w:t xml:space="preserve">, but these </w:t>
      </w:r>
      <w:r w:rsidR="002A1C96" w:rsidRPr="00BA2ABB">
        <w:t xml:space="preserve">methods </w:t>
      </w:r>
      <w:r w:rsidRPr="00BA2ABB">
        <w:t xml:space="preserve">are limited by throughput and specificity to resolve the vast sequence diversity of neuropeptides. </w:t>
      </w:r>
    </w:p>
    <w:p w14:paraId="3F7126A9" w14:textId="77777777" w:rsidR="002A1C96" w:rsidRPr="00BA2ABB" w:rsidRDefault="002A1C96" w:rsidP="007C45A4"/>
    <w:p w14:paraId="68D5354A" w14:textId="6AE8D06F" w:rsidR="00DF79CC" w:rsidRPr="00BA2ABB" w:rsidRDefault="00DF79CC" w:rsidP="007C45A4">
      <w:r w:rsidRPr="00BA2ABB">
        <w:t>Mass spectrometry (MS) enables the high throughput analysis of neuropeptide</w:t>
      </w:r>
      <w:r w:rsidR="002A1C96" w:rsidRPr="00BA2ABB">
        <w:t xml:space="preserve"> structure and</w:t>
      </w:r>
      <w:r w:rsidRPr="00BA2ABB">
        <w:t xml:space="preserve"> abundance. This can be performed through different MS techniques, most commonly liquid chromatography-electrospray ionization</w:t>
      </w:r>
      <w:r w:rsidR="005C05B6" w:rsidRPr="00BA2ABB">
        <w:t xml:space="preserve"> </w:t>
      </w:r>
      <w:r w:rsidRPr="00BA2ABB">
        <w:t>MS (LC-ESI-MS)</w:t>
      </w:r>
      <w:r w:rsidRPr="00BA2ABB">
        <w:fldChar w:fldCharType="begin"/>
      </w:r>
      <w:r w:rsidRPr="00BA2ABB">
        <w:instrText xml:space="preserve"> ADDIN EN.CITE &lt;EndNote&gt;&lt;Cite&gt;&lt;Author&gt;Račaityte&lt;/Author&gt;&lt;Year&gt;2000&lt;/Year&gt;&lt;RecNum&gt;1329&lt;/RecNum&gt;&lt;DisplayText&gt;&lt;style face="superscript"&gt;5&lt;/style&gt;&lt;/DisplayText&gt;&lt;record&gt;&lt;rec-number&gt;1329&lt;/rec-number&gt;&lt;foreign-keys&gt;&lt;key app="EN" db-id="xtf0t0ra65ertreew9cpfr27wxe2xx929tw0" timestamp="1630688465"&gt;1329&lt;/key&gt;&lt;/foreign-keys&gt;&lt;ref-type name="Journal Article"&gt;17&lt;/ref-type&gt;&lt;contributors&gt;&lt;authors&gt;&lt;author&gt;&lt;style face="normal" font="default" size="100%"&gt;Ra&lt;/style&gt;&lt;style face="normal" font="default" charset="238" size="100%"&gt;čaityt&lt;/style&gt;&lt;style face="normal" font="default" size="100%"&gt;e, K.&lt;/style&gt;&lt;/author&gt;&lt;author&gt;Lutz, E. S. M.&lt;/author&gt;&lt;author&gt;Unger, K. K.&lt;/author&gt;&lt;author&gt;Lubda, D.&lt;/author&gt;&lt;author&gt;Boos, K. S.&lt;/author&gt;&lt;/authors&gt;&lt;/contributors&gt;&lt;titles&gt;&lt;title&gt;Analysis of neuropeptide Y and its metabolites by high-performance liquid chromatography–electrospray ionization mass spectrometry and integrated sample clean-up with a novel restricted-access sulphonic acid cation exchanger&lt;/title&gt;&lt;secondary-title&gt;Journal of Chromatography A&lt;/secondary-title&gt;&lt;/titles&gt;&lt;periodical&gt;&lt;full-title&gt;Journal of Chromatography A&lt;/full-title&gt;&lt;/periodical&gt;&lt;pages&gt;135-144&lt;/pages&gt;&lt;volume&gt;890&lt;/volume&gt;&lt;number&gt;1&lt;/number&gt;&lt;section&gt;135&lt;/section&gt;&lt;dates&gt;&lt;year&gt;2000&lt;/year&gt;&lt;/dates&gt;&lt;isbn&gt;00219673&lt;/isbn&gt;&lt;urls&gt;&lt;/urls&gt;&lt;electronic-resource-num&gt;10.1016/s0021-9673(00)00639-7&lt;/electronic-resource-num&gt;&lt;/record&gt;&lt;/Cite&gt;&lt;/EndNote&gt;</w:instrText>
      </w:r>
      <w:r w:rsidRPr="00BA2ABB">
        <w:fldChar w:fldCharType="separate"/>
      </w:r>
      <w:r w:rsidRPr="00BA2ABB">
        <w:rPr>
          <w:noProof/>
          <w:vertAlign w:val="superscript"/>
        </w:rPr>
        <w:t>5</w:t>
      </w:r>
      <w:r w:rsidRPr="00BA2ABB">
        <w:fldChar w:fldCharType="end"/>
      </w:r>
      <w:r w:rsidRPr="00BA2ABB">
        <w:t xml:space="preserve"> and matrix-assisted laser desorption/ionization MS (MALDI-MS)</w:t>
      </w:r>
      <w:r w:rsidRPr="00BA2ABB">
        <w:fldChar w:fldCharType="begin">
          <w:fldData xml:space="preserve">PEVuZE5vdGU+PENpdGU+PEF1dGhvcj5TYWxpc2J1cnk8L0F1dGhvcj48WWVhcj4yMDEzPC9ZZWFy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</w:fldData>
        </w:fldChar>
      </w:r>
      <w:r w:rsidRPr="00BA2ABB">
        <w:instrText xml:space="preserve"> ADDIN EN.CITE </w:instrText>
      </w:r>
      <w:r w:rsidRPr="00BA2ABB">
        <w:fldChar w:fldCharType="begin">
          <w:fldData xml:space="preserve">PEVuZE5vdGU+PENpdGU+PEF1dGhvcj5TYWxpc2J1cnk8L0F1dGhvcj48WWVhcj4yMDEzPC9ZZWFy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</w:fldData>
        </w:fldChar>
      </w:r>
      <w:r w:rsidRPr="00BA2ABB">
        <w:instrText xml:space="preserve"> ADDIN EN.CITE.DATA </w:instrText>
      </w:r>
      <w:r w:rsidRPr="00BA2ABB">
        <w:fldChar w:fldCharType="end"/>
      </w:r>
      <w:r w:rsidRPr="00BA2ABB">
        <w:fldChar w:fldCharType="separate"/>
      </w:r>
      <w:r w:rsidRPr="00BA2ABB">
        <w:rPr>
          <w:noProof/>
          <w:vertAlign w:val="superscript"/>
        </w:rPr>
        <w:t>6</w:t>
      </w:r>
      <w:r w:rsidRPr="00BA2ABB">
        <w:fldChar w:fldCharType="end"/>
      </w:r>
      <w:r w:rsidRPr="00BA2ABB">
        <w:t xml:space="preserve">. </w:t>
      </w:r>
      <w:r w:rsidR="002A1C96" w:rsidRPr="00BA2ABB">
        <w:t>Utilizing</w:t>
      </w:r>
      <w:r w:rsidRPr="00BA2ABB">
        <w:t xml:space="preserve"> high accuracy mass measurements and </w:t>
      </w:r>
      <w:r w:rsidR="00CC0D16" w:rsidRPr="00BA2ABB">
        <w:t xml:space="preserve">MS </w:t>
      </w:r>
      <w:r w:rsidRPr="00BA2ABB">
        <w:t xml:space="preserve">fragmentation, MS provides the ability to assign amino acid sequence and post-translational modification (PTM) status to neuropeptides from complex mixtures without </w:t>
      </w:r>
      <w:r w:rsidRPr="00BA2ABB">
        <w:rPr>
          <w:i/>
          <w:iCs/>
        </w:rPr>
        <w:t xml:space="preserve">a priori </w:t>
      </w:r>
      <w:r w:rsidRPr="00BA2ABB">
        <w:t>knowledge to aid in ascertaining their function</w:t>
      </w:r>
      <w:r w:rsidRPr="00BA2ABB">
        <w:fldChar w:fldCharType="begin">
          <w:fldData xml:space="preserve">PEVuZE5vdGU+PENpdGU+PEF1dGhvcj5TY2htZXJiZXJnPC9BdXRob3I+PFllYXI+MjAxMzwvWWVh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</w:fldData>
        </w:fldChar>
      </w:r>
      <w:r w:rsidRPr="00BA2ABB">
        <w:instrText xml:space="preserve"> ADDIN EN.CITE </w:instrText>
      </w:r>
      <w:r w:rsidRPr="00BA2ABB">
        <w:fldChar w:fldCharType="begin">
          <w:fldData xml:space="preserve">PEVuZE5vdGU+PENpdGU+PEF1dGhvcj5TY2htZXJiZXJnPC9BdXRob3I+PFllYXI+MjAxMzwvWWVh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</w:fldData>
        </w:fldChar>
      </w:r>
      <w:r w:rsidRPr="00BA2ABB">
        <w:instrText xml:space="preserve"> ADDIN EN.CITE.DATA </w:instrText>
      </w:r>
      <w:r w:rsidRPr="00BA2ABB">
        <w:fldChar w:fldCharType="end"/>
      </w:r>
      <w:r w:rsidRPr="00BA2ABB">
        <w:fldChar w:fldCharType="separate"/>
      </w:r>
      <w:r w:rsidRPr="00BA2ABB">
        <w:rPr>
          <w:noProof/>
          <w:vertAlign w:val="superscript"/>
        </w:rPr>
        <w:t>7,8</w:t>
      </w:r>
      <w:r w:rsidRPr="00BA2ABB">
        <w:fldChar w:fldCharType="end"/>
      </w:r>
      <w:r w:rsidRPr="00BA2ABB">
        <w:t xml:space="preserve">. </w:t>
      </w:r>
      <w:r w:rsidR="002A1C96" w:rsidRPr="00BA2ABB">
        <w:t>In addition to</w:t>
      </w:r>
      <w:r w:rsidRPr="00BA2ABB">
        <w:t xml:space="preserve"> qualitative information, MS enables quantitative information of neuropeptides through label-free quantitation (LFQ) or label-based methods such as isotopic or isobaric labeling</w:t>
      </w:r>
      <w:r w:rsidRPr="00BA2ABB">
        <w:fldChar w:fldCharType="begin"/>
      </w:r>
      <w:r w:rsidRPr="00BA2ABB">
        <w:instrText xml:space="preserve"> ADDIN EN.CITE &lt;EndNote&gt;&lt;Cite&gt;&lt;Author&gt;Sauer&lt;/Author&gt;&lt;Year&gt;2021&lt;/Year&gt;&lt;RecNum&gt;1331&lt;/RecNum&gt;&lt;DisplayText&gt;&lt;style face="superscript"&gt;9&lt;/style&gt;&lt;/DisplayText&gt;&lt;record&gt;&lt;rec-number&gt;1331&lt;/rec-number&gt;&lt;foreign-keys&gt;&lt;key app="EN" db-id="xtf0t0ra65ertreew9cpfr27wxe2xx929tw0" timestamp="1630694274"&gt;1331&lt;/key&gt;&lt;/foreign-keys&gt;&lt;ref-type name="Journal Article"&gt;17&lt;/ref-type&gt;&lt;contributors&gt;&lt;authors&gt;&lt;author&gt;Sauer, C. S.&lt;/author&gt;&lt;author&gt;Phetsanthad, A.&lt;/author&gt;&lt;author&gt;Riusech, O. L.&lt;/author&gt;&lt;author&gt;Li, L.&lt;/author&gt;&lt;/authors&gt;&lt;/contributors&gt;&lt;auth-address&gt;Department of Chemistry, University of Wisconsin-Madison, Madison, USA.&amp;#xD;School of Pharmacy, University of Wisconsin-Madison, Madison, USA.&lt;/auth-address&gt;&lt;titles&gt;&lt;title&gt;Developing mass spectrometry for the quantitative analysis of neuropeptides&lt;/title&gt;&lt;secondary-title&gt;Expert Rev Proteomics&lt;/secondary-title&gt;&lt;/titles&gt;&lt;periodical&gt;&lt;full-title&gt;Expert Rev Proteomics&lt;/full-title&gt;&lt;/periodical&gt;&lt;pages&gt;1-15&lt;/pages&gt;&lt;edition&gt;2021/08/11&lt;/edition&gt;&lt;keywords&gt;&lt;keyword&gt;Imaging&lt;/keyword&gt;&lt;keyword&gt;Label-free&lt;/keyword&gt;&lt;keyword&gt;Mass Spectrometry&lt;/keyword&gt;&lt;keyword&gt;Multi-omics&lt;/keyword&gt;&lt;keyword&gt;Multiplexing&lt;/keyword&gt;&lt;keyword&gt;Neuropeptides&lt;/keyword&gt;&lt;keyword&gt;PTMs&lt;/keyword&gt;&lt;keyword&gt;Peptidomics&lt;/keyword&gt;&lt;keyword&gt;Quantitation&lt;/keyword&gt;&lt;keyword&gt;Stable Isotope Labeling&lt;/keyword&gt;&lt;/keywords&gt;&lt;dates&gt;&lt;year&gt;2021&lt;/year&gt;&lt;pub-dates&gt;&lt;date&gt;Aug 26&lt;/date&gt;&lt;/pub-dates&gt;&lt;/dates&gt;&lt;isbn&gt;1744-8387 (Electronic)&amp;#xD;1478-9450 (Linking)&lt;/isbn&gt;&lt;accession-num&gt;34375152&lt;/accession-num&gt;&lt;urls&gt;&lt;related-urls&gt;&lt;url&gt;https://www.ncbi.nlm.nih.gov/pubmed/34375152&lt;/url&gt;&lt;/related-urls&gt;&lt;/urls&gt;&lt;electronic-resource-num&gt;10.1080/14789450.2021.1967146&lt;/electronic-resource-num&gt;&lt;/record&gt;&lt;/Cite&gt;&lt;/EndNote&gt;</w:instrText>
      </w:r>
      <w:r w:rsidRPr="00BA2ABB">
        <w:fldChar w:fldCharType="separate"/>
      </w:r>
      <w:r w:rsidRPr="00BA2ABB">
        <w:rPr>
          <w:noProof/>
          <w:vertAlign w:val="superscript"/>
        </w:rPr>
        <w:t>9</w:t>
      </w:r>
      <w:r w:rsidRPr="00BA2ABB">
        <w:fldChar w:fldCharType="end"/>
      </w:r>
      <w:r w:rsidRPr="00BA2ABB">
        <w:t xml:space="preserve">. </w:t>
      </w:r>
      <w:r w:rsidR="00862B96" w:rsidRPr="00BA2ABB">
        <w:t xml:space="preserve">The main </w:t>
      </w:r>
      <w:r w:rsidRPr="00BA2ABB">
        <w:t xml:space="preserve">advantages </w:t>
      </w:r>
      <w:r w:rsidR="00FD550E" w:rsidRPr="00BA2ABB">
        <w:t>of</w:t>
      </w:r>
      <w:r w:rsidRPr="00BA2ABB">
        <w:t xml:space="preserve"> LFQ include its simplicity, low cost of analysis, and decreased sample preparation steps wh</w:t>
      </w:r>
      <w:r w:rsidR="002A1C96" w:rsidRPr="00BA2ABB">
        <w:t xml:space="preserve">ich can minimize </w:t>
      </w:r>
      <w:r w:rsidRPr="00BA2ABB">
        <w:t>sample loss. However,</w:t>
      </w:r>
      <w:r w:rsidR="00AE6B72" w:rsidRPr="00BA2ABB">
        <w:t xml:space="preserve"> the disadvantages </w:t>
      </w:r>
      <w:r w:rsidR="00FD550E" w:rsidRPr="00BA2ABB">
        <w:t>of</w:t>
      </w:r>
      <w:r w:rsidR="00AE6B72" w:rsidRPr="00BA2ABB">
        <w:t xml:space="preserve"> LFQ include increased instrument time costs </w:t>
      </w:r>
      <w:r w:rsidR="000053E3" w:rsidRPr="00BA2ABB">
        <w:t>as it requires</w:t>
      </w:r>
      <w:r w:rsidR="00AE6B72" w:rsidRPr="00BA2ABB">
        <w:t xml:space="preserve"> multiple technical replicates to address quantitative error from run-to-run variability. This also leads to a decreased ability to accurately quantify small variations. Label</w:t>
      </w:r>
      <w:r w:rsidRPr="00BA2ABB">
        <w:t xml:space="preserve">-based methods are subjected to less </w:t>
      </w:r>
      <w:r w:rsidR="002A1C96" w:rsidRPr="00BA2ABB">
        <w:t xml:space="preserve">systematic </w:t>
      </w:r>
      <w:r w:rsidRPr="00BA2ABB">
        <w:t xml:space="preserve">variation as multiple samples can be </w:t>
      </w:r>
      <w:r w:rsidR="002A1C96" w:rsidRPr="00BA2ABB">
        <w:t xml:space="preserve">differentially </w:t>
      </w:r>
      <w:r w:rsidR="00B15B4D" w:rsidRPr="00BA2ABB">
        <w:t xml:space="preserve">labeled </w:t>
      </w:r>
      <w:r w:rsidR="002A1C96" w:rsidRPr="00BA2ABB">
        <w:t>using a variety of</w:t>
      </w:r>
      <w:r w:rsidRPr="00BA2ABB">
        <w:t xml:space="preserve"> stable isotopes, combined into one sample, and analyzed through mass spectrometry simultaneously. This also increases throughput, although isotop</w:t>
      </w:r>
      <w:r w:rsidR="002A1C96" w:rsidRPr="00BA2ABB">
        <w:t>ic</w:t>
      </w:r>
      <w:r w:rsidRPr="00BA2ABB">
        <w:t xml:space="preserve"> labels can be time consuming and costly to synthesi</w:t>
      </w:r>
      <w:r w:rsidR="00B15B4D" w:rsidRPr="00BA2ABB">
        <w:t>ze</w:t>
      </w:r>
      <w:r w:rsidRPr="00BA2ABB">
        <w:t xml:space="preserve"> or purchase.</w:t>
      </w:r>
      <w:r w:rsidR="002A1C96" w:rsidRPr="00BA2ABB">
        <w:t xml:space="preserve"> </w:t>
      </w:r>
      <w:r w:rsidR="000E23D3" w:rsidRPr="00BA2ABB">
        <w:t>Full scan mass spectra (</w:t>
      </w:r>
      <w:r w:rsidR="002A1C96" w:rsidRPr="00BA2ABB">
        <w:t>MS1</w:t>
      </w:r>
      <w:r w:rsidR="000E23D3" w:rsidRPr="00BA2ABB">
        <w:t>)</w:t>
      </w:r>
      <w:r w:rsidR="002A1C96" w:rsidRPr="00BA2ABB">
        <w:t xml:space="preserve"> spectral complexity also increases as multiplexing increases, </w:t>
      </w:r>
      <w:r w:rsidRPr="00BA2ABB">
        <w:t>which decreases the</w:t>
      </w:r>
      <w:r w:rsidR="002A1C96" w:rsidRPr="00BA2ABB">
        <w:t xml:space="preserve"> number of</w:t>
      </w:r>
      <w:r w:rsidRPr="00BA2ABB">
        <w:t xml:space="preserve"> unique neuropeptides able to be fragmented and therefor</w:t>
      </w:r>
      <w:r w:rsidR="002A1C96" w:rsidRPr="00BA2ABB">
        <w:t>e</w:t>
      </w:r>
      <w:r w:rsidRPr="00BA2ABB">
        <w:t>, identifi</w:t>
      </w:r>
      <w:r w:rsidR="002A1C96" w:rsidRPr="00BA2ABB">
        <w:t>ed</w:t>
      </w:r>
      <w:r w:rsidRPr="00BA2ABB">
        <w:t xml:space="preserve">. Conversely, isobaric labeling </w:t>
      </w:r>
      <w:r w:rsidR="00DB2555" w:rsidRPr="00BA2ABB">
        <w:t xml:space="preserve">does not increase </w:t>
      </w:r>
      <w:r w:rsidRPr="00BA2ABB">
        <w:t xml:space="preserve">spectral complexity at the MS1 level, although it introduces challenges for low abundance analytes such as neuropeptides. As isobaric quantitation is performed at the </w:t>
      </w:r>
      <w:r w:rsidR="000E23D3" w:rsidRPr="00BA2ABB">
        <w:t>fragment ion mass spectra (</w:t>
      </w:r>
      <w:r w:rsidRPr="00BA2ABB">
        <w:t>MS2</w:t>
      </w:r>
      <w:r w:rsidR="000E23D3" w:rsidRPr="00BA2ABB">
        <w:t>)</w:t>
      </w:r>
      <w:r w:rsidRPr="00BA2ABB">
        <w:t xml:space="preserve"> level, </w:t>
      </w:r>
      <w:r w:rsidR="002D2787" w:rsidRPr="00BA2ABB">
        <w:t xml:space="preserve">low-abundance </w:t>
      </w:r>
      <w:r w:rsidRPr="00BA2ABB">
        <w:t xml:space="preserve">neuropeptides may be unable to be quantified as more </w:t>
      </w:r>
      <w:r w:rsidRPr="00BA2ABB">
        <w:lastRenderedPageBreak/>
        <w:t>abundant matrix components may be selected for fragmentation and those selected may not have high enough abundance to be quantified. With isotopic labeling</w:t>
      </w:r>
      <w:r w:rsidR="0025781F" w:rsidRPr="00BA2ABB">
        <w:t>,</w:t>
      </w:r>
      <w:r w:rsidRPr="00BA2ABB">
        <w:t xml:space="preserve"> quantitation can be performed on every identified peptide.</w:t>
      </w:r>
    </w:p>
    <w:p w14:paraId="5BF58744" w14:textId="77777777" w:rsidR="00503F34" w:rsidRPr="00BA2ABB" w:rsidRDefault="00503F34" w:rsidP="007C45A4"/>
    <w:p w14:paraId="566A5649" w14:textId="19876415" w:rsidR="00DF79CC" w:rsidRPr="00BA2ABB" w:rsidRDefault="00DF79CC" w:rsidP="007C45A4">
      <w:r w:rsidRPr="00BA2ABB">
        <w:t>In addition to identification and quantification, localization information can be obtained by MS through MALDI-MS imaging (MALDI-MSI)</w:t>
      </w:r>
      <w:r w:rsidRPr="00BA2ABB">
        <w:fldChar w:fldCharType="begin">
          <w:fldData xml:space="preserve">PEVuZE5vdGU+PENpdGU+PEF1dGhvcj5QcmF0YXZpZWlyYTwvQXV0aG9yPjxZZWFyPjIwMTg8L1ll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</w:fldData>
        </w:fldChar>
      </w:r>
      <w:r w:rsidRPr="00BA2ABB">
        <w:instrText xml:space="preserve"> ADDIN EN.CITE </w:instrText>
      </w:r>
      <w:r w:rsidRPr="00BA2ABB">
        <w:fldChar w:fldCharType="begin">
          <w:fldData xml:space="preserve">PEVuZE5vdGU+PENpdGU+PEF1dGhvcj5QcmF0YXZpZWlyYTwvQXV0aG9yPjxZZWFyPjIwMTg8L1ll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</w:fldData>
        </w:fldChar>
      </w:r>
      <w:r w:rsidRPr="00BA2ABB">
        <w:instrText xml:space="preserve"> ADDIN EN.CITE.DATA </w:instrText>
      </w:r>
      <w:r w:rsidRPr="00BA2ABB">
        <w:fldChar w:fldCharType="end"/>
      </w:r>
      <w:r w:rsidRPr="00BA2ABB">
        <w:fldChar w:fldCharType="separate"/>
      </w:r>
      <w:r w:rsidRPr="00BA2ABB">
        <w:rPr>
          <w:noProof/>
          <w:vertAlign w:val="superscript"/>
        </w:rPr>
        <w:t>10</w:t>
      </w:r>
      <w:r w:rsidRPr="00BA2ABB">
        <w:fldChar w:fldCharType="end"/>
      </w:r>
      <w:r w:rsidRPr="00BA2ABB">
        <w:t xml:space="preserve">. </w:t>
      </w:r>
      <w:r w:rsidR="0025781F" w:rsidRPr="00BA2ABB">
        <w:t xml:space="preserve">By </w:t>
      </w:r>
      <w:proofErr w:type="spellStart"/>
      <w:r w:rsidR="0025781F" w:rsidRPr="00BA2ABB">
        <w:t>rastering</w:t>
      </w:r>
      <w:proofErr w:type="spellEnd"/>
      <w:r w:rsidR="0025781F" w:rsidRPr="00BA2ABB">
        <w:t xml:space="preserve"> a laser </w:t>
      </w:r>
      <w:r w:rsidRPr="00BA2ABB">
        <w:t xml:space="preserve">across a sample surface, MS spectra can be compiled into a heat map image for each </w:t>
      </w:r>
      <w:r w:rsidRPr="00BA2ABB">
        <w:rPr>
          <w:i/>
          <w:iCs/>
        </w:rPr>
        <w:t>m/z</w:t>
      </w:r>
      <w:r w:rsidRPr="00BA2ABB">
        <w:t xml:space="preserve"> value. Mapping transient neuropeptide signal intensity in different regions across conditions can provide valuable information for function determination</w:t>
      </w:r>
      <w:r w:rsidRPr="00BA2ABB">
        <w:fldChar w:fldCharType="begin"/>
      </w:r>
      <w:r w:rsidRPr="00BA2ABB">
        <w:instrText xml:space="preserve"> ADDIN EN.CITE &lt;EndNote&gt;&lt;Cite&gt;&lt;Author&gt;Buchberger&lt;/Author&gt;&lt;Year&gt;2020&lt;/Year&gt;&lt;RecNum&gt;1334&lt;/RecNum&gt;&lt;DisplayText&gt;&lt;style face="superscript"&gt;11&lt;/style&gt;&lt;/DisplayText&gt;&lt;record&gt;&lt;rec-number&gt;1334&lt;/rec-number&gt;&lt;foreign-keys&gt;&lt;key app="EN" db-id="xtf0t0ra65ertreew9cpfr27wxe2xx929tw0" timestamp="1630704184"&gt;1334&lt;/key&gt;&lt;/foreign-keys&gt;&lt;ref-type name="Journal Article"&gt;17&lt;/ref-type&gt;&lt;contributors&gt;&lt;authors&gt;&lt;author&gt;Buchberger, A. R.&lt;/author&gt;&lt;author&gt;Vu, N. Q.&lt;/author&gt;&lt;author&gt;Johnson, J.&lt;/author&gt;&lt;author&gt;DeLaney, K.&lt;/author&gt;&lt;author&gt;Li, L.&lt;/author&gt;&lt;/authors&gt;&lt;/contributors&gt;&lt;auth-address&gt;Department of Chemistry, University of Wisconsin-Madison, 1101 University Avenue, Madison, Wisconsin 53706, United States.&amp;#xD;School of Pharmacy, University of Wisconsin-Madison, 777 Highland Avenue, Madison, Wisconsin 53705, United States.&lt;/auth-address&gt;&lt;titles&gt;&lt;title&gt;A Simple and Effective Sample Preparation Strategy for MALDI-MS Imaging of Neuropeptide Changes in the Crustacean Brain Due to Hypoxia and Hypercapnia Stress&lt;/title&gt;&lt;secondary-title&gt;J Am Soc Mass Spectrom&lt;/secondary-title&gt;&lt;/titles&gt;&lt;periodical&gt;&lt;full-title&gt;J Am Soc Mass Spectrom&lt;/full-title&gt;&lt;/periodical&gt;&lt;pages&gt;1058-1065&lt;/pages&gt;&lt;volume&gt;31&lt;/volume&gt;&lt;number&gt;5&lt;/number&gt;&lt;edition&gt;2020/03/10&lt;/edition&gt;&lt;keywords&gt;&lt;keyword&gt;Animals&lt;/keyword&gt;&lt;keyword&gt;Brachyura/chemistry/*metabolism&lt;/keyword&gt;&lt;keyword&gt;Brain/*metabolism&lt;/keyword&gt;&lt;keyword&gt;Brain Chemistry&lt;/keyword&gt;&lt;keyword&gt;Disease Models, Animal&lt;/keyword&gt;&lt;keyword&gt;Hypercapnia/*metabolism&lt;/keyword&gt;&lt;keyword&gt;Hypoxia/*metabolism&lt;/keyword&gt;&lt;keyword&gt;Neuropeptides/analysis/*metabolism&lt;/keyword&gt;&lt;keyword&gt;Spectrometry, Mass, Matrix-Assisted Laser Desorption-Ionization/*methods&lt;/keyword&gt;&lt;/keywords&gt;&lt;dates&gt;&lt;year&gt;2020&lt;/year&gt;&lt;pub-dates&gt;&lt;date&gt;May 6&lt;/date&gt;&lt;/pub-dates&gt;&lt;/dates&gt;&lt;isbn&gt;1879-1123 (Electronic)&amp;#xD;1044-0305 (Linking)&lt;/isbn&gt;&lt;accession-num&gt;32150406&lt;/accession-num&gt;&lt;urls&gt;&lt;related-urls&gt;&lt;url&gt;https://www.ncbi.nlm.nih.gov/pubmed/32150406&lt;/url&gt;&lt;/related-urls&gt;&lt;/urls&gt;&lt;custom2&gt;PMC7467133&lt;/custom2&gt;&lt;electronic-resource-num&gt;10.1021/jasms.9b00107&lt;/electronic-resource-num&gt;&lt;/record&gt;&lt;/Cite&gt;&lt;/EndNote&gt;</w:instrText>
      </w:r>
      <w:r w:rsidRPr="00BA2ABB">
        <w:fldChar w:fldCharType="separate"/>
      </w:r>
      <w:r w:rsidRPr="00BA2ABB">
        <w:rPr>
          <w:noProof/>
          <w:vertAlign w:val="superscript"/>
        </w:rPr>
        <w:t>11</w:t>
      </w:r>
      <w:r w:rsidRPr="00BA2ABB">
        <w:fldChar w:fldCharType="end"/>
      </w:r>
      <w:r w:rsidRPr="00BA2ABB">
        <w:t>. Localization of neuropeptides is</w:t>
      </w:r>
      <w:r w:rsidR="0025781F" w:rsidRPr="00BA2ABB">
        <w:t xml:space="preserve"> especially</w:t>
      </w:r>
      <w:r w:rsidRPr="00BA2ABB">
        <w:t xml:space="preserve"> important because neuropeptide function may differ depending on location</w:t>
      </w:r>
      <w:r w:rsidRPr="00BA2ABB">
        <w:fldChar w:fldCharType="begin">
          <w:fldData xml:space="preserve">PEVuZE5vdGU+PENpdGU+PEF1dGhvcj5WdTwvQXV0aG9yPjxZZWFyPjIwMjE8L1llYXI+PFJlY051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=
</w:fldData>
        </w:fldChar>
      </w:r>
      <w:r w:rsidRPr="00BA2ABB">
        <w:instrText xml:space="preserve"> ADDIN EN.CITE </w:instrText>
      </w:r>
      <w:r w:rsidRPr="00BA2ABB">
        <w:fldChar w:fldCharType="begin">
          <w:fldData xml:space="preserve">PEVuZE5vdGU+PENpdGU+PEF1dGhvcj5WdTwvQXV0aG9yPjxZZWFyPjIwMjE8L1llYXI+PFJlY051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=
</w:fldData>
        </w:fldChar>
      </w:r>
      <w:r w:rsidRPr="00BA2ABB">
        <w:instrText xml:space="preserve"> ADDIN EN.CITE.DATA </w:instrText>
      </w:r>
      <w:r w:rsidRPr="00BA2ABB">
        <w:fldChar w:fldCharType="end"/>
      </w:r>
      <w:r w:rsidRPr="00BA2ABB">
        <w:fldChar w:fldCharType="separate"/>
      </w:r>
      <w:r w:rsidRPr="00BA2ABB">
        <w:rPr>
          <w:noProof/>
          <w:vertAlign w:val="superscript"/>
        </w:rPr>
        <w:t>12</w:t>
      </w:r>
      <w:r w:rsidRPr="00BA2ABB">
        <w:fldChar w:fldCharType="end"/>
      </w:r>
      <w:r w:rsidRPr="00BA2ABB">
        <w:t>.</w:t>
      </w:r>
    </w:p>
    <w:p w14:paraId="022C06C7" w14:textId="77777777" w:rsidR="00DF79CC" w:rsidRPr="00BA2ABB" w:rsidRDefault="00DF79CC" w:rsidP="007C45A4"/>
    <w:p w14:paraId="6E0C9F29" w14:textId="42340FD8" w:rsidR="00DF79CC" w:rsidRPr="00BA2ABB" w:rsidRDefault="00DF79CC" w:rsidP="007C45A4">
      <w:r w:rsidRPr="00BA2ABB">
        <w:t xml:space="preserve">Neuropeptides are found in lower abundance </w:t>
      </w:r>
      <w:r w:rsidRPr="00BA2ABB">
        <w:rPr>
          <w:i/>
          <w:iCs/>
        </w:rPr>
        <w:t xml:space="preserve">in vivo </w:t>
      </w:r>
      <w:r w:rsidRPr="00BA2ABB">
        <w:t>than other signaling molecules, such as neurotransmitters, and thus require sensitive methods for detection</w:t>
      </w:r>
      <w:r w:rsidRPr="00BA2ABB">
        <w:fldChar w:fldCharType="begin"/>
      </w:r>
      <w:r w:rsidRPr="00BA2ABB">
        <w:instrText xml:space="preserve"> ADDIN EN.CITE &lt;EndNote&gt;&lt;Cite&gt;&lt;Author&gt;Li&lt;/Author&gt;&lt;Year&gt;2008&lt;/Year&gt;&lt;RecNum&gt;980&lt;/RecNum&gt;&lt;DisplayText&gt;&lt;style face="superscript"&gt;13&lt;/style&gt;&lt;/DisplayText&gt;&lt;record&gt;&lt;rec-number&gt;980&lt;/rec-number&gt;&lt;foreign-keys&gt;&lt;key app="EN" db-id="xtf0t0ra65ertreew9cpfr27wxe2xx929tw0" timestamp="1578601026"&gt;980&lt;/key&gt;&lt;key app="ENWeb" db-id=""&gt;0&lt;/key&gt;&lt;/foreign-keys&gt;&lt;ref-type name="Journal Article"&gt;17&lt;/ref-type&gt;&lt;contributors&gt;&lt;authors&gt;&lt;author&gt;Li, L.&lt;/author&gt;&lt;author&gt;Sweedler, J. V.&lt;/author&gt;&lt;/authors&gt;&lt;/contributors&gt;&lt;auth-address&gt;Department of Chemistry, University of Wisconsin, Madison, 53705-2222, USA. lli@pharmacy.wisc.edu&lt;/auth-address&gt;&lt;titles&gt;&lt;title&gt;Peptides in the brain: mass spectrometry-based measurement approaches and challenges&lt;/title&gt;&lt;secondary-title&gt;Annu Rev Anal Chem (Palo Alto Calif)&lt;/secondary-title&gt;&lt;/titles&gt;&lt;periodical&gt;&lt;full-title&gt;Annu Rev Anal Chem (Palo Alto Calif)&lt;/full-title&gt;&lt;/periodical&gt;&lt;pages&gt;451-83&lt;/pages&gt;&lt;volume&gt;1&lt;/volume&gt;&lt;edition&gt;2008/07/19&lt;/edition&gt;&lt;keywords&gt;&lt;keyword&gt;Animals&lt;/keyword&gt;&lt;keyword&gt;Brain/*metabolism/pathology&lt;/keyword&gt;&lt;keyword&gt;Computational Biology/methods&lt;/keyword&gt;&lt;keyword&gt;Humans&lt;/keyword&gt;&lt;keyword&gt;Mass Spectrometry/*methods&lt;/keyword&gt;&lt;keyword&gt;Models, Biological&lt;/keyword&gt;&lt;keyword&gt;Peptides/chemistry&lt;/keyword&gt;&lt;keyword&gt;Protein Structure, Tertiary&lt;/keyword&gt;&lt;keyword&gt;Proteomics/*methods&lt;/keyword&gt;&lt;keyword&gt;Spectrometry, Mass, Matrix-Assisted Laser Desorption-Ionization/methods&lt;/keyword&gt;&lt;/keywords&gt;&lt;dates&gt;&lt;year&gt;2008&lt;/year&gt;&lt;/dates&gt;&lt;isbn&gt;1936-1335 (Electronic)&amp;#xD;1936-1327 (Linking)&lt;/isbn&gt;&lt;accession-num&gt;20636086&lt;/accession-num&gt;&lt;urls&gt;&lt;related-urls&gt;&lt;url&gt;https://www.ncbi.nlm.nih.gov/pubmed/20636086&lt;/url&gt;&lt;/related-urls&gt;&lt;/urls&gt;&lt;electronic-resource-num&gt;10.1146/annurev.anchem.1.031207.113053&lt;/electronic-resource-num&gt;&lt;/record&gt;&lt;/Cite&gt;&lt;/EndNote&gt;</w:instrText>
      </w:r>
      <w:r w:rsidRPr="00BA2ABB">
        <w:fldChar w:fldCharType="separate"/>
      </w:r>
      <w:r w:rsidRPr="00BA2ABB">
        <w:rPr>
          <w:noProof/>
          <w:vertAlign w:val="superscript"/>
        </w:rPr>
        <w:t>13</w:t>
      </w:r>
      <w:r w:rsidRPr="00BA2ABB">
        <w:fldChar w:fldCharType="end"/>
      </w:r>
      <w:r w:rsidRPr="00BA2ABB">
        <w:t>. This can be achieved through the removal of higher abundance matrix components, such as lipids</w:t>
      </w:r>
      <w:r w:rsidR="0025781F" w:rsidRPr="00BA2ABB">
        <w:t xml:space="preserve"> </w:t>
      </w:r>
      <w:r w:rsidR="000A0991" w:rsidRPr="00BA2ABB">
        <w:fldChar w:fldCharType="begin">
          <w:fldData xml:space="preserve">PEVuZE5vdGU+PENpdGU+PEF1dGhvcj5MaTwvQXV0aG9yPjxZZWFyPjIwMjA8L1llYXI+PFJlY051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</w:fldData>
        </w:fldChar>
      </w:r>
      <w:r w:rsidR="000A0991" w:rsidRPr="00BA2ABB">
        <w:instrText xml:space="preserve"> ADDIN EN.CITE </w:instrText>
      </w:r>
      <w:r w:rsidR="000A0991" w:rsidRPr="00BA2ABB">
        <w:fldChar w:fldCharType="begin">
          <w:fldData xml:space="preserve">PEVuZE5vdGU+PENpdGU+PEF1dGhvcj5MaTwvQXV0aG9yPjxZZWFyPjIwMjA8L1llYXI+PFJlY051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</w:fldData>
        </w:fldChar>
      </w:r>
      <w:r w:rsidR="000A0991" w:rsidRPr="00BA2ABB">
        <w:instrText xml:space="preserve"> ADDIN EN.CITE.DATA </w:instrText>
      </w:r>
      <w:r w:rsidR="000A0991" w:rsidRPr="00BA2ABB">
        <w:fldChar w:fldCharType="end"/>
      </w:r>
      <w:r w:rsidR="000A0991" w:rsidRPr="00BA2ABB">
        <w:fldChar w:fldCharType="separate"/>
      </w:r>
      <w:r w:rsidR="000A0991" w:rsidRPr="00BA2ABB">
        <w:rPr>
          <w:noProof/>
          <w:vertAlign w:val="superscript"/>
        </w:rPr>
        <w:t>11,14</w:t>
      </w:r>
      <w:r w:rsidR="000A0991" w:rsidRPr="00BA2ABB">
        <w:fldChar w:fldCharType="end"/>
      </w:r>
      <w:r w:rsidRPr="00BA2ABB">
        <w:t xml:space="preserve">. Additional considerations for the analysis of neuropeptides need to be made when compared to common proteomics </w:t>
      </w:r>
      <w:r w:rsidR="0025781F" w:rsidRPr="00BA2ABB">
        <w:t>workflows</w:t>
      </w:r>
      <w:r w:rsidRPr="00BA2ABB">
        <w:t xml:space="preserve">, </w:t>
      </w:r>
      <w:r w:rsidR="00200AD4" w:rsidRPr="00BA2ABB">
        <w:t xml:space="preserve">mainly </w:t>
      </w:r>
      <w:r w:rsidRPr="00BA2ABB">
        <w:t xml:space="preserve">because most </w:t>
      </w:r>
      <w:proofErr w:type="spellStart"/>
      <w:r w:rsidRPr="00BA2ABB">
        <w:t>neuropeptidomic</w:t>
      </w:r>
      <w:proofErr w:type="spellEnd"/>
      <w:r w:rsidRPr="00BA2ABB">
        <w:t xml:space="preserve"> analyses omit enzymatic digestion. This limits software </w:t>
      </w:r>
      <w:r w:rsidR="00B15B4D" w:rsidRPr="00BA2ABB">
        <w:t>options</w:t>
      </w:r>
      <w:r w:rsidRPr="00BA2ABB">
        <w:t xml:space="preserve"> for neuropeptide data analysis as most were built with algorithms based on proteomics data and protein matches informed by peptide detection</w:t>
      </w:r>
      <w:r w:rsidR="0025781F" w:rsidRPr="00BA2ABB">
        <w:t>. H</w:t>
      </w:r>
      <w:r w:rsidRPr="00BA2ABB">
        <w:t>owever</w:t>
      </w:r>
      <w:r w:rsidR="0025781F" w:rsidRPr="00BA2ABB">
        <w:t>,</w:t>
      </w:r>
      <w:r w:rsidRPr="00BA2ABB">
        <w:t xml:space="preserve"> </w:t>
      </w:r>
      <w:r w:rsidR="008A72D1" w:rsidRPr="00BA2ABB">
        <w:t>many</w:t>
      </w:r>
      <w:r w:rsidRPr="00BA2ABB">
        <w:t xml:space="preserve"> software such as PEAKS</w:t>
      </w:r>
      <w:r w:rsidRPr="00BA2ABB">
        <w:fldChar w:fldCharType="begin"/>
      </w:r>
      <w:r w:rsidR="000A0991" w:rsidRPr="00BA2ABB">
        <w:instrText xml:space="preserve"> ADDIN EN.CITE &lt;EndNote&gt;&lt;Cite&gt;&lt;Author&gt;Zhang&lt;/Author&gt;&lt;Year&gt;2012&lt;/Year&gt;&lt;RecNum&gt;1321&lt;/RecNum&gt;&lt;DisplayText&gt;&lt;style face="superscript"&gt;15&lt;/style&gt;&lt;/DisplayText&gt;&lt;record&gt;&lt;rec-number&gt;1321&lt;/rec-number&gt;&lt;foreign-keys&gt;&lt;key app="EN" db-id="xtf0t0ra65ertreew9cpfr27wxe2xx929tw0" timestamp="1629904625"&gt;1321&lt;/key&gt;&lt;key app="ENWeb" db-id=""&gt;0&lt;/key&gt;&lt;/foreign-keys&gt;&lt;ref-type name="Journal Article"&gt;17&lt;/ref-type&gt;&lt;contributors&gt;&lt;authors&gt;&lt;author&gt;Zhang, J.&lt;/author&gt;&lt;author&gt;Xin, L.&lt;/author&gt;&lt;author&gt;Shan, B.&lt;/author&gt;&lt;author&gt;Chen, W.&lt;/author&gt;&lt;author&gt;Xie, M.&lt;/author&gt;&lt;author&gt;Yuen, D.&lt;/author&gt;&lt;author&gt;Zhang, W.&lt;/author&gt;&lt;author&gt;Zhang, Z.&lt;/author&gt;&lt;author&gt;Lajoie, G. A.&lt;/author&gt;&lt;author&gt;Ma, B.&lt;/author&gt;&lt;/authors&gt;&lt;/contributors&gt;&lt;auth-address&gt;Bioinformatics Solutions Inc., Waterloo, Ontario N2L 6J2, Canada.&lt;/auth-address&gt;&lt;titles&gt;&lt;title&gt;PEAKS DB: de novo sequencing assisted database search for sensitive and accurate peptide identification&lt;/title&gt;&lt;secondary-title&gt;Mol Cell Proteomics&lt;/secondary-title&gt;&lt;/titles&gt;&lt;periodical&gt;&lt;full-title&gt;Mol Cell Proteomics&lt;/full-title&gt;&lt;/periodical&gt;&lt;pages&gt;M111 010587&lt;/pages&gt;&lt;volume&gt;11&lt;/volume&gt;&lt;number&gt;4&lt;/number&gt;&lt;edition&gt;2011/12/22&lt;/edition&gt;&lt;keywords&gt;&lt;keyword&gt;*Databases, Protein&lt;/keyword&gt;&lt;keyword&gt;Peptides/*analysis/chemistry&lt;/keyword&gt;&lt;keyword&gt;Protein Processing, Post-Translational&lt;/keyword&gt;&lt;keyword&gt;Sequence Analysis, Protein&lt;/keyword&gt;&lt;keyword&gt;Software&lt;/keyword&gt;&lt;keyword&gt;Tandem Mass Spectrometry&lt;/keyword&gt;&lt;/keywords&gt;&lt;dates&gt;&lt;year&gt;2012&lt;/year&gt;&lt;pub-dates&gt;&lt;date&gt;Apr&lt;/date&gt;&lt;/pub-dates&gt;&lt;/dates&gt;&lt;isbn&gt;1535-9484 (Electronic)&amp;#xD;1535-9476 (Linking)&lt;/isbn&gt;&lt;accession-num&gt;22186715&lt;/accession-num&gt;&lt;urls&gt;&lt;related-urls&gt;&lt;url&gt;https://www.ncbi.nlm.nih.gov/pubmed/22186715&lt;/url&gt;&lt;/related-urls&gt;&lt;/urls&gt;&lt;custom2&gt;PMC3322562&lt;/custom2&gt;&lt;electronic-resource-num&gt;10.1074/mcp.M111.010587&lt;/electronic-resource-num&gt;&lt;/record&gt;&lt;/Cite&gt;&lt;/EndNote&gt;</w:instrText>
      </w:r>
      <w:r w:rsidRPr="00BA2ABB">
        <w:fldChar w:fldCharType="separate"/>
      </w:r>
      <w:r w:rsidR="000A0991" w:rsidRPr="00BA2ABB">
        <w:rPr>
          <w:noProof/>
          <w:vertAlign w:val="superscript"/>
        </w:rPr>
        <w:t>15</w:t>
      </w:r>
      <w:r w:rsidRPr="00BA2ABB">
        <w:fldChar w:fldCharType="end"/>
      </w:r>
      <w:r w:rsidRPr="00BA2ABB">
        <w:t xml:space="preserve"> </w:t>
      </w:r>
      <w:r w:rsidR="007D64B5" w:rsidRPr="00BA2ABB">
        <w:t xml:space="preserve">is </w:t>
      </w:r>
      <w:r w:rsidRPr="00BA2ABB">
        <w:t xml:space="preserve">more suited to neuropeptide analysis due to their </w:t>
      </w:r>
      <w:r w:rsidRPr="00BA2ABB">
        <w:rPr>
          <w:i/>
          <w:iCs/>
        </w:rPr>
        <w:t>de novo</w:t>
      </w:r>
      <w:r w:rsidRPr="00BA2ABB">
        <w:t xml:space="preserve"> sequencing capabilities. Several factors need to be considered for the analysis of neuropeptides </w:t>
      </w:r>
      <w:r w:rsidR="0008485A" w:rsidRPr="00BA2ABB">
        <w:t xml:space="preserve">starting </w:t>
      </w:r>
      <w:r w:rsidRPr="00BA2ABB">
        <w:t>from extraction method to MS data analysis.</w:t>
      </w:r>
    </w:p>
    <w:p w14:paraId="4E796443" w14:textId="77777777" w:rsidR="0025781F" w:rsidRPr="00BA2ABB" w:rsidRDefault="0025781F" w:rsidP="007C45A4"/>
    <w:p w14:paraId="7542E1CD" w14:textId="7A36F253" w:rsidR="00DF79CC" w:rsidRPr="00BA2ABB" w:rsidRDefault="0008485A" w:rsidP="007C45A4">
      <w:r w:rsidRPr="00BA2ABB">
        <w:t>The p</w:t>
      </w:r>
      <w:r w:rsidR="00DF79CC" w:rsidRPr="00BA2ABB">
        <w:t>rotocols</w:t>
      </w:r>
      <w:r w:rsidR="00CC0D16" w:rsidRPr="00BA2ABB">
        <w:t xml:space="preserve"> described</w:t>
      </w:r>
      <w:r w:rsidR="00DF79CC" w:rsidRPr="00BA2ABB">
        <w:t xml:space="preserve"> </w:t>
      </w:r>
      <w:r w:rsidRPr="00BA2ABB">
        <w:t xml:space="preserve">here </w:t>
      </w:r>
      <w:r w:rsidR="001A7C05" w:rsidRPr="00BA2ABB">
        <w:t>include methods</w:t>
      </w:r>
      <w:r w:rsidRPr="00BA2ABB">
        <w:t xml:space="preserve"> </w:t>
      </w:r>
      <w:r w:rsidR="00DF79CC" w:rsidRPr="00BA2ABB">
        <w:t>for sample preparation and</w:t>
      </w:r>
      <w:r w:rsidR="00AE6B72" w:rsidRPr="00BA2ABB">
        <w:t xml:space="preserve"> dimethyl</w:t>
      </w:r>
      <w:r w:rsidR="00DF79CC" w:rsidRPr="00BA2ABB">
        <w:t xml:space="preserve"> isotopic labeling, data acquisition, and data analysis of neuropeptides by LC-ESI-MS, MALDI-MS, and MALDI-MSI.</w:t>
      </w:r>
      <w:r w:rsidR="0025781F" w:rsidRPr="00BA2ABB">
        <w:t xml:space="preserve"> </w:t>
      </w:r>
      <w:r w:rsidR="00DF79CC" w:rsidRPr="00BA2ABB">
        <w:t xml:space="preserve">Through representative results from several experiments, the utility and ability of these methods to identify, quantify, and localize neuropeptides from blue crabs, </w:t>
      </w:r>
      <w:r w:rsidR="00DF79CC" w:rsidRPr="00BA2ABB">
        <w:rPr>
          <w:i/>
          <w:iCs/>
        </w:rPr>
        <w:t>Callinectes sapidus</w:t>
      </w:r>
      <w:r w:rsidR="00CC0D16" w:rsidRPr="00BA2ABB">
        <w:t>, is demonstrated.</w:t>
      </w:r>
      <w:r w:rsidR="00DF79CC" w:rsidRPr="00BA2ABB">
        <w:t xml:space="preserve"> To better understand the nervous system, model systems are commonly used</w:t>
      </w:r>
      <w:r w:rsidR="00BC50DB" w:rsidRPr="00BA2ABB">
        <w:t xml:space="preserve">. </w:t>
      </w:r>
      <w:r w:rsidR="00975E5F" w:rsidRPr="00BA2ABB">
        <w:t>Many organisms do not have a fully sequenced genome available</w:t>
      </w:r>
      <w:r w:rsidR="00FE1388" w:rsidRPr="00BA2ABB">
        <w:t>, whic</w:t>
      </w:r>
      <w:r w:rsidR="00591839" w:rsidRPr="00BA2ABB">
        <w:t>h prevents comprehensive neuropeptide discovery at the peptide level.</w:t>
      </w:r>
      <w:r w:rsidR="00E1263A" w:rsidRPr="00BA2ABB">
        <w:t xml:space="preserve"> </w:t>
      </w:r>
      <w:proofErr w:type="gramStart"/>
      <w:r w:rsidR="00027583" w:rsidRPr="00BA2ABB">
        <w:t>In order to</w:t>
      </w:r>
      <w:proofErr w:type="gramEnd"/>
      <w:r w:rsidR="00027583" w:rsidRPr="00BA2ABB">
        <w:t xml:space="preserve"> mitigate this challenge, a p</w:t>
      </w:r>
      <w:r w:rsidR="00DF79CC" w:rsidRPr="00BA2ABB">
        <w:t xml:space="preserve">rotocol for </w:t>
      </w:r>
      <w:r w:rsidR="0025781F" w:rsidRPr="00BA2ABB">
        <w:t>identifying</w:t>
      </w:r>
      <w:r w:rsidR="00DF79CC" w:rsidRPr="00BA2ABB">
        <w:t xml:space="preserve"> novel neuropeptides and transcriptome mining</w:t>
      </w:r>
      <w:r w:rsidR="0025781F" w:rsidRPr="00BA2ABB">
        <w:t xml:space="preserve"> to generate databases for organisms without complete genome </w:t>
      </w:r>
      <w:r w:rsidR="006D49B0" w:rsidRPr="00BA2ABB">
        <w:t>information</w:t>
      </w:r>
      <w:r w:rsidR="00CC0D16" w:rsidRPr="00BA2ABB">
        <w:t xml:space="preserve"> </w:t>
      </w:r>
      <w:r w:rsidR="00701F8D" w:rsidRPr="00BA2ABB">
        <w:t xml:space="preserve">is </w:t>
      </w:r>
      <w:r w:rsidR="00CC0D16" w:rsidRPr="00BA2ABB">
        <w:t>included</w:t>
      </w:r>
      <w:r w:rsidR="00DF79CC" w:rsidRPr="00BA2ABB">
        <w:t xml:space="preserve">. All protocols </w:t>
      </w:r>
      <w:r w:rsidR="00ED2172" w:rsidRPr="00BA2ABB">
        <w:t xml:space="preserve">presented </w:t>
      </w:r>
      <w:r w:rsidR="00DF79CC" w:rsidRPr="00BA2ABB">
        <w:t xml:space="preserve">here can be optimized for neuropeptide samples from any species, as well as applied </w:t>
      </w:r>
      <w:r w:rsidR="00ED2172" w:rsidRPr="00BA2ABB">
        <w:t xml:space="preserve">for </w:t>
      </w:r>
      <w:r w:rsidR="00DF79CC" w:rsidRPr="00BA2ABB">
        <w:t>the analysis of any endogenous peptides.</w:t>
      </w:r>
    </w:p>
    <w:p w14:paraId="48BA6B0A" w14:textId="77777777" w:rsidR="006E4797" w:rsidRPr="00BA2ABB" w:rsidRDefault="006E4797" w:rsidP="007C45A4">
      <w:pPr>
        <w:rPr>
          <w:b/>
        </w:rPr>
      </w:pPr>
    </w:p>
    <w:p w14:paraId="32A92E82" w14:textId="02FFC569" w:rsidR="006E4797" w:rsidRPr="00BA2ABB" w:rsidRDefault="00551D82" w:rsidP="007C45A4">
      <w:pPr>
        <w:rPr>
          <w:color w:val="808080"/>
        </w:rPr>
      </w:pPr>
      <w:bookmarkStart w:id="1" w:name="_Hlk87885828"/>
      <w:bookmarkStart w:id="2" w:name="_Hlk87884370"/>
      <w:r w:rsidRPr="00BA2ABB">
        <w:rPr>
          <w:b/>
        </w:rPr>
        <w:t>PROTOCOL:</w:t>
      </w:r>
      <w:r w:rsidRPr="00BA2ABB">
        <w:t xml:space="preserve"> </w:t>
      </w:r>
    </w:p>
    <w:p w14:paraId="70BBAF4C" w14:textId="77777777" w:rsidR="0080533D" w:rsidRPr="00BA2ABB" w:rsidRDefault="0080533D" w:rsidP="007C45A4">
      <w:pPr>
        <w:rPr>
          <w:color w:val="808080"/>
        </w:rPr>
      </w:pPr>
    </w:p>
    <w:p w14:paraId="54993EDE" w14:textId="5733D8F5" w:rsidR="0080533D" w:rsidRPr="00BA2ABB" w:rsidRDefault="0080533D" w:rsidP="007C45A4">
      <w:r w:rsidRPr="00BA2ABB">
        <w:t>All tissue sampling described was performed in compliance with the University of Wisconsin-Madison guidelines.</w:t>
      </w:r>
    </w:p>
    <w:p w14:paraId="7E8ED707" w14:textId="77777777" w:rsidR="0080533D" w:rsidRPr="00BA2ABB" w:rsidRDefault="0080533D" w:rsidP="007C45A4">
      <w:pPr>
        <w:rPr>
          <w:b/>
          <w:bCs/>
          <w:u w:val="single"/>
        </w:rPr>
      </w:pPr>
    </w:p>
    <w:p w14:paraId="66554B20" w14:textId="1B55F05E" w:rsidR="00DF79CC" w:rsidRPr="00BA2ABB" w:rsidRDefault="00DF79CC" w:rsidP="00915CA7">
      <w:pPr>
        <w:pStyle w:val="ListParagraph"/>
        <w:widowControl/>
        <w:numPr>
          <w:ilvl w:val="0"/>
          <w:numId w:val="15"/>
        </w:numPr>
        <w:ind w:left="0" w:firstLine="0"/>
        <w:contextualSpacing w:val="0"/>
        <w:rPr>
          <w:b/>
          <w:bCs/>
        </w:rPr>
      </w:pPr>
      <w:r w:rsidRPr="00BA2ABB">
        <w:rPr>
          <w:b/>
          <w:bCs/>
        </w:rPr>
        <w:t xml:space="preserve">LC-ESI-MS </w:t>
      </w:r>
      <w:r w:rsidR="00EB07C6" w:rsidRPr="00BA2ABB">
        <w:rPr>
          <w:b/>
          <w:bCs/>
        </w:rPr>
        <w:t>a</w:t>
      </w:r>
      <w:r w:rsidRPr="00BA2ABB">
        <w:rPr>
          <w:b/>
          <w:bCs/>
        </w:rPr>
        <w:t xml:space="preserve">nalysis of </w:t>
      </w:r>
      <w:r w:rsidR="00EB07C6" w:rsidRPr="00BA2ABB">
        <w:rPr>
          <w:b/>
          <w:bCs/>
        </w:rPr>
        <w:t>n</w:t>
      </w:r>
      <w:r w:rsidRPr="00BA2ABB">
        <w:rPr>
          <w:b/>
          <w:bCs/>
        </w:rPr>
        <w:t xml:space="preserve">europeptides </w:t>
      </w:r>
    </w:p>
    <w:p w14:paraId="400C9131" w14:textId="77777777" w:rsidR="0080533D" w:rsidRPr="00BA2ABB" w:rsidRDefault="0080533D" w:rsidP="00915CA7">
      <w:pPr>
        <w:widowControl/>
      </w:pPr>
    </w:p>
    <w:p w14:paraId="7130080D" w14:textId="6B026B62" w:rsidR="00DF79CC" w:rsidRPr="00BA2ABB" w:rsidRDefault="00DF79CC" w:rsidP="00915CA7">
      <w:pPr>
        <w:pStyle w:val="ListParagraph"/>
        <w:widowControl/>
        <w:numPr>
          <w:ilvl w:val="1"/>
          <w:numId w:val="15"/>
        </w:numPr>
        <w:ind w:left="0" w:firstLine="0"/>
        <w:contextualSpacing w:val="0"/>
        <w:rPr>
          <w:highlight w:val="yellow"/>
        </w:rPr>
      </w:pPr>
      <w:bookmarkStart w:id="3" w:name="_Hlk80272371"/>
      <w:r w:rsidRPr="00BA2ABB">
        <w:rPr>
          <w:highlight w:val="yellow"/>
        </w:rPr>
        <w:t xml:space="preserve">Neuropeptide </w:t>
      </w:r>
      <w:r w:rsidR="00EB07C6" w:rsidRPr="00BA2ABB">
        <w:rPr>
          <w:highlight w:val="yellow"/>
        </w:rPr>
        <w:t>e</w:t>
      </w:r>
      <w:r w:rsidRPr="00BA2ABB">
        <w:rPr>
          <w:highlight w:val="yellow"/>
        </w:rPr>
        <w:t xml:space="preserve">xtraction and </w:t>
      </w:r>
      <w:r w:rsidR="00EB07C6" w:rsidRPr="00BA2ABB">
        <w:rPr>
          <w:highlight w:val="yellow"/>
        </w:rPr>
        <w:t>d</w:t>
      </w:r>
      <w:r w:rsidRPr="00BA2ABB">
        <w:rPr>
          <w:highlight w:val="yellow"/>
        </w:rPr>
        <w:t>esalting</w:t>
      </w:r>
    </w:p>
    <w:p w14:paraId="72FBA215" w14:textId="77777777" w:rsidR="0080533D" w:rsidRPr="00BA2ABB" w:rsidRDefault="0080533D" w:rsidP="00915CA7">
      <w:pPr>
        <w:widowControl/>
        <w:rPr>
          <w:b/>
          <w:bCs/>
        </w:rPr>
      </w:pPr>
    </w:p>
    <w:p w14:paraId="5AB1DD79" w14:textId="56DE8057" w:rsidR="00DF79CC" w:rsidRPr="00BA2ABB" w:rsidRDefault="00DF79CC" w:rsidP="00915CA7">
      <w:pPr>
        <w:pStyle w:val="ListParagraph"/>
        <w:widowControl/>
        <w:numPr>
          <w:ilvl w:val="2"/>
          <w:numId w:val="15"/>
        </w:numPr>
        <w:ind w:left="0" w:firstLine="0"/>
        <w:contextualSpacing w:val="0"/>
        <w:rPr>
          <w:b/>
          <w:bCs/>
        </w:rPr>
      </w:pPr>
      <w:r w:rsidRPr="00BA2ABB">
        <w:lastRenderedPageBreak/>
        <w:t xml:space="preserve">Prior to </w:t>
      </w:r>
      <w:r w:rsidR="005B2982" w:rsidRPr="00BA2ABB">
        <w:t>tissue acquisition</w:t>
      </w:r>
      <w:r w:rsidRPr="00BA2ABB">
        <w:t>, prepare acidified methanol (</w:t>
      </w:r>
      <w:proofErr w:type="spellStart"/>
      <w:r w:rsidRPr="00BA2ABB">
        <w:t>acMeOH</w:t>
      </w:r>
      <w:proofErr w:type="spellEnd"/>
      <w:r w:rsidRPr="00BA2ABB">
        <w:t xml:space="preserve">) (90:9:1 </w:t>
      </w:r>
      <w:proofErr w:type="spellStart"/>
      <w:proofErr w:type="gramStart"/>
      <w:r w:rsidRPr="00BA2ABB">
        <w:t>MeOH:water</w:t>
      </w:r>
      <w:proofErr w:type="gramEnd"/>
      <w:r w:rsidRPr="00BA2ABB">
        <w:t>:acetic</w:t>
      </w:r>
      <w:proofErr w:type="spellEnd"/>
      <w:r w:rsidRPr="00BA2ABB">
        <w:t xml:space="preserve"> acid)</w:t>
      </w:r>
      <w:r w:rsidR="00D62DE3" w:rsidRPr="00BA2ABB">
        <w:t xml:space="preserve"> as described in</w:t>
      </w:r>
      <w:r w:rsidR="000A0991" w:rsidRPr="00BA2ABB">
        <w:fldChar w:fldCharType="begin">
          <w:fldData xml:space="preserve">PEVuZE5vdGU+PENpdGU+PEF1dGhvcj5TdHVybTwvQXV0aG9yPjxZZWFyPjIwMTM8L1llYXI+PFJl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</w:fldData>
        </w:fldChar>
      </w:r>
      <w:r w:rsidR="000A0991" w:rsidRPr="00BA2ABB">
        <w:instrText xml:space="preserve"> ADDIN EN.CITE </w:instrText>
      </w:r>
      <w:r w:rsidR="000A0991" w:rsidRPr="00BA2ABB">
        <w:fldChar w:fldCharType="begin">
          <w:fldData xml:space="preserve">PEVuZE5vdGU+PENpdGU+PEF1dGhvcj5TdHVybTwvQXV0aG9yPjxZZWFyPjIwMTM8L1llYXI+PFJl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</w:fldData>
        </w:fldChar>
      </w:r>
      <w:r w:rsidR="000A0991" w:rsidRPr="00BA2ABB">
        <w:instrText xml:space="preserve"> ADDIN EN.CITE.DATA </w:instrText>
      </w:r>
      <w:r w:rsidR="000A0991" w:rsidRPr="00BA2ABB">
        <w:fldChar w:fldCharType="end"/>
      </w:r>
      <w:r w:rsidR="000A0991" w:rsidRPr="00BA2ABB">
        <w:fldChar w:fldCharType="separate"/>
      </w:r>
      <w:r w:rsidR="000A0991" w:rsidRPr="00BA2ABB">
        <w:rPr>
          <w:noProof/>
          <w:vertAlign w:val="superscript"/>
        </w:rPr>
        <w:t>16</w:t>
      </w:r>
      <w:r w:rsidR="000A0991" w:rsidRPr="00BA2ABB">
        <w:fldChar w:fldCharType="end"/>
      </w:r>
      <w:r w:rsidRPr="00BA2ABB">
        <w:t>.</w:t>
      </w:r>
    </w:p>
    <w:p w14:paraId="44CC8638" w14:textId="77777777" w:rsidR="0080533D" w:rsidRPr="00BA2ABB" w:rsidRDefault="0080533D" w:rsidP="00915CA7">
      <w:pPr>
        <w:widowControl/>
        <w:rPr>
          <w:b/>
          <w:bCs/>
        </w:rPr>
      </w:pPr>
    </w:p>
    <w:p w14:paraId="748A4372" w14:textId="247D7F41" w:rsidR="00DF79CC" w:rsidRPr="00BA2ABB" w:rsidRDefault="00DF79CC" w:rsidP="00915CA7">
      <w:pPr>
        <w:pStyle w:val="ListParagraph"/>
        <w:widowControl/>
        <w:numPr>
          <w:ilvl w:val="2"/>
          <w:numId w:val="15"/>
        </w:numPr>
        <w:ind w:left="0" w:firstLine="0"/>
        <w:contextualSpacing w:val="0"/>
        <w:rPr>
          <w:b/>
          <w:bCs/>
          <w:highlight w:val="yellow"/>
        </w:rPr>
      </w:pPr>
      <w:bookmarkStart w:id="4" w:name="_Hlk81737200"/>
      <w:r w:rsidRPr="00BA2ABB">
        <w:rPr>
          <w:highlight w:val="yellow"/>
        </w:rPr>
        <w:t>Collec</w:t>
      </w:r>
      <w:bookmarkEnd w:id="3"/>
      <w:r w:rsidRPr="00BA2ABB">
        <w:rPr>
          <w:highlight w:val="yellow"/>
        </w:rPr>
        <w:t xml:space="preserve">t </w:t>
      </w:r>
      <w:r w:rsidR="005B2982" w:rsidRPr="00BA2ABB">
        <w:rPr>
          <w:highlight w:val="yellow"/>
        </w:rPr>
        <w:t>brain</w:t>
      </w:r>
      <w:r w:rsidRPr="00BA2ABB">
        <w:rPr>
          <w:highlight w:val="yellow"/>
        </w:rPr>
        <w:t xml:space="preserve"> tissue from the </w:t>
      </w:r>
      <w:r w:rsidR="005B2982" w:rsidRPr="00BA2ABB">
        <w:rPr>
          <w:highlight w:val="yellow"/>
        </w:rPr>
        <w:t>crustacean</w:t>
      </w:r>
      <w:r w:rsidR="000B362F" w:rsidRPr="00BA2ABB">
        <w:rPr>
          <w:highlight w:val="yellow"/>
        </w:rPr>
        <w:fldChar w:fldCharType="begin"/>
      </w:r>
      <w:r w:rsidR="000B362F" w:rsidRPr="00BA2ABB">
        <w:rPr>
          <w:highlight w:val="yellow"/>
        </w:rPr>
        <w:instrText xml:space="preserve"> ADDIN EN.CITE &lt;EndNote&gt;&lt;Cite&gt;&lt;Author&gt;Gutierrez&lt;/Author&gt;&lt;Year&gt;2009&lt;/Year&gt;&lt;RecNum&gt;1041&lt;/RecNum&gt;&lt;DisplayText&gt;&lt;style face="superscript"&gt;17&lt;/style&gt;&lt;/DisplayText&gt;&lt;record&gt;&lt;rec-number&gt;1041&lt;/rec-number&gt;&lt;foreign-keys&gt;&lt;key app="EN" db-id="xtf0t0ra65ertreew9cpfr27wxe2xx929tw0" timestamp="1581011686"&gt;1041&lt;/key&gt;&lt;key app="ENWeb" db-id=""&gt;0&lt;/key&gt;&lt;/foreign-keys&gt;&lt;ref-type name="Journal Article"&gt;17&lt;/ref-type&gt;&lt;contributors&gt;&lt;authors&gt;&lt;author&gt;Gutierrez, G. J.&lt;/author&gt;&lt;author&gt;Grashow, R. G.&lt;/author&gt;&lt;/authors&gt;&lt;/contributors&gt;&lt;auth-address&gt;Volen Center for Complex Systems, Brandeis University, USA. gg99@brandeis.edu&lt;/auth-address&gt;&lt;titles&gt;&lt;title&gt;Cancer borealis stomatogastric nervous system dissection&lt;/title&gt;&lt;secondary-title&gt;J Vis Exp&lt;/secondary-title&gt;&lt;/titles&gt;&lt;periodical&gt;&lt;full-title&gt;J Vis Exp&lt;/full-title&gt;&lt;/periodical&gt;&lt;number&gt;25&lt;/number&gt;&lt;edition&gt;2009/03/25&lt;/edition&gt;&lt;keywords&gt;&lt;keyword&gt;Animals&lt;/keyword&gt;&lt;keyword&gt;Brachyura/*anatomy &amp;amp; histology&lt;/keyword&gt;&lt;keyword&gt;Digestive System/*innervation&lt;/keyword&gt;&lt;keyword&gt;Dissection/*methods&lt;/keyword&gt;&lt;keyword&gt;Ganglia, Invertebrate/anatomy &amp;amp; histology&lt;/keyword&gt;&lt;keyword&gt;Microscopy/methods&lt;/keyword&gt;&lt;keyword&gt;Nervous System/*anatomy &amp;amp; histology&lt;/keyword&gt;&lt;/keywords&gt;&lt;dates&gt;&lt;year&gt;2009&lt;/year&gt;&lt;pub-dates&gt;&lt;date&gt;Mar 23&lt;/date&gt;&lt;/pub-dates&gt;&lt;/dates&gt;&lt;isbn&gt;1940-087X (Electronic)&amp;#xD;1940-087X (Linking)&lt;/isbn&gt;&lt;accession-num&gt;19308017&lt;/accession-num&gt;&lt;urls&gt;&lt;related-urls&gt;&lt;url&gt;https://www.ncbi.nlm.nih.gov/pubmed/19308017&lt;/url&gt;&lt;/related-urls&gt;&lt;/urls&gt;&lt;custom2&gt;PMC2705892&lt;/custom2&gt;&lt;electronic-resource-num&gt;10.3791/1207&lt;/electronic-resource-num&gt;&lt;/record&gt;&lt;/Cite&gt;&lt;/EndNote&gt;</w:instrText>
      </w:r>
      <w:r w:rsidR="000B362F" w:rsidRPr="00BA2ABB">
        <w:rPr>
          <w:highlight w:val="yellow"/>
        </w:rPr>
        <w:fldChar w:fldCharType="separate"/>
      </w:r>
      <w:r w:rsidR="000B362F" w:rsidRPr="00BA2ABB">
        <w:rPr>
          <w:noProof/>
          <w:highlight w:val="yellow"/>
          <w:vertAlign w:val="superscript"/>
        </w:rPr>
        <w:t>17</w:t>
      </w:r>
      <w:r w:rsidR="000B362F" w:rsidRPr="00BA2ABB">
        <w:rPr>
          <w:highlight w:val="yellow"/>
        </w:rPr>
        <w:fldChar w:fldCharType="end"/>
      </w:r>
      <w:r w:rsidR="005B2982" w:rsidRPr="00BA2ABB">
        <w:rPr>
          <w:highlight w:val="yellow"/>
        </w:rPr>
        <w:t xml:space="preserve"> </w:t>
      </w:r>
      <w:r w:rsidRPr="00BA2ABB">
        <w:rPr>
          <w:highlight w:val="yellow"/>
        </w:rPr>
        <w:t xml:space="preserve">and use forceps to immediately place </w:t>
      </w:r>
      <w:r w:rsidR="00713B72" w:rsidRPr="00BA2ABB">
        <w:rPr>
          <w:highlight w:val="yellow"/>
        </w:rPr>
        <w:t xml:space="preserve">one </w:t>
      </w:r>
      <w:r w:rsidRPr="00BA2ABB">
        <w:rPr>
          <w:highlight w:val="yellow"/>
        </w:rPr>
        <w:t xml:space="preserve">tissue </w:t>
      </w:r>
      <w:r w:rsidR="00DD0924" w:rsidRPr="00BA2ABB">
        <w:rPr>
          <w:highlight w:val="yellow"/>
        </w:rPr>
        <w:t xml:space="preserve">each </w:t>
      </w:r>
      <w:r w:rsidRPr="00BA2ABB">
        <w:rPr>
          <w:highlight w:val="yellow"/>
        </w:rPr>
        <w:t>in</w:t>
      </w:r>
      <w:r w:rsidR="00DD0924" w:rsidRPr="00BA2ABB">
        <w:rPr>
          <w:highlight w:val="yellow"/>
        </w:rPr>
        <w:t xml:space="preserve"> a </w:t>
      </w:r>
      <w:r w:rsidRPr="00BA2ABB">
        <w:rPr>
          <w:highlight w:val="yellow"/>
        </w:rPr>
        <w:t xml:space="preserve">0.6 mL tube containing 20 </w:t>
      </w:r>
      <w:proofErr w:type="spellStart"/>
      <w:r w:rsidRPr="00BA2ABB">
        <w:rPr>
          <w:highlight w:val="yellow"/>
        </w:rPr>
        <w:t>μL</w:t>
      </w:r>
      <w:proofErr w:type="spellEnd"/>
      <w:r w:rsidRPr="00BA2ABB">
        <w:rPr>
          <w:highlight w:val="yellow"/>
        </w:rPr>
        <w:t xml:space="preserve"> of </w:t>
      </w:r>
      <w:proofErr w:type="spellStart"/>
      <w:r w:rsidRPr="00BA2ABB">
        <w:rPr>
          <w:highlight w:val="yellow"/>
        </w:rPr>
        <w:t>acMeOH</w:t>
      </w:r>
      <w:proofErr w:type="spellEnd"/>
      <w:r w:rsidRPr="00BA2ABB">
        <w:rPr>
          <w:highlight w:val="yellow"/>
        </w:rPr>
        <w:t>.</w:t>
      </w:r>
    </w:p>
    <w:p w14:paraId="09E18C7F" w14:textId="77777777" w:rsidR="0080533D" w:rsidRPr="00BA2ABB" w:rsidRDefault="0080533D" w:rsidP="00915CA7">
      <w:pPr>
        <w:widowControl/>
        <w:rPr>
          <w:b/>
          <w:bCs/>
          <w:highlight w:val="yellow"/>
        </w:rPr>
      </w:pPr>
    </w:p>
    <w:p w14:paraId="774A5A1B" w14:textId="59429A3F" w:rsidR="00DF79CC" w:rsidRPr="00BA2ABB" w:rsidRDefault="00DF79CC" w:rsidP="007C45A4">
      <w:r w:rsidRPr="00BA2ABB">
        <w:t xml:space="preserve">NOTE: </w:t>
      </w:r>
      <w:r w:rsidR="00496AA1" w:rsidRPr="00BA2ABB">
        <w:t>T</w:t>
      </w:r>
      <w:r w:rsidR="00737A18" w:rsidRPr="00BA2ABB">
        <w:t>issue dissection</w:t>
      </w:r>
      <w:r w:rsidR="00662E61" w:rsidRPr="00BA2ABB">
        <w:t xml:space="preserve"> protocols</w:t>
      </w:r>
      <w:r w:rsidR="00737A18" w:rsidRPr="00BA2ABB">
        <w:t xml:space="preserve"> vary greatly</w:t>
      </w:r>
      <w:r w:rsidR="00662E61" w:rsidRPr="00BA2ABB">
        <w:t xml:space="preserve"> for different</w:t>
      </w:r>
      <w:r w:rsidR="00737A18" w:rsidRPr="00BA2ABB">
        <w:t xml:space="preserve"> animals</w:t>
      </w:r>
      <w:r w:rsidR="00AE5185" w:rsidRPr="00BA2ABB">
        <w:t xml:space="preserve"> and different tissue types</w:t>
      </w:r>
      <w:r w:rsidR="00737A18" w:rsidRPr="00BA2ABB">
        <w:t xml:space="preserve">, </w:t>
      </w:r>
      <w:r w:rsidR="00662E61" w:rsidRPr="00BA2ABB">
        <w:t xml:space="preserve">the reader is referred to </w:t>
      </w:r>
      <w:r w:rsidR="00AE5185" w:rsidRPr="00BA2ABB">
        <w:t>protocol</w:t>
      </w:r>
      <w:r w:rsidR="00496AA1" w:rsidRPr="00915CA7">
        <w:fldChar w:fldCharType="begin"/>
      </w:r>
      <w:r w:rsidR="00496AA1" w:rsidRPr="00915CA7">
        <w:instrText xml:space="preserve"> ADDIN EN.CITE &lt;EndNote&gt;&lt;Cite&gt;&lt;Author&gt;Gutierrez&lt;/Author&gt;&lt;Year&gt;2009&lt;/Year&gt;&lt;RecNum&gt;1041&lt;/RecNum&gt;&lt;DisplayText&gt;&lt;style face="superscript"&gt;17&lt;/style&gt;&lt;/DisplayText&gt;&lt;record&gt;&lt;rec-number&gt;1041&lt;/rec-number&gt;&lt;foreign-keys&gt;&lt;key app="EN" db-id="xtf0t0ra65ertreew9cpfr27wxe2xx929tw0" timestamp="1581011686"&gt;1041&lt;/key&gt;&lt;key app="ENWeb" db-id=""&gt;0&lt;/key&gt;&lt;/foreign-keys&gt;&lt;ref-type name="Journal Article"&gt;17&lt;/ref-type&gt;&lt;contributors&gt;&lt;authors&gt;&lt;author&gt;Gutierrez, G. J.&lt;/author&gt;&lt;author&gt;Grashow, R. G.&lt;/author&gt;&lt;/authors&gt;&lt;/contributors&gt;&lt;auth-address&gt;Volen Center for Complex Systems, Brandeis University, USA. gg99@brandeis.edu&lt;/auth-address&gt;&lt;titles&gt;&lt;title&gt;Cancer borealis stomatogastric nervous system dissection&lt;/title&gt;&lt;secondary-title&gt;J Vis Exp&lt;/secondary-title&gt;&lt;/titles&gt;&lt;periodical&gt;&lt;full-title&gt;J Vis Exp&lt;/full-title&gt;&lt;/periodical&gt;&lt;number&gt;25&lt;/number&gt;&lt;edition&gt;2009/03/25&lt;/edition&gt;&lt;keywords&gt;&lt;keyword&gt;Animals&lt;/keyword&gt;&lt;keyword&gt;Brachyura/*anatomy &amp;amp; histology&lt;/keyword&gt;&lt;keyword&gt;Digestive System/*innervation&lt;/keyword&gt;&lt;keyword&gt;Dissection/*methods&lt;/keyword&gt;&lt;keyword&gt;Ganglia, Invertebrate/anatomy &amp;amp; histology&lt;/keyword&gt;&lt;keyword&gt;Microscopy/methods&lt;/keyword&gt;&lt;keyword&gt;Nervous System/*anatomy &amp;amp; histology&lt;/keyword&gt;&lt;/keywords&gt;&lt;dates&gt;&lt;year&gt;2009&lt;/year&gt;&lt;pub-dates&gt;&lt;date&gt;Mar 23&lt;/date&gt;&lt;/pub-dates&gt;&lt;/dates&gt;&lt;isbn&gt;1940-087X (Electronic)&amp;#xD;1940-087X (Linking)&lt;/isbn&gt;&lt;accession-num&gt;19308017&lt;/accession-num&gt;&lt;urls&gt;&lt;related-urls&gt;&lt;url&gt;https://www.ncbi.nlm.nih.gov/pubmed/19308017&lt;/url&gt;&lt;/related-urls&gt;&lt;/urls&gt;&lt;custom2&gt;PMC2705892&lt;/custom2&gt;&lt;electronic-resource-num&gt;10.3791/1207&lt;/electronic-resource-num&gt;&lt;/record&gt;&lt;/Cite&gt;&lt;/EndNote&gt;</w:instrText>
      </w:r>
      <w:r w:rsidR="00496AA1" w:rsidRPr="00915CA7">
        <w:fldChar w:fldCharType="separate"/>
      </w:r>
      <w:r w:rsidR="00496AA1" w:rsidRPr="00915CA7">
        <w:rPr>
          <w:noProof/>
          <w:vertAlign w:val="superscript"/>
        </w:rPr>
        <w:t>17</w:t>
      </w:r>
      <w:r w:rsidR="00496AA1" w:rsidRPr="00915CA7">
        <w:fldChar w:fldCharType="end"/>
      </w:r>
      <w:r w:rsidR="00AE5185" w:rsidRPr="00BA2ABB">
        <w:t xml:space="preserve"> </w:t>
      </w:r>
      <w:r w:rsidR="00E53F54" w:rsidRPr="00BA2ABB">
        <w:t xml:space="preserve">for a detailed description on how to </w:t>
      </w:r>
      <w:r w:rsidR="00A523C0" w:rsidRPr="00BA2ABB">
        <w:t>dissect</w:t>
      </w:r>
      <w:r w:rsidR="00E53F54" w:rsidRPr="00BA2ABB">
        <w:t xml:space="preserve"> </w:t>
      </w:r>
      <w:r w:rsidR="00496AA1" w:rsidRPr="00BA2ABB">
        <w:t xml:space="preserve">brain tissue and </w:t>
      </w:r>
      <w:r w:rsidR="00E53F54" w:rsidRPr="00BA2ABB">
        <w:t xml:space="preserve">multiple </w:t>
      </w:r>
      <w:r w:rsidR="00130F77" w:rsidRPr="00BA2ABB">
        <w:t xml:space="preserve">other </w:t>
      </w:r>
      <w:r w:rsidR="00E53F54" w:rsidRPr="00BA2ABB">
        <w:t>tissue types</w:t>
      </w:r>
      <w:r w:rsidR="00496AA1" w:rsidRPr="00BA2ABB">
        <w:t xml:space="preserve"> from the crustacean</w:t>
      </w:r>
      <w:r w:rsidR="00E53F54" w:rsidRPr="00BA2ABB">
        <w:t xml:space="preserve">. </w:t>
      </w:r>
      <w:r w:rsidRPr="00BA2ABB">
        <w:t>Samples can be stored at -80 °C until use</w:t>
      </w:r>
      <w:r w:rsidR="00713B72" w:rsidRPr="00BA2ABB">
        <w:t xml:space="preserve"> (ideally within 6 months)</w:t>
      </w:r>
      <w:r w:rsidRPr="00BA2ABB">
        <w:t>.</w:t>
      </w:r>
      <w:r w:rsidR="005B2982" w:rsidRPr="00BA2ABB">
        <w:t xml:space="preserve"> The volumes described are used for a single brain from </w:t>
      </w:r>
      <w:r w:rsidR="005B2982" w:rsidRPr="00BA2ABB">
        <w:rPr>
          <w:i/>
          <w:iCs/>
        </w:rPr>
        <w:t>Callinectes sapidus</w:t>
      </w:r>
      <w:r w:rsidR="005B2982" w:rsidRPr="00BA2ABB">
        <w:t xml:space="preserve">. Volumes should be scaled for tissue size. </w:t>
      </w:r>
      <w:r w:rsidR="00713B72" w:rsidRPr="00BA2ABB">
        <w:t xml:space="preserve">Tissue may be flash frozen immediately without solvent, although this is not recommended as endogenous </w:t>
      </w:r>
      <w:bookmarkStart w:id="5" w:name="_Hlk87865347"/>
      <w:r w:rsidR="00713B72" w:rsidRPr="00BA2ABB">
        <w:t>p</w:t>
      </w:r>
      <w:r w:rsidR="00EF5548" w:rsidRPr="00BA2ABB">
        <w:t>roteolytic enzymes</w:t>
      </w:r>
      <w:r w:rsidR="00713B72" w:rsidRPr="00BA2ABB">
        <w:t xml:space="preserve"> </w:t>
      </w:r>
      <w:bookmarkEnd w:id="5"/>
      <w:r w:rsidR="00713B72" w:rsidRPr="00BA2ABB">
        <w:t xml:space="preserve">will not be inhibited and remain active, </w:t>
      </w:r>
      <w:r w:rsidR="005B2982" w:rsidRPr="00BA2ABB">
        <w:t>though</w:t>
      </w:r>
      <w:r w:rsidR="00713B72" w:rsidRPr="00BA2ABB">
        <w:t xml:space="preserve"> </w:t>
      </w:r>
      <w:r w:rsidR="005B2982" w:rsidRPr="00BA2ABB">
        <w:t>at</w:t>
      </w:r>
      <w:r w:rsidR="00713B72" w:rsidRPr="00BA2ABB">
        <w:t xml:space="preserve"> a slower rate when cold.</w:t>
      </w:r>
    </w:p>
    <w:p w14:paraId="4C1BA623" w14:textId="77777777" w:rsidR="0080533D" w:rsidRPr="00BA2ABB" w:rsidRDefault="0080533D" w:rsidP="007C45A4">
      <w:pPr>
        <w:rPr>
          <w:highlight w:val="yellow"/>
        </w:rPr>
      </w:pPr>
    </w:p>
    <w:p w14:paraId="7A6FBB03" w14:textId="6B243B3A" w:rsidR="00DF79CC" w:rsidRPr="00BA2ABB" w:rsidRDefault="00DF79CC" w:rsidP="00915CA7">
      <w:pPr>
        <w:pStyle w:val="ListParagraph"/>
        <w:widowControl/>
        <w:numPr>
          <w:ilvl w:val="2"/>
          <w:numId w:val="15"/>
        </w:numPr>
        <w:ind w:left="0" w:firstLine="0"/>
        <w:contextualSpacing w:val="0"/>
        <w:rPr>
          <w:highlight w:val="yellow"/>
        </w:rPr>
      </w:pPr>
      <w:r w:rsidRPr="00BA2ABB">
        <w:rPr>
          <w:highlight w:val="yellow"/>
        </w:rPr>
        <w:t xml:space="preserve">Add 150 </w:t>
      </w:r>
      <w:proofErr w:type="spellStart"/>
      <w:r w:rsidRPr="00BA2ABB">
        <w:rPr>
          <w:highlight w:val="yellow"/>
        </w:rPr>
        <w:t>μL</w:t>
      </w:r>
      <w:proofErr w:type="spellEnd"/>
      <w:r w:rsidRPr="00BA2ABB">
        <w:rPr>
          <w:highlight w:val="yellow"/>
        </w:rPr>
        <w:t xml:space="preserve"> of </w:t>
      </w:r>
      <w:proofErr w:type="spellStart"/>
      <w:r w:rsidRPr="00BA2ABB">
        <w:rPr>
          <w:highlight w:val="yellow"/>
        </w:rPr>
        <w:t>acMeOH</w:t>
      </w:r>
      <w:proofErr w:type="spellEnd"/>
      <w:r w:rsidRPr="00BA2ABB">
        <w:rPr>
          <w:highlight w:val="yellow"/>
        </w:rPr>
        <w:t xml:space="preserve"> to the sample</w:t>
      </w:r>
      <w:r w:rsidR="009A03FB" w:rsidRPr="00BA2ABB">
        <w:rPr>
          <w:highlight w:val="yellow"/>
        </w:rPr>
        <w:t xml:space="preserve">. </w:t>
      </w:r>
      <w:r w:rsidR="000F5702" w:rsidRPr="00BA2ABB">
        <w:rPr>
          <w:highlight w:val="yellow"/>
        </w:rPr>
        <w:t>Se</w:t>
      </w:r>
      <w:r w:rsidRPr="00BA2ABB">
        <w:rPr>
          <w:highlight w:val="yellow"/>
        </w:rPr>
        <w:t>t the total sonication time to 24 s, pulse time to 8 s, pause time to 15</w:t>
      </w:r>
      <w:r w:rsidR="00F148A3" w:rsidRPr="00BA2ABB">
        <w:rPr>
          <w:highlight w:val="yellow"/>
        </w:rPr>
        <w:t xml:space="preserve"> </w:t>
      </w:r>
      <w:r w:rsidRPr="00BA2ABB">
        <w:rPr>
          <w:highlight w:val="yellow"/>
        </w:rPr>
        <w:t>s, and amplitude to 50%</w:t>
      </w:r>
      <w:r w:rsidR="000F5702" w:rsidRPr="00BA2ABB">
        <w:rPr>
          <w:highlight w:val="yellow"/>
        </w:rPr>
        <w:t xml:space="preserve"> </w:t>
      </w:r>
      <w:r w:rsidR="0051686B" w:rsidRPr="00BA2ABB">
        <w:rPr>
          <w:highlight w:val="yellow"/>
        </w:rPr>
        <w:t>on an ultrasonic homog</w:t>
      </w:r>
      <w:r w:rsidR="0075452C" w:rsidRPr="00BA2ABB">
        <w:rPr>
          <w:highlight w:val="yellow"/>
        </w:rPr>
        <w:t xml:space="preserve">enizer </w:t>
      </w:r>
      <w:r w:rsidR="000F5702" w:rsidRPr="00BA2ABB">
        <w:rPr>
          <w:highlight w:val="yellow"/>
        </w:rPr>
        <w:t xml:space="preserve">and </w:t>
      </w:r>
      <w:r w:rsidR="0075452C" w:rsidRPr="00BA2ABB">
        <w:rPr>
          <w:highlight w:val="yellow"/>
        </w:rPr>
        <w:t>homogenize the samples on ice</w:t>
      </w:r>
      <w:r w:rsidRPr="00BA2ABB">
        <w:rPr>
          <w:highlight w:val="yellow"/>
        </w:rPr>
        <w:t>.</w:t>
      </w:r>
    </w:p>
    <w:p w14:paraId="581C361B" w14:textId="77777777" w:rsidR="0080533D" w:rsidRPr="00BA2ABB" w:rsidRDefault="0080533D" w:rsidP="00915CA7">
      <w:pPr>
        <w:widowControl/>
        <w:rPr>
          <w:highlight w:val="yellow"/>
        </w:rPr>
      </w:pPr>
    </w:p>
    <w:p w14:paraId="2B665003" w14:textId="27E74FD6" w:rsidR="00DF79CC" w:rsidRPr="00BA2ABB" w:rsidRDefault="00DF79CC" w:rsidP="007C45A4">
      <w:r w:rsidRPr="00BA2ABB">
        <w:t>NOTE: There are different homogenization systems available. Adjust the settings and conditions according to sample type and equipment.</w:t>
      </w:r>
    </w:p>
    <w:p w14:paraId="374E9DB1" w14:textId="77777777" w:rsidR="0080533D" w:rsidRPr="00BA2ABB" w:rsidRDefault="0080533D" w:rsidP="007C45A4">
      <w:pPr>
        <w:rPr>
          <w:highlight w:val="yellow"/>
        </w:rPr>
      </w:pPr>
    </w:p>
    <w:p w14:paraId="0F18488D" w14:textId="2C69A5CE" w:rsidR="00DF79CC" w:rsidRPr="00BA2ABB" w:rsidRDefault="00DF79CC" w:rsidP="00915CA7">
      <w:pPr>
        <w:pStyle w:val="ListParagraph"/>
        <w:widowControl/>
        <w:numPr>
          <w:ilvl w:val="2"/>
          <w:numId w:val="15"/>
        </w:numPr>
        <w:ind w:left="0" w:firstLine="0"/>
        <w:contextualSpacing w:val="0"/>
        <w:rPr>
          <w:highlight w:val="yellow"/>
        </w:rPr>
      </w:pPr>
      <w:r w:rsidRPr="00BA2ABB">
        <w:rPr>
          <w:highlight w:val="yellow"/>
        </w:rPr>
        <w:t xml:space="preserve">Centrifuge the sample at 4 °C at 20,000 </w:t>
      </w:r>
      <w:r w:rsidR="009358BF" w:rsidRPr="00BA2ABB">
        <w:rPr>
          <w:highlight w:val="yellow"/>
        </w:rPr>
        <w:t xml:space="preserve">x </w:t>
      </w:r>
      <w:r w:rsidR="009358BF" w:rsidRPr="00BA2ABB">
        <w:rPr>
          <w:i/>
          <w:iCs/>
          <w:highlight w:val="yellow"/>
        </w:rPr>
        <w:t>g</w:t>
      </w:r>
      <w:r w:rsidR="009358BF" w:rsidRPr="00BA2ABB">
        <w:rPr>
          <w:highlight w:val="yellow"/>
        </w:rPr>
        <w:t xml:space="preserve"> </w:t>
      </w:r>
      <w:r w:rsidRPr="00BA2ABB">
        <w:rPr>
          <w:highlight w:val="yellow"/>
        </w:rPr>
        <w:t xml:space="preserve">for 20 min. </w:t>
      </w:r>
      <w:r w:rsidR="00692997" w:rsidRPr="00BA2ABB">
        <w:rPr>
          <w:highlight w:val="yellow"/>
        </w:rPr>
        <w:t xml:space="preserve">With a pipette, </w:t>
      </w:r>
      <w:r w:rsidR="005B2982" w:rsidRPr="00BA2ABB">
        <w:rPr>
          <w:highlight w:val="yellow"/>
        </w:rPr>
        <w:t>transfer</w:t>
      </w:r>
      <w:r w:rsidRPr="00BA2ABB">
        <w:rPr>
          <w:highlight w:val="yellow"/>
        </w:rPr>
        <w:t xml:space="preserve"> the supernatant </w:t>
      </w:r>
      <w:r w:rsidR="005B2982" w:rsidRPr="00BA2ABB">
        <w:rPr>
          <w:highlight w:val="yellow"/>
        </w:rPr>
        <w:t>in a</w:t>
      </w:r>
      <w:r w:rsidRPr="00BA2ABB">
        <w:rPr>
          <w:highlight w:val="yellow"/>
        </w:rPr>
        <w:t xml:space="preserve"> tube and dry it in a vacuum concentrator</w:t>
      </w:r>
      <w:r w:rsidR="00692997" w:rsidRPr="00BA2ABB">
        <w:rPr>
          <w:highlight w:val="yellow"/>
        </w:rPr>
        <w:t xml:space="preserve"> (</w:t>
      </w:r>
      <w:r w:rsidR="00D00D84" w:rsidRPr="00BA2ABB">
        <w:rPr>
          <w:highlight w:val="yellow"/>
        </w:rPr>
        <w:t xml:space="preserve">266 </w:t>
      </w:r>
      <w:r w:rsidR="00D00D84" w:rsidRPr="00915CA7">
        <w:rPr>
          <w:highlight w:val="yellow"/>
        </w:rPr>
        <w:t xml:space="preserve">x </w:t>
      </w:r>
      <w:r w:rsidR="00D00D84" w:rsidRPr="00915CA7">
        <w:rPr>
          <w:i/>
          <w:iCs/>
          <w:highlight w:val="yellow"/>
        </w:rPr>
        <w:t>g</w:t>
      </w:r>
      <w:r w:rsidR="00692997" w:rsidRPr="00BA2ABB">
        <w:rPr>
          <w:highlight w:val="yellow"/>
        </w:rPr>
        <w:t>, 1 x 10</w:t>
      </w:r>
      <w:r w:rsidR="00692997" w:rsidRPr="00BA2ABB">
        <w:rPr>
          <w:highlight w:val="yellow"/>
          <w:vertAlign w:val="superscript"/>
        </w:rPr>
        <w:t>-4</w:t>
      </w:r>
      <w:r w:rsidR="00692997" w:rsidRPr="00BA2ABB">
        <w:rPr>
          <w:highlight w:val="yellow"/>
        </w:rPr>
        <w:t> </w:t>
      </w:r>
      <w:r w:rsidR="000D4BCD" w:rsidRPr="00BA2ABB">
        <w:rPr>
          <w:highlight w:val="yellow"/>
        </w:rPr>
        <w:t>T</w:t>
      </w:r>
      <w:r w:rsidR="00692997" w:rsidRPr="00BA2ABB">
        <w:rPr>
          <w:highlight w:val="yellow"/>
        </w:rPr>
        <w:t>orr)</w:t>
      </w:r>
      <w:r w:rsidRPr="00BA2ABB">
        <w:rPr>
          <w:highlight w:val="yellow"/>
        </w:rPr>
        <w:t xml:space="preserve"> at </w:t>
      </w:r>
      <w:bookmarkStart w:id="6" w:name="_Hlk87455745"/>
      <w:r w:rsidR="005B2982" w:rsidRPr="00BA2ABB">
        <w:rPr>
          <w:highlight w:val="yellow"/>
        </w:rPr>
        <w:t>approximately 35 °C</w:t>
      </w:r>
      <w:bookmarkEnd w:id="6"/>
      <w:r w:rsidRPr="00BA2ABB">
        <w:rPr>
          <w:highlight w:val="yellow"/>
        </w:rPr>
        <w:t xml:space="preserve">. </w:t>
      </w:r>
    </w:p>
    <w:p w14:paraId="21AECDAE" w14:textId="77777777" w:rsidR="0080533D" w:rsidRPr="00BA2ABB" w:rsidRDefault="0080533D" w:rsidP="007C45A4">
      <w:pPr>
        <w:rPr>
          <w:highlight w:val="yellow"/>
        </w:rPr>
      </w:pPr>
    </w:p>
    <w:p w14:paraId="0845B31B" w14:textId="56F8E809" w:rsidR="005B2982" w:rsidRPr="00BA2ABB" w:rsidRDefault="00DF79CC" w:rsidP="007C45A4">
      <w:r w:rsidRPr="00BA2ABB">
        <w:t>NOTE: T</w:t>
      </w:r>
      <w:r w:rsidR="00B14F53" w:rsidRPr="00BA2ABB">
        <w:t>he dried samples</w:t>
      </w:r>
      <w:r w:rsidR="00A523C0" w:rsidRPr="00BA2ABB">
        <w:t xml:space="preserve"> </w:t>
      </w:r>
      <w:r w:rsidRPr="00BA2ABB">
        <w:t>can be stored at -80 °C until use</w:t>
      </w:r>
      <w:r w:rsidR="00692997" w:rsidRPr="00BA2ABB">
        <w:t xml:space="preserve"> (ideally within 6 months)</w:t>
      </w:r>
      <w:r w:rsidRPr="00BA2ABB">
        <w:t>.</w:t>
      </w:r>
      <w:r w:rsidR="005B2982" w:rsidRPr="00BA2ABB">
        <w:t xml:space="preserve"> Heating the vacuum concentrator must be performed with caution. While heat shortens the dry time, the sample must be removed from the concentrator immediately after </w:t>
      </w:r>
      <w:r w:rsidR="00CA6A39" w:rsidRPr="00BA2ABB">
        <w:t xml:space="preserve">all the </w:t>
      </w:r>
      <w:r w:rsidR="005B2982" w:rsidRPr="00BA2ABB">
        <w:t>liquid has evaporated to minimize peptide degradation. To avoid this, heating may be omitted from this and all subsequent steps.</w:t>
      </w:r>
    </w:p>
    <w:p w14:paraId="45557519" w14:textId="77777777" w:rsidR="0080533D" w:rsidRPr="00BA2ABB" w:rsidRDefault="0080533D" w:rsidP="007C45A4">
      <w:pPr>
        <w:rPr>
          <w:highlight w:val="yellow"/>
        </w:rPr>
      </w:pPr>
    </w:p>
    <w:p w14:paraId="7D52B77A" w14:textId="67542BE5" w:rsidR="00DF79CC" w:rsidRPr="00BA2ABB" w:rsidRDefault="00DF79CC" w:rsidP="00915CA7">
      <w:pPr>
        <w:pStyle w:val="ListParagraph"/>
        <w:widowControl/>
        <w:numPr>
          <w:ilvl w:val="2"/>
          <w:numId w:val="15"/>
        </w:numPr>
        <w:ind w:left="0" w:firstLine="0"/>
        <w:contextualSpacing w:val="0"/>
        <w:rPr>
          <w:highlight w:val="yellow"/>
        </w:rPr>
      </w:pPr>
      <w:r w:rsidRPr="00BA2ABB">
        <w:rPr>
          <w:highlight w:val="yellow"/>
        </w:rPr>
        <w:t xml:space="preserve">For desalting, reconstitute the extracted tissue sample in 20 </w:t>
      </w:r>
      <w:proofErr w:type="spellStart"/>
      <w:r w:rsidRPr="00BA2ABB">
        <w:rPr>
          <w:highlight w:val="yellow"/>
        </w:rPr>
        <w:t>μL</w:t>
      </w:r>
      <w:proofErr w:type="spellEnd"/>
      <w:r w:rsidRPr="00BA2ABB">
        <w:rPr>
          <w:highlight w:val="yellow"/>
        </w:rPr>
        <w:t xml:space="preserve"> </w:t>
      </w:r>
      <w:r w:rsidR="00B622E6" w:rsidRPr="00BA2ABB">
        <w:rPr>
          <w:highlight w:val="yellow"/>
        </w:rPr>
        <w:t xml:space="preserve">of </w:t>
      </w:r>
      <w:r w:rsidRPr="00BA2ABB">
        <w:rPr>
          <w:highlight w:val="yellow"/>
        </w:rPr>
        <w:t xml:space="preserve">0.1% </w:t>
      </w:r>
      <w:r w:rsidR="00CC0D16" w:rsidRPr="00BA2ABB">
        <w:rPr>
          <w:highlight w:val="yellow"/>
        </w:rPr>
        <w:t>formic acid (</w:t>
      </w:r>
      <w:r w:rsidRPr="00BA2ABB">
        <w:rPr>
          <w:highlight w:val="yellow"/>
        </w:rPr>
        <w:t>FA</w:t>
      </w:r>
      <w:r w:rsidR="00CC0D16" w:rsidRPr="00BA2ABB">
        <w:rPr>
          <w:highlight w:val="yellow"/>
        </w:rPr>
        <w:t>)</w:t>
      </w:r>
      <w:r w:rsidRPr="00BA2ABB">
        <w:rPr>
          <w:highlight w:val="yellow"/>
        </w:rPr>
        <w:t>, vortex well, and sonicate in a 37 °C water bath for 1 min.</w:t>
      </w:r>
      <w:r w:rsidR="00F513E5" w:rsidRPr="00BA2ABB">
        <w:rPr>
          <w:highlight w:val="yellow"/>
        </w:rPr>
        <w:t xml:space="preserve"> </w:t>
      </w:r>
    </w:p>
    <w:p w14:paraId="391D7D88" w14:textId="77777777" w:rsidR="0080533D" w:rsidRPr="00BA2ABB" w:rsidRDefault="0080533D" w:rsidP="007C45A4">
      <w:pPr>
        <w:rPr>
          <w:highlight w:val="yellow"/>
        </w:rPr>
      </w:pPr>
    </w:p>
    <w:p w14:paraId="6955C518" w14:textId="233CB4D5" w:rsidR="00DF79CC" w:rsidRPr="00BA2ABB" w:rsidRDefault="00DF79CC" w:rsidP="007C45A4">
      <w:r w:rsidRPr="00BA2ABB">
        <w:t>NOTE: There are different desalting materials available. Adjust the solutions and volumes according to the resin identity and neuropeptide amount.</w:t>
      </w:r>
      <w:r w:rsidR="008315CD" w:rsidRPr="00BA2ABB">
        <w:t xml:space="preserve"> Total peptide amount may be estimated using a commercial peptide quantitation assay (see </w:t>
      </w:r>
      <w:r w:rsidR="008315CD" w:rsidRPr="00BA2ABB">
        <w:rPr>
          <w:b/>
          <w:bCs/>
        </w:rPr>
        <w:t>Table of Materials</w:t>
      </w:r>
      <w:r w:rsidR="008315CD" w:rsidRPr="00BA2ABB">
        <w:t>)</w:t>
      </w:r>
      <w:r w:rsidR="008315CD" w:rsidRPr="00BA2ABB">
        <w:rPr>
          <w:b/>
          <w:bCs/>
        </w:rPr>
        <w:t>.</w:t>
      </w:r>
    </w:p>
    <w:p w14:paraId="1A771AA3" w14:textId="77777777" w:rsidR="00DF79CC" w:rsidRPr="00BA2ABB" w:rsidRDefault="00DF79CC" w:rsidP="007C45A4">
      <w:pPr>
        <w:pStyle w:val="ListParagraph"/>
        <w:ind w:left="0"/>
        <w:contextualSpacing w:val="0"/>
        <w:rPr>
          <w:highlight w:val="yellow"/>
        </w:rPr>
      </w:pPr>
    </w:p>
    <w:p w14:paraId="6645AEC9" w14:textId="2F685928" w:rsidR="00DF79CC" w:rsidRPr="00BA2ABB" w:rsidRDefault="00DF79CC" w:rsidP="00915CA7">
      <w:pPr>
        <w:pStyle w:val="ListParagraph"/>
        <w:widowControl/>
        <w:numPr>
          <w:ilvl w:val="2"/>
          <w:numId w:val="15"/>
        </w:numPr>
        <w:ind w:left="0" w:firstLine="0"/>
        <w:contextualSpacing w:val="0"/>
        <w:rPr>
          <w:highlight w:val="yellow"/>
        </w:rPr>
      </w:pPr>
      <w:r w:rsidRPr="00BA2ABB">
        <w:rPr>
          <w:highlight w:val="yellow"/>
        </w:rPr>
        <w:t xml:space="preserve">Apply 0.5 </w:t>
      </w:r>
      <w:proofErr w:type="spellStart"/>
      <w:r w:rsidRPr="00BA2ABB">
        <w:rPr>
          <w:highlight w:val="yellow"/>
        </w:rPr>
        <w:t>μL</w:t>
      </w:r>
      <w:proofErr w:type="spellEnd"/>
      <w:r w:rsidRPr="00BA2ABB">
        <w:rPr>
          <w:highlight w:val="yellow"/>
        </w:rPr>
        <w:t xml:space="preserve"> of sample to a pH strip to confirm that pH &lt; 4. If the pH is higher, add 1 </w:t>
      </w:r>
      <w:proofErr w:type="spellStart"/>
      <w:r w:rsidRPr="00BA2ABB">
        <w:rPr>
          <w:highlight w:val="yellow"/>
        </w:rPr>
        <w:t>μL</w:t>
      </w:r>
      <w:proofErr w:type="spellEnd"/>
      <w:r w:rsidRPr="00BA2ABB">
        <w:rPr>
          <w:highlight w:val="yellow"/>
        </w:rPr>
        <w:t xml:space="preserve"> aliquots of 10% FA until pH &lt; 4.</w:t>
      </w:r>
    </w:p>
    <w:p w14:paraId="51312A39" w14:textId="77777777" w:rsidR="008315CD" w:rsidRPr="00BA2ABB" w:rsidRDefault="008315CD" w:rsidP="00915CA7">
      <w:pPr>
        <w:pStyle w:val="ListParagraph"/>
        <w:widowControl/>
        <w:ind w:left="0"/>
        <w:contextualSpacing w:val="0"/>
        <w:rPr>
          <w:highlight w:val="yellow"/>
        </w:rPr>
      </w:pPr>
    </w:p>
    <w:p w14:paraId="0B7E1DD5" w14:textId="1E827408" w:rsidR="008315CD" w:rsidRPr="00BA2ABB" w:rsidRDefault="008315CD" w:rsidP="00915CA7">
      <w:pPr>
        <w:pStyle w:val="ListParagraph"/>
        <w:widowControl/>
        <w:numPr>
          <w:ilvl w:val="2"/>
          <w:numId w:val="15"/>
        </w:numPr>
        <w:ind w:left="0" w:firstLine="0"/>
        <w:contextualSpacing w:val="0"/>
        <w:rPr>
          <w:highlight w:val="yellow"/>
        </w:rPr>
      </w:pPr>
      <w:r w:rsidRPr="00BA2ABB">
        <w:rPr>
          <w:highlight w:val="yellow"/>
        </w:rPr>
        <w:t xml:space="preserve">Obtain a 10 </w:t>
      </w:r>
      <w:proofErr w:type="spellStart"/>
      <w:r w:rsidRPr="00BA2ABB">
        <w:rPr>
          <w:highlight w:val="yellow"/>
        </w:rPr>
        <w:t>μL</w:t>
      </w:r>
      <w:proofErr w:type="spellEnd"/>
      <w:r w:rsidRPr="00BA2ABB">
        <w:rPr>
          <w:highlight w:val="yellow"/>
        </w:rPr>
        <w:t xml:space="preserve"> desalting tip with C18 resin</w:t>
      </w:r>
      <w:r w:rsidRPr="00BA2ABB">
        <w:t xml:space="preserve"> (see </w:t>
      </w:r>
      <w:r w:rsidRPr="00BA2ABB">
        <w:rPr>
          <w:b/>
          <w:bCs/>
        </w:rPr>
        <w:t>Table of Materials</w:t>
      </w:r>
      <w:r w:rsidRPr="00BA2ABB">
        <w:t>).</w:t>
      </w:r>
    </w:p>
    <w:p w14:paraId="3C568687" w14:textId="77777777" w:rsidR="0080533D" w:rsidRPr="00BA2ABB" w:rsidRDefault="0080533D" w:rsidP="00915CA7">
      <w:pPr>
        <w:widowControl/>
        <w:rPr>
          <w:highlight w:val="yellow"/>
        </w:rPr>
      </w:pPr>
    </w:p>
    <w:p w14:paraId="38CFDD18" w14:textId="6800FFD4" w:rsidR="00DF79CC" w:rsidRPr="00BA2ABB" w:rsidRDefault="00DF79CC" w:rsidP="00915CA7">
      <w:pPr>
        <w:pStyle w:val="ListParagraph"/>
        <w:widowControl/>
        <w:numPr>
          <w:ilvl w:val="2"/>
          <w:numId w:val="15"/>
        </w:numPr>
        <w:ind w:left="0" w:firstLine="0"/>
        <w:contextualSpacing w:val="0"/>
        <w:rPr>
          <w:highlight w:val="yellow"/>
        </w:rPr>
      </w:pPr>
      <w:r w:rsidRPr="00BA2ABB">
        <w:rPr>
          <w:highlight w:val="yellow"/>
        </w:rPr>
        <w:lastRenderedPageBreak/>
        <w:t xml:space="preserve">Centrifuge at 4 °C and 20,000 </w:t>
      </w:r>
      <w:r w:rsidR="009358BF" w:rsidRPr="00BA2ABB">
        <w:rPr>
          <w:highlight w:val="yellow"/>
        </w:rPr>
        <w:t xml:space="preserve">x </w:t>
      </w:r>
      <w:r w:rsidR="009358BF" w:rsidRPr="00BA2ABB">
        <w:rPr>
          <w:i/>
          <w:iCs/>
          <w:highlight w:val="yellow"/>
        </w:rPr>
        <w:t>g</w:t>
      </w:r>
      <w:r w:rsidRPr="00BA2ABB">
        <w:rPr>
          <w:highlight w:val="yellow"/>
        </w:rPr>
        <w:t xml:space="preserve"> for 30 s.</w:t>
      </w:r>
      <w:r w:rsidR="00E04F65" w:rsidRPr="00BA2ABB">
        <w:rPr>
          <w:highlight w:val="yellow"/>
        </w:rPr>
        <w:t xml:space="preserve"> </w:t>
      </w:r>
      <w:r w:rsidRPr="00BA2ABB">
        <w:rPr>
          <w:highlight w:val="yellow"/>
        </w:rPr>
        <w:t xml:space="preserve">Place the </w:t>
      </w:r>
      <w:r w:rsidR="00692997" w:rsidRPr="00BA2ABB">
        <w:rPr>
          <w:highlight w:val="yellow"/>
        </w:rPr>
        <w:t xml:space="preserve">desalting tip </w:t>
      </w:r>
      <w:r w:rsidRPr="00BA2ABB">
        <w:rPr>
          <w:highlight w:val="yellow"/>
        </w:rPr>
        <w:t xml:space="preserve">on a 20 </w:t>
      </w:r>
      <w:proofErr w:type="spellStart"/>
      <w:r w:rsidRPr="00BA2ABB">
        <w:rPr>
          <w:highlight w:val="yellow"/>
        </w:rPr>
        <w:t>μL</w:t>
      </w:r>
      <w:proofErr w:type="spellEnd"/>
      <w:r w:rsidR="00055CB1" w:rsidRPr="00BA2ABB">
        <w:rPr>
          <w:highlight w:val="yellow"/>
        </w:rPr>
        <w:t xml:space="preserve"> </w:t>
      </w:r>
      <w:r w:rsidRPr="00BA2ABB">
        <w:rPr>
          <w:highlight w:val="yellow"/>
        </w:rPr>
        <w:t xml:space="preserve">pipette that is set to 15 </w:t>
      </w:r>
      <w:proofErr w:type="spellStart"/>
      <w:r w:rsidRPr="00BA2ABB">
        <w:rPr>
          <w:highlight w:val="yellow"/>
        </w:rPr>
        <w:t>μL</w:t>
      </w:r>
      <w:proofErr w:type="spellEnd"/>
      <w:r w:rsidRPr="00BA2ABB">
        <w:rPr>
          <w:highlight w:val="yellow"/>
        </w:rPr>
        <w:t>.</w:t>
      </w:r>
      <w:r w:rsidR="002778E3" w:rsidRPr="00BA2ABB">
        <w:rPr>
          <w:highlight w:val="yellow"/>
        </w:rPr>
        <w:t xml:space="preserve"> </w:t>
      </w:r>
      <w:r w:rsidRPr="00BA2ABB">
        <w:rPr>
          <w:highlight w:val="yellow"/>
        </w:rPr>
        <w:t xml:space="preserve">Once the </w:t>
      </w:r>
      <w:r w:rsidR="00692997" w:rsidRPr="00BA2ABB">
        <w:rPr>
          <w:highlight w:val="yellow"/>
        </w:rPr>
        <w:t xml:space="preserve">desalting tip </w:t>
      </w:r>
      <w:r w:rsidRPr="00BA2ABB">
        <w:rPr>
          <w:highlight w:val="yellow"/>
        </w:rPr>
        <w:t>is wet, prevent air from passing through by keeping the pipette depressed when out of solution until it will be discarded.</w:t>
      </w:r>
    </w:p>
    <w:p w14:paraId="567A94D7" w14:textId="77777777" w:rsidR="0080533D" w:rsidRPr="00BA2ABB" w:rsidRDefault="0080533D" w:rsidP="007C45A4">
      <w:pPr>
        <w:rPr>
          <w:highlight w:val="yellow"/>
        </w:rPr>
      </w:pPr>
    </w:p>
    <w:p w14:paraId="1B1DDA03" w14:textId="7A7042BC" w:rsidR="00952C4C" w:rsidRPr="00BA2ABB" w:rsidRDefault="00A937F4" w:rsidP="00915CA7">
      <w:pPr>
        <w:pStyle w:val="ListParagraph"/>
        <w:widowControl/>
        <w:numPr>
          <w:ilvl w:val="2"/>
          <w:numId w:val="15"/>
        </w:numPr>
        <w:ind w:left="0" w:firstLine="0"/>
        <w:contextualSpacing w:val="0"/>
        <w:rPr>
          <w:highlight w:val="yellow"/>
        </w:rPr>
      </w:pPr>
      <w:r w:rsidRPr="00BA2ABB">
        <w:rPr>
          <w:highlight w:val="yellow"/>
        </w:rPr>
        <w:t>Follow manufacture protocol</w:t>
      </w:r>
      <w:r w:rsidR="00F076E4" w:rsidRPr="00BA2ABB">
        <w:rPr>
          <w:highlight w:val="yellow"/>
        </w:rPr>
        <w:fldChar w:fldCharType="begin"/>
      </w:r>
      <w:r w:rsidR="00F076E4" w:rsidRPr="00BA2ABB">
        <w:rPr>
          <w:highlight w:val="yellow"/>
        </w:rPr>
        <w:instrText xml:space="preserve"> ADDIN EN.CITE &lt;EndNote&gt;&lt;Cite&gt;&lt;RecNum&gt;1359&lt;/RecNum&gt;&lt;DisplayText&gt;&lt;style face="superscript"&gt;18&lt;/style&gt;&lt;/DisplayText&gt;&lt;record&gt;&lt;rec-number&gt;1359&lt;/rec-number&gt;&lt;foreign-keys&gt;&lt;key app="EN" db-id="xtf0t0ra65ertreew9cpfr27wxe2xx929tw0" timestamp="1637005959"&gt;1359&lt;/key&gt;&lt;/foreign-keys&gt;&lt;ref-type name="Web Page"&gt;12&lt;/ref-type&gt;&lt;contributors&gt;&lt;/contributors&gt;&lt;titles&gt;&lt;title&gt;ZipTip® Pipette Tips&lt;/title&gt;&lt;/titles&gt;&lt;dates&gt;&lt;/dates&gt;&lt;urls&gt;&lt;related-urls&gt;&lt;url&gt;http://www.millipore.com/catalogue/module/c5737 &lt;/url&gt;&lt;/related-urls&gt;&lt;/urls&gt;&lt;/record&gt;&lt;/Cite&gt;&lt;/EndNote&gt;</w:instrText>
      </w:r>
      <w:r w:rsidR="00F076E4" w:rsidRPr="00BA2ABB">
        <w:rPr>
          <w:highlight w:val="yellow"/>
        </w:rPr>
        <w:fldChar w:fldCharType="separate"/>
      </w:r>
      <w:r w:rsidR="00F076E4" w:rsidRPr="00BA2ABB">
        <w:rPr>
          <w:noProof/>
          <w:highlight w:val="yellow"/>
          <w:vertAlign w:val="superscript"/>
        </w:rPr>
        <w:t>18</w:t>
      </w:r>
      <w:r w:rsidR="00F076E4" w:rsidRPr="00BA2ABB">
        <w:rPr>
          <w:highlight w:val="yellow"/>
        </w:rPr>
        <w:fldChar w:fldCharType="end"/>
      </w:r>
      <w:r w:rsidRPr="00BA2ABB">
        <w:rPr>
          <w:highlight w:val="yellow"/>
        </w:rPr>
        <w:t xml:space="preserve">. </w:t>
      </w:r>
      <w:r w:rsidR="00692997" w:rsidRPr="00BA2ABB">
        <w:rPr>
          <w:highlight w:val="yellow"/>
        </w:rPr>
        <w:t>Prepare a</w:t>
      </w:r>
      <w:r w:rsidR="00DF79CC" w:rsidRPr="00BA2ABB">
        <w:rPr>
          <w:highlight w:val="yellow"/>
        </w:rPr>
        <w:t xml:space="preserve"> wetting solution </w:t>
      </w:r>
      <w:r w:rsidR="000D4177" w:rsidRPr="00BA2ABB">
        <w:rPr>
          <w:highlight w:val="yellow"/>
        </w:rPr>
        <w:t>containing</w:t>
      </w:r>
      <w:r w:rsidR="00DF79CC" w:rsidRPr="00BA2ABB">
        <w:rPr>
          <w:highlight w:val="yellow"/>
        </w:rPr>
        <w:t xml:space="preserve"> 100 </w:t>
      </w:r>
      <w:proofErr w:type="spellStart"/>
      <w:r w:rsidR="00F148A3" w:rsidRPr="00BA2ABB">
        <w:rPr>
          <w:highlight w:val="yellow"/>
        </w:rPr>
        <w:t>μ</w:t>
      </w:r>
      <w:r w:rsidR="00DF79CC" w:rsidRPr="00BA2ABB">
        <w:rPr>
          <w:highlight w:val="yellow"/>
        </w:rPr>
        <w:t>L</w:t>
      </w:r>
      <w:proofErr w:type="spellEnd"/>
      <w:r w:rsidR="00DF79CC" w:rsidRPr="00BA2ABB">
        <w:rPr>
          <w:highlight w:val="yellow"/>
        </w:rPr>
        <w:t xml:space="preserve"> </w:t>
      </w:r>
      <w:r w:rsidR="000D4177" w:rsidRPr="00BA2ABB">
        <w:rPr>
          <w:highlight w:val="yellow"/>
        </w:rPr>
        <w:t xml:space="preserve">of </w:t>
      </w:r>
      <w:r w:rsidR="00DF79CC" w:rsidRPr="00BA2ABB">
        <w:rPr>
          <w:highlight w:val="yellow"/>
        </w:rPr>
        <w:t xml:space="preserve">50% </w:t>
      </w:r>
      <w:r w:rsidR="00CC0D16" w:rsidRPr="00BA2ABB">
        <w:rPr>
          <w:highlight w:val="yellow"/>
        </w:rPr>
        <w:t>acetonitrile (</w:t>
      </w:r>
      <w:r w:rsidR="00DF79CC" w:rsidRPr="00BA2ABB">
        <w:rPr>
          <w:highlight w:val="yellow"/>
        </w:rPr>
        <w:t>ACN</w:t>
      </w:r>
      <w:r w:rsidR="00CC0D16" w:rsidRPr="00BA2ABB">
        <w:rPr>
          <w:highlight w:val="yellow"/>
        </w:rPr>
        <w:t>)</w:t>
      </w:r>
      <w:r w:rsidR="00DF79CC" w:rsidRPr="00BA2ABB">
        <w:rPr>
          <w:highlight w:val="yellow"/>
        </w:rPr>
        <w:t xml:space="preserve">, equilibration solution </w:t>
      </w:r>
      <w:r w:rsidR="00AC3706" w:rsidRPr="00BA2ABB">
        <w:rPr>
          <w:highlight w:val="yellow"/>
        </w:rPr>
        <w:t>containing</w:t>
      </w:r>
      <w:r w:rsidR="00692997" w:rsidRPr="00BA2ABB">
        <w:rPr>
          <w:highlight w:val="yellow"/>
        </w:rPr>
        <w:t xml:space="preserve"> </w:t>
      </w:r>
      <w:r w:rsidR="00DF79CC" w:rsidRPr="00BA2ABB">
        <w:rPr>
          <w:highlight w:val="yellow"/>
        </w:rPr>
        <w:t xml:space="preserve">100 </w:t>
      </w:r>
      <w:proofErr w:type="spellStart"/>
      <w:r w:rsidR="00DF79CC" w:rsidRPr="00BA2ABB">
        <w:rPr>
          <w:highlight w:val="yellow"/>
        </w:rPr>
        <w:t>μL</w:t>
      </w:r>
      <w:proofErr w:type="spellEnd"/>
      <w:r w:rsidR="00DF79CC" w:rsidRPr="00BA2ABB">
        <w:rPr>
          <w:highlight w:val="yellow"/>
        </w:rPr>
        <w:t xml:space="preserve"> </w:t>
      </w:r>
      <w:r w:rsidR="00AC3706" w:rsidRPr="00BA2ABB">
        <w:rPr>
          <w:highlight w:val="yellow"/>
        </w:rPr>
        <w:t xml:space="preserve">of </w:t>
      </w:r>
      <w:r w:rsidR="00DF79CC" w:rsidRPr="00BA2ABB">
        <w:rPr>
          <w:highlight w:val="yellow"/>
        </w:rPr>
        <w:t xml:space="preserve">0.1% FA, wash solution </w:t>
      </w:r>
      <w:r w:rsidR="00AC3706" w:rsidRPr="00BA2ABB">
        <w:rPr>
          <w:highlight w:val="yellow"/>
        </w:rPr>
        <w:t>containing</w:t>
      </w:r>
      <w:r w:rsidR="00692997" w:rsidRPr="00BA2ABB">
        <w:rPr>
          <w:highlight w:val="yellow"/>
        </w:rPr>
        <w:t xml:space="preserve"> </w:t>
      </w:r>
      <w:r w:rsidR="00DF79CC" w:rsidRPr="00BA2ABB">
        <w:rPr>
          <w:highlight w:val="yellow"/>
        </w:rPr>
        <w:t xml:space="preserve">100 </w:t>
      </w:r>
      <w:proofErr w:type="spellStart"/>
      <w:r w:rsidR="00DF79CC" w:rsidRPr="00BA2ABB">
        <w:rPr>
          <w:highlight w:val="yellow"/>
        </w:rPr>
        <w:t>μL</w:t>
      </w:r>
      <w:proofErr w:type="spellEnd"/>
      <w:r w:rsidR="00DF79CC" w:rsidRPr="00BA2ABB">
        <w:rPr>
          <w:highlight w:val="yellow"/>
        </w:rPr>
        <w:t xml:space="preserve"> </w:t>
      </w:r>
      <w:r w:rsidR="00C3470C" w:rsidRPr="00BA2ABB">
        <w:rPr>
          <w:highlight w:val="yellow"/>
        </w:rPr>
        <w:t xml:space="preserve">of </w:t>
      </w:r>
      <w:r w:rsidR="00DF79CC" w:rsidRPr="00BA2ABB">
        <w:rPr>
          <w:highlight w:val="yellow"/>
        </w:rPr>
        <w:t>0.1% FA, and elution solution</w:t>
      </w:r>
      <w:r w:rsidR="00692997" w:rsidRPr="00BA2ABB">
        <w:rPr>
          <w:highlight w:val="yellow"/>
        </w:rPr>
        <w:t xml:space="preserve">s </w:t>
      </w:r>
      <w:r w:rsidR="00C3470C" w:rsidRPr="00BA2ABB">
        <w:rPr>
          <w:highlight w:val="yellow"/>
        </w:rPr>
        <w:t>containing</w:t>
      </w:r>
      <w:r w:rsidR="00DF79CC" w:rsidRPr="00BA2ABB">
        <w:rPr>
          <w:highlight w:val="yellow"/>
        </w:rPr>
        <w:t xml:space="preserve"> 20 </w:t>
      </w:r>
      <w:proofErr w:type="spellStart"/>
      <w:r w:rsidR="00DF79CC" w:rsidRPr="00BA2ABB">
        <w:rPr>
          <w:highlight w:val="yellow"/>
        </w:rPr>
        <w:t>μL</w:t>
      </w:r>
      <w:proofErr w:type="spellEnd"/>
      <w:r w:rsidR="00DF79CC" w:rsidRPr="00BA2ABB">
        <w:rPr>
          <w:highlight w:val="yellow"/>
        </w:rPr>
        <w:t xml:space="preserve"> </w:t>
      </w:r>
      <w:r w:rsidR="00C3470C" w:rsidRPr="00BA2ABB">
        <w:rPr>
          <w:highlight w:val="yellow"/>
        </w:rPr>
        <w:t xml:space="preserve">of </w:t>
      </w:r>
      <w:r w:rsidR="00DF79CC" w:rsidRPr="00BA2ABB">
        <w:rPr>
          <w:highlight w:val="yellow"/>
        </w:rPr>
        <w:t xml:space="preserve">25% ACN/0.1% FA, 20 </w:t>
      </w:r>
      <w:proofErr w:type="spellStart"/>
      <w:r w:rsidR="00DF79CC" w:rsidRPr="00BA2ABB">
        <w:rPr>
          <w:highlight w:val="yellow"/>
        </w:rPr>
        <w:t>μL</w:t>
      </w:r>
      <w:proofErr w:type="spellEnd"/>
      <w:r w:rsidR="00DF79CC" w:rsidRPr="00BA2ABB">
        <w:rPr>
          <w:highlight w:val="yellow"/>
        </w:rPr>
        <w:t xml:space="preserve"> </w:t>
      </w:r>
      <w:r w:rsidR="00C3470C" w:rsidRPr="00BA2ABB">
        <w:rPr>
          <w:highlight w:val="yellow"/>
        </w:rPr>
        <w:t xml:space="preserve">of </w:t>
      </w:r>
      <w:r w:rsidR="00DF79CC" w:rsidRPr="00BA2ABB">
        <w:rPr>
          <w:highlight w:val="yellow"/>
        </w:rPr>
        <w:t xml:space="preserve">50% ACN/0.1% FA, and 20 </w:t>
      </w:r>
      <w:proofErr w:type="spellStart"/>
      <w:r w:rsidR="00DF79CC" w:rsidRPr="00BA2ABB">
        <w:rPr>
          <w:highlight w:val="yellow"/>
        </w:rPr>
        <w:t>μL</w:t>
      </w:r>
      <w:proofErr w:type="spellEnd"/>
      <w:r w:rsidR="00DF79CC" w:rsidRPr="00BA2ABB">
        <w:rPr>
          <w:highlight w:val="yellow"/>
        </w:rPr>
        <w:t xml:space="preserve"> </w:t>
      </w:r>
      <w:r w:rsidR="00C3470C" w:rsidRPr="00BA2ABB">
        <w:rPr>
          <w:highlight w:val="yellow"/>
        </w:rPr>
        <w:t xml:space="preserve">of </w:t>
      </w:r>
      <w:r w:rsidR="00DF79CC" w:rsidRPr="00BA2ABB">
        <w:rPr>
          <w:highlight w:val="yellow"/>
        </w:rPr>
        <w:t>75% ACN/0.1% FA.</w:t>
      </w:r>
      <w:r w:rsidRPr="00BA2ABB">
        <w:rPr>
          <w:highlight w:val="yellow"/>
        </w:rPr>
        <w:t xml:space="preserve"> </w:t>
      </w:r>
    </w:p>
    <w:p w14:paraId="31CCF3F6" w14:textId="77777777" w:rsidR="00952C4C" w:rsidRPr="00BA2ABB" w:rsidRDefault="00952C4C" w:rsidP="00915CA7">
      <w:pPr>
        <w:pStyle w:val="ListParagraph"/>
        <w:ind w:left="0"/>
        <w:contextualSpacing w:val="0"/>
        <w:rPr>
          <w:highlight w:val="yellow"/>
        </w:rPr>
      </w:pPr>
    </w:p>
    <w:p w14:paraId="1961C3A7" w14:textId="248A32E3" w:rsidR="00DF79CC" w:rsidRPr="00BA2ABB" w:rsidRDefault="00952C4C" w:rsidP="00915CA7">
      <w:pPr>
        <w:pStyle w:val="ListParagraph"/>
        <w:widowControl/>
        <w:numPr>
          <w:ilvl w:val="2"/>
          <w:numId w:val="15"/>
        </w:numPr>
        <w:ind w:left="0" w:firstLine="0"/>
        <w:contextualSpacing w:val="0"/>
        <w:rPr>
          <w:highlight w:val="yellow"/>
        </w:rPr>
      </w:pPr>
      <w:r w:rsidRPr="00BA2ABB">
        <w:rPr>
          <w:highlight w:val="yellow"/>
        </w:rPr>
        <w:t>Aspirate t</w:t>
      </w:r>
      <w:r w:rsidR="00DF79CC" w:rsidRPr="00BA2ABB">
        <w:rPr>
          <w:highlight w:val="yellow"/>
        </w:rPr>
        <w:t>he sample 10</w:t>
      </w:r>
      <w:r w:rsidR="00C62408">
        <w:rPr>
          <w:highlight w:val="yellow"/>
        </w:rPr>
        <w:t>x</w:t>
      </w:r>
      <w:r w:rsidRPr="00BA2ABB">
        <w:rPr>
          <w:highlight w:val="yellow"/>
        </w:rPr>
        <w:t xml:space="preserve"> with wetting solution followed by </w:t>
      </w:r>
      <w:r w:rsidR="00DF79CC" w:rsidRPr="00BA2ABB">
        <w:rPr>
          <w:highlight w:val="yellow"/>
        </w:rPr>
        <w:t>wash</w:t>
      </w:r>
      <w:r w:rsidRPr="00BA2ABB">
        <w:rPr>
          <w:highlight w:val="yellow"/>
        </w:rPr>
        <w:t>ing</w:t>
      </w:r>
      <w:r w:rsidR="00DF79CC" w:rsidRPr="00BA2ABB">
        <w:rPr>
          <w:highlight w:val="yellow"/>
        </w:rPr>
        <w:t xml:space="preserve"> 3</w:t>
      </w:r>
      <w:r w:rsidR="00C62408">
        <w:rPr>
          <w:highlight w:val="yellow"/>
        </w:rPr>
        <w:t>x</w:t>
      </w:r>
      <w:r w:rsidRPr="00BA2ABB">
        <w:rPr>
          <w:highlight w:val="yellow"/>
        </w:rPr>
        <w:t xml:space="preserve"> in wash solution</w:t>
      </w:r>
      <w:r w:rsidR="00DF79CC" w:rsidRPr="00BA2ABB">
        <w:rPr>
          <w:highlight w:val="yellow"/>
        </w:rPr>
        <w:t>, discarding each wash</w:t>
      </w:r>
      <w:r w:rsidRPr="00BA2ABB">
        <w:rPr>
          <w:highlight w:val="yellow"/>
        </w:rPr>
        <w:t>. El</w:t>
      </w:r>
      <w:r w:rsidR="00DF79CC" w:rsidRPr="00BA2ABB">
        <w:rPr>
          <w:highlight w:val="yellow"/>
        </w:rPr>
        <w:t>ute by aspirating 10</w:t>
      </w:r>
      <w:r w:rsidR="00C62408">
        <w:rPr>
          <w:highlight w:val="yellow"/>
        </w:rPr>
        <w:t>x</w:t>
      </w:r>
      <w:r w:rsidR="00DF79CC" w:rsidRPr="00BA2ABB">
        <w:rPr>
          <w:highlight w:val="yellow"/>
        </w:rPr>
        <w:t xml:space="preserve"> in each </w:t>
      </w:r>
      <w:r w:rsidR="001A2240" w:rsidRPr="00BA2ABB">
        <w:rPr>
          <w:highlight w:val="yellow"/>
        </w:rPr>
        <w:t xml:space="preserve">of the </w:t>
      </w:r>
      <w:r w:rsidR="00DF79CC" w:rsidRPr="00BA2ABB">
        <w:rPr>
          <w:highlight w:val="yellow"/>
        </w:rPr>
        <w:t>elution solution</w:t>
      </w:r>
      <w:r w:rsidR="00496AA1" w:rsidRPr="00BA2ABB">
        <w:rPr>
          <w:highlight w:val="yellow"/>
        </w:rPr>
        <w:t>s in order of increasing ACN</w:t>
      </w:r>
      <w:r w:rsidR="00DF79CC" w:rsidRPr="00BA2ABB">
        <w:rPr>
          <w:highlight w:val="yellow"/>
        </w:rPr>
        <w:t xml:space="preserve">. </w:t>
      </w:r>
    </w:p>
    <w:p w14:paraId="5015D5DE" w14:textId="77777777" w:rsidR="0080533D" w:rsidRPr="00BA2ABB" w:rsidRDefault="0080533D" w:rsidP="00915CA7">
      <w:pPr>
        <w:widowControl/>
        <w:rPr>
          <w:highlight w:val="yellow"/>
        </w:rPr>
      </w:pPr>
    </w:p>
    <w:p w14:paraId="569BA0A7" w14:textId="3DD33345" w:rsidR="00DF79CC" w:rsidRPr="00BA2ABB" w:rsidRDefault="00DF79CC" w:rsidP="007C45A4">
      <w:pPr>
        <w:rPr>
          <w:highlight w:val="yellow"/>
        </w:rPr>
      </w:pPr>
      <w:r w:rsidRPr="00BA2ABB">
        <w:rPr>
          <w:highlight w:val="yellow"/>
        </w:rPr>
        <w:t>NOTE: Elution fractions can be kept separate or combined for further analyses.</w:t>
      </w:r>
    </w:p>
    <w:p w14:paraId="6A62C22B" w14:textId="77777777" w:rsidR="0080533D" w:rsidRPr="00BA2ABB" w:rsidRDefault="0080533D" w:rsidP="007C45A4">
      <w:pPr>
        <w:rPr>
          <w:highlight w:val="yellow"/>
        </w:rPr>
      </w:pPr>
    </w:p>
    <w:p w14:paraId="2B6F0F58" w14:textId="08F604FC" w:rsidR="00DF79CC" w:rsidRPr="00BA2ABB" w:rsidRDefault="00DF79CC" w:rsidP="00915CA7">
      <w:pPr>
        <w:pStyle w:val="ListParagraph"/>
        <w:widowControl/>
        <w:numPr>
          <w:ilvl w:val="2"/>
          <w:numId w:val="15"/>
        </w:numPr>
        <w:ind w:left="0" w:firstLine="0"/>
        <w:contextualSpacing w:val="0"/>
        <w:rPr>
          <w:highlight w:val="yellow"/>
        </w:rPr>
      </w:pPr>
      <w:r w:rsidRPr="00BA2ABB">
        <w:rPr>
          <w:highlight w:val="yellow"/>
        </w:rPr>
        <w:t xml:space="preserve">Discard the used </w:t>
      </w:r>
      <w:r w:rsidR="00692997" w:rsidRPr="00BA2ABB">
        <w:rPr>
          <w:highlight w:val="yellow"/>
        </w:rPr>
        <w:t xml:space="preserve">desalting tip </w:t>
      </w:r>
      <w:r w:rsidRPr="00BA2ABB">
        <w:rPr>
          <w:highlight w:val="yellow"/>
        </w:rPr>
        <w:t xml:space="preserve">and dry the eluted neuropeptides in </w:t>
      </w:r>
      <w:r w:rsidR="00282C56" w:rsidRPr="00BA2ABB">
        <w:rPr>
          <w:highlight w:val="yellow"/>
        </w:rPr>
        <w:t xml:space="preserve">a </w:t>
      </w:r>
      <w:r w:rsidRPr="00BA2ABB">
        <w:rPr>
          <w:highlight w:val="yellow"/>
        </w:rPr>
        <w:t>vacuum concentrator</w:t>
      </w:r>
      <w:r w:rsidR="00692997" w:rsidRPr="00BA2ABB">
        <w:rPr>
          <w:highlight w:val="yellow"/>
        </w:rPr>
        <w:t xml:space="preserve"> (</w:t>
      </w:r>
      <w:r w:rsidR="00D00D84" w:rsidRPr="00BA2ABB">
        <w:rPr>
          <w:highlight w:val="yellow"/>
        </w:rPr>
        <w:t xml:space="preserve">266 x </w:t>
      </w:r>
      <w:r w:rsidR="00D00D84" w:rsidRPr="00915CA7">
        <w:rPr>
          <w:i/>
          <w:iCs/>
          <w:highlight w:val="yellow"/>
        </w:rPr>
        <w:t>g</w:t>
      </w:r>
      <w:r w:rsidR="00692997" w:rsidRPr="00BA2ABB">
        <w:rPr>
          <w:highlight w:val="yellow"/>
        </w:rPr>
        <w:t xml:space="preserve">, </w:t>
      </w:r>
      <w:r w:rsidR="000D4BCD" w:rsidRPr="00BA2ABB">
        <w:rPr>
          <w:highlight w:val="yellow"/>
        </w:rPr>
        <w:t>1 x 10</w:t>
      </w:r>
      <w:r w:rsidR="000D4BCD" w:rsidRPr="00BA2ABB">
        <w:rPr>
          <w:highlight w:val="yellow"/>
          <w:vertAlign w:val="superscript"/>
        </w:rPr>
        <w:t>-4</w:t>
      </w:r>
      <w:r w:rsidR="000D4BCD" w:rsidRPr="00BA2ABB">
        <w:rPr>
          <w:highlight w:val="yellow"/>
        </w:rPr>
        <w:t> </w:t>
      </w:r>
      <w:r w:rsidR="0086146D" w:rsidRPr="00BA2ABB">
        <w:rPr>
          <w:highlight w:val="yellow"/>
        </w:rPr>
        <w:t>Torr) at</w:t>
      </w:r>
      <w:r w:rsidR="00496AA1" w:rsidRPr="00BA2ABB">
        <w:t xml:space="preserve"> approximately 35 °C</w:t>
      </w:r>
      <w:r w:rsidRPr="00915CA7">
        <w:t>.</w:t>
      </w:r>
    </w:p>
    <w:p w14:paraId="30F434AC" w14:textId="77777777" w:rsidR="0080533D" w:rsidRPr="00BA2ABB" w:rsidRDefault="0080533D" w:rsidP="007C45A4">
      <w:pPr>
        <w:rPr>
          <w:highlight w:val="yellow"/>
        </w:rPr>
      </w:pPr>
    </w:p>
    <w:p w14:paraId="7B95F78E" w14:textId="6DD2634C" w:rsidR="00955A47" w:rsidRPr="00BA2ABB" w:rsidRDefault="00DF79CC" w:rsidP="007C45A4">
      <w:r w:rsidRPr="00BA2ABB">
        <w:t>NOTE: This can be stored at -80 °C until use</w:t>
      </w:r>
      <w:r w:rsidR="005B2982" w:rsidRPr="00BA2ABB">
        <w:t xml:space="preserve"> (ideally within 6 months)</w:t>
      </w:r>
      <w:r w:rsidRPr="00BA2ABB">
        <w:t>.</w:t>
      </w:r>
    </w:p>
    <w:bookmarkEnd w:id="4"/>
    <w:p w14:paraId="49935260" w14:textId="77777777" w:rsidR="0080533D" w:rsidRPr="00BA2ABB" w:rsidRDefault="0080533D" w:rsidP="007C45A4"/>
    <w:p w14:paraId="18CFD34C" w14:textId="3FAA191C" w:rsidR="00DF79CC" w:rsidRPr="00BA2ABB" w:rsidRDefault="00DF79CC" w:rsidP="00915CA7">
      <w:pPr>
        <w:pStyle w:val="ListParagraph"/>
        <w:widowControl/>
        <w:numPr>
          <w:ilvl w:val="1"/>
          <w:numId w:val="16"/>
        </w:numPr>
        <w:ind w:left="0" w:firstLine="0"/>
        <w:contextualSpacing w:val="0"/>
      </w:pPr>
      <w:r w:rsidRPr="00BA2ABB">
        <w:t xml:space="preserve">Isotopic </w:t>
      </w:r>
      <w:r w:rsidR="00282C56" w:rsidRPr="00BA2ABB">
        <w:t>l</w:t>
      </w:r>
      <w:r w:rsidRPr="00BA2ABB">
        <w:t xml:space="preserve">abeling of </w:t>
      </w:r>
      <w:r w:rsidR="00282C56" w:rsidRPr="00BA2ABB">
        <w:t>n</w:t>
      </w:r>
      <w:r w:rsidRPr="00BA2ABB">
        <w:t xml:space="preserve">europeptides in </w:t>
      </w:r>
      <w:r w:rsidR="00282C56" w:rsidRPr="00BA2ABB">
        <w:t>t</w:t>
      </w:r>
      <w:r w:rsidRPr="00BA2ABB">
        <w:t xml:space="preserve">issue </w:t>
      </w:r>
      <w:r w:rsidR="00282C56" w:rsidRPr="00BA2ABB">
        <w:t>e</w:t>
      </w:r>
      <w:r w:rsidRPr="00BA2ABB">
        <w:t>xtract</w:t>
      </w:r>
    </w:p>
    <w:p w14:paraId="75196870" w14:textId="77777777" w:rsidR="0080533D" w:rsidRPr="00BA2ABB" w:rsidRDefault="0080533D" w:rsidP="007C45A4"/>
    <w:p w14:paraId="77E9D649" w14:textId="48A73D59" w:rsidR="00DF79CC" w:rsidRPr="00BA2ABB" w:rsidRDefault="00DF79CC" w:rsidP="007C45A4">
      <w:r w:rsidRPr="00BA2ABB">
        <w:t>NOTE: This step is optional and only used when quantification is desired.</w:t>
      </w:r>
    </w:p>
    <w:p w14:paraId="52E95772" w14:textId="77777777" w:rsidR="0080533D" w:rsidRPr="00BA2ABB" w:rsidRDefault="0080533D" w:rsidP="007C45A4"/>
    <w:p w14:paraId="27A30AFE" w14:textId="64D9FBDD" w:rsidR="001F5BAC" w:rsidRPr="00BA2ABB" w:rsidRDefault="00DF79CC" w:rsidP="00915CA7">
      <w:pPr>
        <w:pStyle w:val="ListParagraph"/>
        <w:widowControl/>
        <w:numPr>
          <w:ilvl w:val="2"/>
          <w:numId w:val="16"/>
        </w:numPr>
        <w:ind w:left="0" w:firstLine="0"/>
        <w:contextualSpacing w:val="0"/>
      </w:pPr>
      <w:r w:rsidRPr="00BA2ABB">
        <w:t xml:space="preserve">Prepare the 2-plex 1:1 isotopic dimethyl labeling solution in a fume hood: 1% </w:t>
      </w:r>
      <w:bookmarkStart w:id="7" w:name="_Hlk87445266"/>
      <w:r w:rsidR="00AE6B72" w:rsidRPr="00BA2ABB">
        <w:t>CH</w:t>
      </w:r>
      <w:r w:rsidR="00AE6B72" w:rsidRPr="00BA2ABB">
        <w:rPr>
          <w:vertAlign w:val="subscript"/>
        </w:rPr>
        <w:t>2</w:t>
      </w:r>
      <w:r w:rsidR="00AE6B72" w:rsidRPr="00BA2ABB">
        <w:t>O</w:t>
      </w:r>
      <w:bookmarkEnd w:id="7"/>
      <w:r w:rsidRPr="00BA2ABB">
        <w:t>H</w:t>
      </w:r>
      <w:r w:rsidRPr="00BA2ABB">
        <w:rPr>
          <w:vertAlign w:val="subscript"/>
        </w:rPr>
        <w:t>2</w:t>
      </w:r>
      <w:r w:rsidRPr="00BA2ABB">
        <w:t xml:space="preserve"> (13.5 µL </w:t>
      </w:r>
      <w:r w:rsidR="000D4BCD" w:rsidRPr="00BA2ABB">
        <w:t>of stock 37</w:t>
      </w:r>
      <w:r w:rsidR="00812B7B" w:rsidRPr="00BA2ABB">
        <w:t xml:space="preserve">% weight/weight percentage (wt. %) </w:t>
      </w:r>
      <w:r w:rsidR="000D4BCD" w:rsidRPr="00BA2ABB">
        <w:t>in water solution</w:t>
      </w:r>
      <w:r w:rsidRPr="00BA2ABB">
        <w:t xml:space="preserve"> in 486.5 µL </w:t>
      </w:r>
      <w:r w:rsidR="00F30310" w:rsidRPr="00BA2ABB">
        <w:t xml:space="preserve">of </w:t>
      </w:r>
      <w:r w:rsidRPr="00BA2ABB">
        <w:t xml:space="preserve">water), 1% </w:t>
      </w:r>
      <w:r w:rsidR="00AE6B72" w:rsidRPr="00BA2ABB">
        <w:t>CH</w:t>
      </w:r>
      <w:r w:rsidR="00AE6B72" w:rsidRPr="00BA2ABB">
        <w:rPr>
          <w:vertAlign w:val="subscript"/>
        </w:rPr>
        <w:t>2</w:t>
      </w:r>
      <w:r w:rsidR="00AE6B72" w:rsidRPr="00BA2ABB">
        <w:t>O</w:t>
      </w:r>
      <w:r w:rsidRPr="00BA2ABB">
        <w:t>D</w:t>
      </w:r>
      <w:r w:rsidRPr="00BA2ABB">
        <w:rPr>
          <w:vertAlign w:val="subscript"/>
        </w:rPr>
        <w:t>2</w:t>
      </w:r>
      <w:r w:rsidRPr="00BA2ABB">
        <w:t xml:space="preserve"> (25 µL </w:t>
      </w:r>
      <w:r w:rsidR="000D4BCD" w:rsidRPr="00BA2ABB">
        <w:t xml:space="preserve">of stock </w:t>
      </w:r>
      <w:r w:rsidR="00A5138A" w:rsidRPr="00BA2ABB">
        <w:t>20 wt. % in water</w:t>
      </w:r>
      <w:r w:rsidR="007062AE" w:rsidRPr="00BA2ABB">
        <w:t xml:space="preserve"> solution</w:t>
      </w:r>
      <w:r w:rsidRPr="00BA2ABB">
        <w:t xml:space="preserve"> in 475 µL </w:t>
      </w:r>
      <w:r w:rsidR="0021064A" w:rsidRPr="00BA2ABB">
        <w:t xml:space="preserve">of </w:t>
      </w:r>
      <w:r w:rsidRPr="00BA2ABB">
        <w:t xml:space="preserve">water), and 0.03 M borane pyridine (3.75 µL </w:t>
      </w:r>
      <w:r w:rsidR="000D4BCD" w:rsidRPr="00BA2ABB">
        <w:t xml:space="preserve">of </w:t>
      </w:r>
      <w:r w:rsidR="007062AE" w:rsidRPr="00BA2ABB">
        <w:t xml:space="preserve">stock </w:t>
      </w:r>
      <w:r w:rsidRPr="00BA2ABB">
        <w:t xml:space="preserve">8 M </w:t>
      </w:r>
      <w:r w:rsidR="007062AE" w:rsidRPr="00BA2ABB">
        <w:t>solution</w:t>
      </w:r>
      <w:r w:rsidRPr="00BA2ABB">
        <w:t xml:space="preserve"> in 996.25 µL </w:t>
      </w:r>
      <w:r w:rsidR="0021064A" w:rsidRPr="00BA2ABB">
        <w:t xml:space="preserve">of </w:t>
      </w:r>
      <w:r w:rsidRPr="00BA2ABB">
        <w:t>water).</w:t>
      </w:r>
    </w:p>
    <w:p w14:paraId="33931A2D" w14:textId="77777777" w:rsidR="001F5BAC" w:rsidRPr="00BA2ABB" w:rsidRDefault="001F5BAC" w:rsidP="00915CA7">
      <w:pPr>
        <w:pStyle w:val="ListParagraph"/>
        <w:widowControl/>
        <w:ind w:left="0"/>
        <w:contextualSpacing w:val="0"/>
      </w:pPr>
    </w:p>
    <w:p w14:paraId="583FE770" w14:textId="2FD58417" w:rsidR="001F5BAC" w:rsidRPr="00BA2ABB" w:rsidRDefault="001F5BAC" w:rsidP="007C45A4">
      <w:r w:rsidRPr="00BA2ABB">
        <w:t xml:space="preserve">CAUTION: Formaldehyde is toxic, so all solutions should be kept in </w:t>
      </w:r>
      <w:r w:rsidR="0021064A" w:rsidRPr="00BA2ABB">
        <w:t xml:space="preserve">a </w:t>
      </w:r>
      <w:r w:rsidRPr="00BA2ABB">
        <w:t>ventilat</w:t>
      </w:r>
      <w:r w:rsidR="0021064A" w:rsidRPr="00BA2ABB">
        <w:t>ed</w:t>
      </w:r>
      <w:r w:rsidRPr="00BA2ABB">
        <w:t xml:space="preserve"> hood. Wear gloves, </w:t>
      </w:r>
      <w:r w:rsidR="0021064A" w:rsidRPr="00BA2ABB">
        <w:t xml:space="preserve">a </w:t>
      </w:r>
      <w:r w:rsidRPr="00BA2ABB">
        <w:t>lab coat, eye protection</w:t>
      </w:r>
      <w:r w:rsidR="0021064A" w:rsidRPr="00BA2ABB">
        <w:t>,</w:t>
      </w:r>
      <w:r w:rsidRPr="00BA2ABB">
        <w:t xml:space="preserve"> and impervious footwear. Contact lenses should not be worn when working with this material.</w:t>
      </w:r>
    </w:p>
    <w:p w14:paraId="3686CB3F" w14:textId="77777777" w:rsidR="001F5BAC" w:rsidRPr="00BA2ABB" w:rsidRDefault="001F5BAC" w:rsidP="007C45A4"/>
    <w:p w14:paraId="70F2A4E7" w14:textId="67C66279" w:rsidR="00DF79CC" w:rsidRPr="00BA2ABB" w:rsidRDefault="00DF79CC" w:rsidP="007C45A4">
      <w:r w:rsidRPr="00BA2ABB">
        <w:t>NOTE: There are different isotopic reagents; select the appropriate ones based on sample type and number of labeling channels desired.</w:t>
      </w:r>
    </w:p>
    <w:p w14:paraId="7F432BFB" w14:textId="77777777" w:rsidR="0080533D" w:rsidRPr="00BA2ABB" w:rsidRDefault="0080533D" w:rsidP="007C45A4"/>
    <w:p w14:paraId="27AD3365" w14:textId="0C51D44A" w:rsidR="00DF79CC" w:rsidRPr="00BA2ABB" w:rsidRDefault="00DF79CC" w:rsidP="00915CA7">
      <w:pPr>
        <w:pStyle w:val="ListParagraph"/>
        <w:widowControl/>
        <w:numPr>
          <w:ilvl w:val="2"/>
          <w:numId w:val="16"/>
        </w:numPr>
        <w:ind w:left="0" w:firstLine="0"/>
        <w:contextualSpacing w:val="0"/>
      </w:pPr>
      <w:r w:rsidRPr="00BA2ABB">
        <w:t xml:space="preserve">Dissolve crude neuropeptide extract in 10 </w:t>
      </w:r>
      <w:proofErr w:type="spellStart"/>
      <w:r w:rsidRPr="00BA2ABB">
        <w:t>μL</w:t>
      </w:r>
      <w:proofErr w:type="spellEnd"/>
      <w:r w:rsidRPr="00BA2ABB">
        <w:t xml:space="preserve"> </w:t>
      </w:r>
      <w:r w:rsidR="00A03243" w:rsidRPr="00BA2ABB">
        <w:t xml:space="preserve">of </w:t>
      </w:r>
      <w:r w:rsidRPr="00BA2ABB">
        <w:t>water and sonicate for 10 min.</w:t>
      </w:r>
    </w:p>
    <w:p w14:paraId="3A997EBC" w14:textId="77777777" w:rsidR="00DF79CC" w:rsidRPr="00BA2ABB" w:rsidRDefault="00DF79CC" w:rsidP="007C45A4">
      <w:pPr>
        <w:pStyle w:val="ListParagraph"/>
        <w:ind w:left="0"/>
        <w:contextualSpacing w:val="0"/>
      </w:pPr>
    </w:p>
    <w:p w14:paraId="2D9FD25B" w14:textId="47F8C20F" w:rsidR="00DF79CC" w:rsidRPr="00BA2ABB" w:rsidRDefault="00DF79CC" w:rsidP="00915CA7">
      <w:pPr>
        <w:pStyle w:val="ListParagraph"/>
        <w:widowControl/>
        <w:numPr>
          <w:ilvl w:val="2"/>
          <w:numId w:val="16"/>
        </w:numPr>
        <w:ind w:left="0" w:firstLine="0"/>
        <w:contextualSpacing w:val="0"/>
      </w:pPr>
      <w:r w:rsidRPr="00BA2ABB">
        <w:t xml:space="preserve">Add 10 </w:t>
      </w:r>
      <w:proofErr w:type="spellStart"/>
      <w:r w:rsidRPr="00BA2ABB">
        <w:t>μL</w:t>
      </w:r>
      <w:proofErr w:type="spellEnd"/>
      <w:r w:rsidRPr="00BA2ABB">
        <w:t xml:space="preserve"> of a different</w:t>
      </w:r>
      <w:r w:rsidR="00812B7B" w:rsidRPr="00BA2ABB">
        <w:t xml:space="preserve"> isotopic</w:t>
      </w:r>
      <w:r w:rsidRPr="00BA2ABB">
        <w:t xml:space="preserve"> formaldehyde solution </w:t>
      </w:r>
      <w:r w:rsidR="00972610" w:rsidRPr="00BA2ABB">
        <w:t>(</w:t>
      </w:r>
      <w:r w:rsidR="00972610" w:rsidRPr="00BA2ABB">
        <w:rPr>
          <w:i/>
          <w:iCs/>
        </w:rPr>
        <w:t>i.e.</w:t>
      </w:r>
      <w:r w:rsidR="00972610" w:rsidRPr="00BA2ABB">
        <w:t>, CH</w:t>
      </w:r>
      <w:r w:rsidR="00972610" w:rsidRPr="00BA2ABB">
        <w:rPr>
          <w:vertAlign w:val="subscript"/>
        </w:rPr>
        <w:t>2</w:t>
      </w:r>
      <w:r w:rsidR="00972610" w:rsidRPr="00BA2ABB">
        <w:t>OH</w:t>
      </w:r>
      <w:r w:rsidR="00972610" w:rsidRPr="00BA2ABB">
        <w:rPr>
          <w:vertAlign w:val="subscript"/>
        </w:rPr>
        <w:t>2</w:t>
      </w:r>
      <w:r w:rsidR="00972610" w:rsidRPr="00BA2ABB">
        <w:t>, CH</w:t>
      </w:r>
      <w:r w:rsidR="00972610" w:rsidRPr="00BA2ABB">
        <w:rPr>
          <w:vertAlign w:val="subscript"/>
        </w:rPr>
        <w:t>2</w:t>
      </w:r>
      <w:r w:rsidR="00972610" w:rsidRPr="00BA2ABB">
        <w:t>OD</w:t>
      </w:r>
      <w:r w:rsidR="00972610" w:rsidRPr="00BA2ABB">
        <w:rPr>
          <w:vertAlign w:val="subscript"/>
        </w:rPr>
        <w:t>2</w:t>
      </w:r>
      <w:r w:rsidR="00972610" w:rsidRPr="00BA2ABB">
        <w:t>, etc.)</w:t>
      </w:r>
      <w:r w:rsidR="007960B8" w:rsidRPr="00BA2ABB">
        <w:t xml:space="preserve"> </w:t>
      </w:r>
      <w:r w:rsidRPr="00BA2ABB">
        <w:t xml:space="preserve">to each </w:t>
      </w:r>
      <w:r w:rsidR="00972610" w:rsidRPr="00BA2ABB">
        <w:t xml:space="preserve">different experimental </w:t>
      </w:r>
      <w:r w:rsidRPr="00BA2ABB">
        <w:t>condition</w:t>
      </w:r>
      <w:r w:rsidR="00812B7B" w:rsidRPr="00BA2ABB">
        <w:t xml:space="preserve"> to be measured quantitatively</w:t>
      </w:r>
      <w:r w:rsidRPr="00BA2ABB">
        <w:t>. Vortex to mix well and briefly centrifuge each sample</w:t>
      </w:r>
      <w:r w:rsidR="00F017B2" w:rsidRPr="00BA2ABB">
        <w:t xml:space="preserve"> at </w:t>
      </w:r>
      <w:r w:rsidR="00D00D84" w:rsidRPr="00BA2ABB">
        <w:t xml:space="preserve">2,000 x </w:t>
      </w:r>
      <w:r w:rsidR="00D00D84" w:rsidRPr="00915CA7">
        <w:rPr>
          <w:i/>
          <w:iCs/>
        </w:rPr>
        <w:t>g</w:t>
      </w:r>
      <w:r w:rsidRPr="00BA2ABB">
        <w:t>.</w:t>
      </w:r>
    </w:p>
    <w:p w14:paraId="6755C1A7" w14:textId="77777777" w:rsidR="00DF79CC" w:rsidRPr="00BA2ABB" w:rsidRDefault="00DF79CC" w:rsidP="007C45A4">
      <w:pPr>
        <w:pStyle w:val="ListParagraph"/>
        <w:ind w:left="0"/>
        <w:contextualSpacing w:val="0"/>
      </w:pPr>
    </w:p>
    <w:p w14:paraId="5FF30047" w14:textId="5FE0E844" w:rsidR="00DF79CC" w:rsidRPr="00BA2ABB" w:rsidRDefault="00DF79CC" w:rsidP="00915CA7">
      <w:pPr>
        <w:pStyle w:val="ListParagraph"/>
        <w:widowControl/>
        <w:numPr>
          <w:ilvl w:val="2"/>
          <w:numId w:val="16"/>
        </w:numPr>
        <w:ind w:left="0" w:firstLine="0"/>
        <w:contextualSpacing w:val="0"/>
      </w:pPr>
      <w:r w:rsidRPr="00BA2ABB">
        <w:t xml:space="preserve">Add 10 </w:t>
      </w:r>
      <w:proofErr w:type="spellStart"/>
      <w:r w:rsidRPr="00BA2ABB">
        <w:t>μL</w:t>
      </w:r>
      <w:proofErr w:type="spellEnd"/>
      <w:r w:rsidRPr="00BA2ABB">
        <w:t xml:space="preserve"> </w:t>
      </w:r>
      <w:r w:rsidR="00B03197" w:rsidRPr="00BA2ABB">
        <w:t xml:space="preserve">of </w:t>
      </w:r>
      <w:r w:rsidRPr="00BA2ABB">
        <w:t>0.03 M borane pyridine to each sample tube. Vortex to mix well and briefly centrifuge each sample</w:t>
      </w:r>
      <w:r w:rsidR="00F017B2" w:rsidRPr="00BA2ABB">
        <w:t xml:space="preserve"> at </w:t>
      </w:r>
      <w:r w:rsidR="00D00D84" w:rsidRPr="00BA2ABB">
        <w:t xml:space="preserve">2,000 x </w:t>
      </w:r>
      <w:r w:rsidR="00D00D84" w:rsidRPr="00915CA7">
        <w:rPr>
          <w:i/>
          <w:iCs/>
        </w:rPr>
        <w:t>g</w:t>
      </w:r>
      <w:r w:rsidRPr="00BA2ABB">
        <w:t>.</w:t>
      </w:r>
    </w:p>
    <w:p w14:paraId="085E911E" w14:textId="77777777" w:rsidR="00DF79CC" w:rsidRPr="00BA2ABB" w:rsidRDefault="00DF79CC" w:rsidP="007C45A4">
      <w:pPr>
        <w:pStyle w:val="ListParagraph"/>
        <w:ind w:left="0"/>
        <w:contextualSpacing w:val="0"/>
      </w:pPr>
    </w:p>
    <w:p w14:paraId="2EF1DFE6" w14:textId="77777777" w:rsidR="00DF79CC" w:rsidRPr="00BA2ABB" w:rsidRDefault="00DF79CC" w:rsidP="00915CA7">
      <w:pPr>
        <w:pStyle w:val="ListParagraph"/>
        <w:widowControl/>
        <w:numPr>
          <w:ilvl w:val="2"/>
          <w:numId w:val="16"/>
        </w:numPr>
        <w:ind w:left="0" w:firstLine="0"/>
        <w:contextualSpacing w:val="0"/>
      </w:pPr>
      <w:r w:rsidRPr="00BA2ABB">
        <w:t>Incubate the samples for 15 min at 37 °C in a water bath.</w:t>
      </w:r>
    </w:p>
    <w:p w14:paraId="102756A5" w14:textId="77777777" w:rsidR="00DF79CC" w:rsidRPr="00BA2ABB" w:rsidRDefault="00DF79CC" w:rsidP="007C45A4">
      <w:pPr>
        <w:pStyle w:val="ListParagraph"/>
        <w:ind w:left="0"/>
        <w:contextualSpacing w:val="0"/>
      </w:pPr>
    </w:p>
    <w:p w14:paraId="5033B47C" w14:textId="5E2C968B" w:rsidR="00DF79CC" w:rsidRPr="00BA2ABB" w:rsidRDefault="00DF79CC" w:rsidP="00915CA7">
      <w:pPr>
        <w:pStyle w:val="ListParagraph"/>
        <w:widowControl/>
        <w:numPr>
          <w:ilvl w:val="2"/>
          <w:numId w:val="16"/>
        </w:numPr>
        <w:ind w:left="0" w:firstLine="0"/>
        <w:contextualSpacing w:val="0"/>
      </w:pPr>
      <w:r w:rsidRPr="00BA2ABB">
        <w:t xml:space="preserve">Remove the samples from the water bath and add 10 </w:t>
      </w:r>
      <w:proofErr w:type="spellStart"/>
      <w:r w:rsidRPr="00BA2ABB">
        <w:t>μL</w:t>
      </w:r>
      <w:proofErr w:type="spellEnd"/>
      <w:r w:rsidRPr="00BA2ABB">
        <w:t xml:space="preserve"> of 100 mM ammonium bicarbonate. Vortex to mix well and briefly centrifuge each sample</w:t>
      </w:r>
      <w:r w:rsidR="00F017B2" w:rsidRPr="00BA2ABB">
        <w:t xml:space="preserve"> at </w:t>
      </w:r>
      <w:r w:rsidR="00D00D84" w:rsidRPr="00BA2ABB">
        <w:t xml:space="preserve">2,000 x </w:t>
      </w:r>
      <w:r w:rsidR="00D00D84" w:rsidRPr="00915CA7">
        <w:rPr>
          <w:i/>
          <w:iCs/>
        </w:rPr>
        <w:t>g</w:t>
      </w:r>
      <w:r w:rsidRPr="00BA2ABB">
        <w:t>.</w:t>
      </w:r>
    </w:p>
    <w:p w14:paraId="6A9FC9E4" w14:textId="77777777" w:rsidR="00DF79CC" w:rsidRPr="00BA2ABB" w:rsidRDefault="00DF79CC" w:rsidP="007C45A4">
      <w:pPr>
        <w:pStyle w:val="ListParagraph"/>
        <w:ind w:left="0"/>
        <w:contextualSpacing w:val="0"/>
      </w:pPr>
    </w:p>
    <w:p w14:paraId="0F112FA9" w14:textId="174DF7CC" w:rsidR="00DF79CC" w:rsidRPr="00BA2ABB" w:rsidRDefault="00DF79CC" w:rsidP="00915CA7">
      <w:pPr>
        <w:pStyle w:val="ListParagraph"/>
        <w:widowControl/>
        <w:numPr>
          <w:ilvl w:val="2"/>
          <w:numId w:val="16"/>
        </w:numPr>
        <w:ind w:left="0" w:firstLine="0"/>
        <w:contextualSpacing w:val="0"/>
      </w:pPr>
      <w:r w:rsidRPr="00BA2ABB">
        <w:t xml:space="preserve">Combine the labeled samples for one 2-plex sample and dry the neuropeptides in </w:t>
      </w:r>
      <w:r w:rsidR="00694D6C" w:rsidRPr="00BA2ABB">
        <w:t xml:space="preserve">a </w:t>
      </w:r>
      <w:r w:rsidRPr="00BA2ABB">
        <w:t>vacuum concentrator</w:t>
      </w:r>
      <w:r w:rsidR="00692997" w:rsidRPr="00BA2ABB">
        <w:t xml:space="preserve"> (</w:t>
      </w:r>
      <w:r w:rsidR="00D00D84" w:rsidRPr="00BA2ABB">
        <w:t xml:space="preserve">266 x </w:t>
      </w:r>
      <w:r w:rsidR="00D00D84" w:rsidRPr="00915CA7">
        <w:rPr>
          <w:i/>
          <w:iCs/>
        </w:rPr>
        <w:t>g</w:t>
      </w:r>
      <w:r w:rsidR="00692997" w:rsidRPr="00BA2ABB">
        <w:t>, 1 x 10</w:t>
      </w:r>
      <w:r w:rsidR="00692997" w:rsidRPr="00BA2ABB">
        <w:rPr>
          <w:vertAlign w:val="superscript"/>
        </w:rPr>
        <w:t>-4</w:t>
      </w:r>
      <w:r w:rsidR="00692997" w:rsidRPr="00BA2ABB">
        <w:t> </w:t>
      </w:r>
      <w:r w:rsidR="00FE70AB" w:rsidRPr="00BA2ABB">
        <w:t>T</w:t>
      </w:r>
      <w:r w:rsidR="00692997" w:rsidRPr="00BA2ABB">
        <w:t>orr)</w:t>
      </w:r>
      <w:r w:rsidRPr="00BA2ABB">
        <w:t xml:space="preserve"> at </w:t>
      </w:r>
      <w:r w:rsidR="005B2982" w:rsidRPr="00BA2ABB">
        <w:t>approximately 35 °C</w:t>
      </w:r>
      <w:r w:rsidRPr="00BA2ABB">
        <w:t>.</w:t>
      </w:r>
    </w:p>
    <w:p w14:paraId="215E153A" w14:textId="77777777" w:rsidR="00DF79CC" w:rsidRPr="00BA2ABB" w:rsidRDefault="00DF79CC" w:rsidP="007C45A4">
      <w:pPr>
        <w:pStyle w:val="ListParagraph"/>
        <w:ind w:left="0"/>
        <w:contextualSpacing w:val="0"/>
      </w:pPr>
    </w:p>
    <w:p w14:paraId="316119B4" w14:textId="07ED9503" w:rsidR="00DF79CC" w:rsidRPr="00BA2ABB" w:rsidRDefault="00DF79CC" w:rsidP="00915CA7">
      <w:pPr>
        <w:pStyle w:val="ListParagraph"/>
        <w:widowControl/>
        <w:numPr>
          <w:ilvl w:val="2"/>
          <w:numId w:val="16"/>
        </w:numPr>
        <w:ind w:left="0" w:firstLine="0"/>
        <w:contextualSpacing w:val="0"/>
      </w:pPr>
      <w:r w:rsidRPr="00BA2ABB">
        <w:t xml:space="preserve">Desalt the labeled neuropeptides by reperforming </w:t>
      </w:r>
      <w:r w:rsidR="00694D6C" w:rsidRPr="00BA2ABB">
        <w:rPr>
          <w:bCs/>
        </w:rPr>
        <w:t>s</w:t>
      </w:r>
      <w:r w:rsidRPr="00BA2ABB">
        <w:rPr>
          <w:bCs/>
        </w:rPr>
        <w:t>teps 1.1.</w:t>
      </w:r>
      <w:r w:rsidR="00694D6C" w:rsidRPr="00BA2ABB">
        <w:rPr>
          <w:bCs/>
        </w:rPr>
        <w:t>5</w:t>
      </w:r>
      <w:r w:rsidRPr="00BA2ABB">
        <w:rPr>
          <w:bCs/>
        </w:rPr>
        <w:t xml:space="preserve"> – 1.1.</w:t>
      </w:r>
      <w:r w:rsidR="00450C54" w:rsidRPr="00BA2ABB">
        <w:rPr>
          <w:bCs/>
        </w:rPr>
        <w:t>10</w:t>
      </w:r>
      <w:r w:rsidRPr="00BA2ABB">
        <w:t xml:space="preserve"> and store </w:t>
      </w:r>
      <w:r w:rsidR="00694D6C" w:rsidRPr="00BA2ABB">
        <w:t xml:space="preserve">them </w:t>
      </w:r>
      <w:r w:rsidRPr="00BA2ABB">
        <w:t>until</w:t>
      </w:r>
      <w:r w:rsidR="00694D6C" w:rsidRPr="00BA2ABB">
        <w:t xml:space="preserve"> ready for</w:t>
      </w:r>
      <w:r w:rsidRPr="00BA2ABB">
        <w:t xml:space="preserve"> data acquisition. </w:t>
      </w:r>
    </w:p>
    <w:p w14:paraId="7523DABD" w14:textId="77777777" w:rsidR="00DF79CC" w:rsidRPr="00BA2ABB" w:rsidRDefault="00DF79CC" w:rsidP="007C45A4">
      <w:pPr>
        <w:pStyle w:val="ListParagraph"/>
        <w:ind w:left="0"/>
        <w:contextualSpacing w:val="0"/>
        <w:rPr>
          <w:b/>
          <w:bCs/>
          <w:u w:val="single"/>
        </w:rPr>
      </w:pPr>
    </w:p>
    <w:p w14:paraId="7B8B8861" w14:textId="77777777" w:rsidR="00DF79CC" w:rsidRPr="00BA2ABB" w:rsidRDefault="00DF79CC" w:rsidP="00915CA7">
      <w:pPr>
        <w:pStyle w:val="ListParagraph"/>
        <w:widowControl/>
        <w:numPr>
          <w:ilvl w:val="1"/>
          <w:numId w:val="16"/>
        </w:numPr>
        <w:ind w:left="0" w:firstLine="0"/>
        <w:contextualSpacing w:val="0"/>
      </w:pPr>
      <w:r w:rsidRPr="00BA2ABB">
        <w:t>Data Acquisition</w:t>
      </w:r>
    </w:p>
    <w:p w14:paraId="32FBFE08" w14:textId="77777777" w:rsidR="00DF79CC" w:rsidRPr="00BA2ABB" w:rsidRDefault="00DF79CC" w:rsidP="007C45A4">
      <w:pPr>
        <w:pStyle w:val="ListParagraph"/>
        <w:ind w:left="0"/>
        <w:contextualSpacing w:val="0"/>
      </w:pPr>
    </w:p>
    <w:p w14:paraId="084D3813" w14:textId="5B9FA749" w:rsidR="00DF79CC" w:rsidRPr="00BA2ABB" w:rsidRDefault="00DF79CC" w:rsidP="00915CA7">
      <w:pPr>
        <w:pStyle w:val="ListParagraph"/>
        <w:widowControl/>
        <w:numPr>
          <w:ilvl w:val="2"/>
          <w:numId w:val="16"/>
        </w:numPr>
        <w:ind w:left="0" w:firstLine="0"/>
        <w:contextualSpacing w:val="0"/>
      </w:pPr>
      <w:r w:rsidRPr="00BA2ABB">
        <w:t>Reconstitute the dried desalted neuropeptides</w:t>
      </w:r>
      <w:r w:rsidR="0084144A" w:rsidRPr="00BA2ABB">
        <w:t xml:space="preserve"> in 12 </w:t>
      </w:r>
      <w:proofErr w:type="spellStart"/>
      <w:r w:rsidR="0084144A" w:rsidRPr="00BA2ABB">
        <w:t>μL</w:t>
      </w:r>
      <w:proofErr w:type="spellEnd"/>
      <w:r w:rsidRPr="00BA2ABB">
        <w:t xml:space="preserve"> </w:t>
      </w:r>
      <w:r w:rsidR="00AE6B72" w:rsidRPr="00BA2ABB">
        <w:t>of</w:t>
      </w:r>
      <w:r w:rsidRPr="00BA2ABB">
        <w:t xml:space="preserve"> 3% ACN/0.1% FA, vortex well, sonicate in 37 °C water bath for 1 min, and briefly centrifuge</w:t>
      </w:r>
      <w:r w:rsidR="00F017B2" w:rsidRPr="00BA2ABB">
        <w:t xml:space="preserve"> at </w:t>
      </w:r>
      <w:r w:rsidR="00D00D84" w:rsidRPr="00BA2ABB">
        <w:t xml:space="preserve">2,000 x </w:t>
      </w:r>
      <w:r w:rsidR="00D00D84" w:rsidRPr="00915CA7">
        <w:rPr>
          <w:i/>
          <w:iCs/>
        </w:rPr>
        <w:t>g</w:t>
      </w:r>
      <w:r w:rsidRPr="00BA2ABB">
        <w:t>. Transfer each sample into autosampler vials.</w:t>
      </w:r>
    </w:p>
    <w:p w14:paraId="207DC714" w14:textId="77777777" w:rsidR="0080533D" w:rsidRPr="00BA2ABB" w:rsidRDefault="0080533D" w:rsidP="007C45A4"/>
    <w:p w14:paraId="156CE91A" w14:textId="14A371C2" w:rsidR="00DF79CC" w:rsidRPr="00BA2ABB" w:rsidRDefault="00DF79CC" w:rsidP="007C45A4">
      <w:r w:rsidRPr="00BA2ABB">
        <w:t>NOTE: Adjust the sample volume according to neuropeptide amount</w:t>
      </w:r>
      <w:r w:rsidR="0084144A" w:rsidRPr="00BA2ABB">
        <w:t xml:space="preserve"> to a concentration </w:t>
      </w:r>
      <w:r w:rsidR="002A5CC5" w:rsidRPr="00BA2ABB">
        <w:t>of ~</w:t>
      </w:r>
      <w:r w:rsidR="007D3C50" w:rsidRPr="00BA2ABB">
        <w:t>1</w:t>
      </w:r>
      <w:r w:rsidR="0084144A" w:rsidRPr="00BA2ABB">
        <w:t xml:space="preserve"> </w:t>
      </w:r>
      <w:proofErr w:type="spellStart"/>
      <w:r w:rsidR="0084144A" w:rsidRPr="00BA2ABB">
        <w:t>μg</w:t>
      </w:r>
      <w:proofErr w:type="spellEnd"/>
      <w:r w:rsidR="0084144A" w:rsidRPr="00BA2ABB">
        <w:t xml:space="preserve"> peptide per </w:t>
      </w:r>
      <w:proofErr w:type="spellStart"/>
      <w:r w:rsidR="0084144A" w:rsidRPr="00BA2ABB">
        <w:t>μL</w:t>
      </w:r>
      <w:proofErr w:type="spellEnd"/>
      <w:r w:rsidR="0084144A" w:rsidRPr="00BA2ABB">
        <w:t xml:space="preserve">. Total peptide amount may be estimated using a commercial peptide quantitation assay (see </w:t>
      </w:r>
      <w:r w:rsidR="0084144A" w:rsidRPr="00BA2ABB">
        <w:rPr>
          <w:b/>
          <w:bCs/>
        </w:rPr>
        <w:t>Table of Materials</w:t>
      </w:r>
      <w:r w:rsidR="0084144A" w:rsidRPr="00BA2ABB">
        <w:t>)</w:t>
      </w:r>
      <w:r w:rsidR="0084144A" w:rsidRPr="00BA2ABB">
        <w:rPr>
          <w:b/>
          <w:bCs/>
        </w:rPr>
        <w:t>.</w:t>
      </w:r>
    </w:p>
    <w:p w14:paraId="5778108D" w14:textId="77777777" w:rsidR="0080533D" w:rsidRPr="00BA2ABB" w:rsidRDefault="0080533D" w:rsidP="007C45A4"/>
    <w:p w14:paraId="32B0787B" w14:textId="77777777" w:rsidR="00430253" w:rsidRPr="00BA2ABB" w:rsidRDefault="00DF79CC" w:rsidP="00915CA7">
      <w:pPr>
        <w:pStyle w:val="ListParagraph"/>
        <w:widowControl/>
        <w:numPr>
          <w:ilvl w:val="2"/>
          <w:numId w:val="16"/>
        </w:numPr>
        <w:ind w:left="0" w:firstLine="0"/>
        <w:contextualSpacing w:val="0"/>
      </w:pPr>
      <w:r w:rsidRPr="00BA2ABB">
        <w:t xml:space="preserve">Use an autosampler to inject 1 </w:t>
      </w:r>
      <w:proofErr w:type="spellStart"/>
      <w:r w:rsidRPr="00BA2ABB">
        <w:t>μL</w:t>
      </w:r>
      <w:proofErr w:type="spellEnd"/>
      <w:r w:rsidRPr="00BA2ABB">
        <w:t xml:space="preserve"> of sample </w:t>
      </w:r>
      <w:r w:rsidR="00BB0659" w:rsidRPr="00BA2ABB">
        <w:t>in</w:t>
      </w:r>
      <w:r w:rsidRPr="00BA2ABB">
        <w:t xml:space="preserve">to a high-resolution nano-LC-MS/MS instrument (see </w:t>
      </w:r>
      <w:r w:rsidRPr="00BA2ABB">
        <w:rPr>
          <w:b/>
          <w:bCs/>
        </w:rPr>
        <w:t>Table of Materials</w:t>
      </w:r>
      <w:r w:rsidRPr="00BA2ABB">
        <w:t xml:space="preserve">). </w:t>
      </w:r>
    </w:p>
    <w:p w14:paraId="4EE2528F" w14:textId="77777777" w:rsidR="00430253" w:rsidRPr="00915CA7" w:rsidRDefault="00430253" w:rsidP="00915CA7">
      <w:pPr>
        <w:pStyle w:val="ListParagraph"/>
        <w:widowControl/>
        <w:ind w:left="0"/>
        <w:contextualSpacing w:val="0"/>
      </w:pPr>
    </w:p>
    <w:p w14:paraId="0E3746C4" w14:textId="3F2CBEA1" w:rsidR="00DF79CC" w:rsidRPr="00BA2ABB" w:rsidRDefault="00DF79CC" w:rsidP="00915CA7">
      <w:pPr>
        <w:pStyle w:val="ListParagraph"/>
        <w:widowControl/>
        <w:numPr>
          <w:ilvl w:val="2"/>
          <w:numId w:val="16"/>
        </w:numPr>
        <w:ind w:left="0" w:firstLine="0"/>
        <w:contextualSpacing w:val="0"/>
      </w:pPr>
      <w:r w:rsidRPr="00BA2ABB">
        <w:t>Us</w:t>
      </w:r>
      <w:r w:rsidR="00430253" w:rsidRPr="00BA2ABB">
        <w:t>e an</w:t>
      </w:r>
      <w:r w:rsidR="00AB73A2" w:rsidRPr="00BA2ABB">
        <w:t xml:space="preserve"> approximately 15 cm long </w:t>
      </w:r>
      <w:r w:rsidR="00BB0659" w:rsidRPr="00BA2ABB">
        <w:t>reversed-</w:t>
      </w:r>
      <w:r w:rsidRPr="00BA2ABB">
        <w:t>phase (RP) C18 column</w:t>
      </w:r>
      <w:r w:rsidR="00AB73A2" w:rsidRPr="00BA2ABB">
        <w:t xml:space="preserve"> (see </w:t>
      </w:r>
      <w:r w:rsidR="00AB73A2" w:rsidRPr="00BA2ABB">
        <w:rPr>
          <w:b/>
          <w:bCs/>
        </w:rPr>
        <w:t>Table of Materials</w:t>
      </w:r>
      <w:r w:rsidR="00AB73A2" w:rsidRPr="00BA2ABB">
        <w:t>)</w:t>
      </w:r>
      <w:r w:rsidR="00430253" w:rsidRPr="00BA2ABB">
        <w:t xml:space="preserve"> for running the sample with </w:t>
      </w:r>
      <w:r w:rsidRPr="00BA2ABB">
        <w:t>0.1% FA in water as mobile phase A and 0.1% FA in ACN as mobile phase B</w:t>
      </w:r>
      <w:r w:rsidR="00430253" w:rsidRPr="00BA2ABB">
        <w:t xml:space="preserve">. Run the samples with </w:t>
      </w:r>
      <w:r w:rsidRPr="00BA2ABB">
        <w:t>a gradient of 3</w:t>
      </w:r>
      <w:r w:rsidR="00430253" w:rsidRPr="00BA2ABB">
        <w:t>%</w:t>
      </w:r>
      <w:r w:rsidRPr="00BA2ABB">
        <w:t xml:space="preserve"> - 95</w:t>
      </w:r>
      <w:r w:rsidR="00851767" w:rsidRPr="00BA2ABB">
        <w:t>% of</w:t>
      </w:r>
      <w:r w:rsidR="00430253" w:rsidRPr="00BA2ABB">
        <w:t xml:space="preserve"> </w:t>
      </w:r>
      <w:r w:rsidRPr="00BA2ABB">
        <w:t xml:space="preserve">B at </w:t>
      </w:r>
      <w:r w:rsidR="00430253" w:rsidRPr="00BA2ABB">
        <w:t xml:space="preserve">a rate of </w:t>
      </w:r>
      <w:r w:rsidRPr="00BA2ABB">
        <w:t xml:space="preserve">300 </w:t>
      </w:r>
      <w:proofErr w:type="spellStart"/>
      <w:r w:rsidRPr="00BA2ABB">
        <w:t>nL</w:t>
      </w:r>
      <w:proofErr w:type="spellEnd"/>
      <w:r w:rsidRPr="00BA2ABB">
        <w:t xml:space="preserve">/min </w:t>
      </w:r>
      <w:r w:rsidR="00430253" w:rsidRPr="00BA2ABB">
        <w:t xml:space="preserve">for </w:t>
      </w:r>
      <w:r w:rsidRPr="00BA2ABB">
        <w:t>over 11 min.</w:t>
      </w:r>
    </w:p>
    <w:p w14:paraId="79A28924" w14:textId="77777777" w:rsidR="00DF79CC" w:rsidRPr="00BA2ABB" w:rsidRDefault="00DF79CC" w:rsidP="007C45A4">
      <w:pPr>
        <w:pStyle w:val="ListParagraph"/>
        <w:ind w:left="0"/>
        <w:contextualSpacing w:val="0"/>
      </w:pPr>
    </w:p>
    <w:p w14:paraId="6B743644" w14:textId="5D4FCBD5" w:rsidR="00DF79CC" w:rsidRPr="00BA2ABB" w:rsidRDefault="002D7DCC" w:rsidP="00915CA7">
      <w:pPr>
        <w:pStyle w:val="ListParagraph"/>
        <w:widowControl/>
        <w:numPr>
          <w:ilvl w:val="2"/>
          <w:numId w:val="16"/>
        </w:numPr>
        <w:ind w:left="0" w:firstLine="0"/>
        <w:contextualSpacing w:val="0"/>
      </w:pPr>
      <w:r w:rsidRPr="00BA2ABB">
        <w:t xml:space="preserve">For the </w:t>
      </w:r>
      <w:r w:rsidR="002A5CC5" w:rsidRPr="00BA2ABB">
        <w:t>MS</w:t>
      </w:r>
      <w:r w:rsidRPr="00BA2ABB">
        <w:t xml:space="preserve"> instrument used here, u</w:t>
      </w:r>
      <w:r w:rsidR="00DF79CC" w:rsidRPr="00BA2ABB">
        <w:t>se common MS conditions of 2.00 kV for spray voltage and 275 °C for capillary temperature.</w:t>
      </w:r>
    </w:p>
    <w:p w14:paraId="6452C936" w14:textId="77777777" w:rsidR="00DF79CC" w:rsidRPr="00BA2ABB" w:rsidRDefault="00DF79CC" w:rsidP="007C45A4">
      <w:pPr>
        <w:pStyle w:val="ListParagraph"/>
        <w:ind w:left="0"/>
        <w:contextualSpacing w:val="0"/>
      </w:pPr>
    </w:p>
    <w:p w14:paraId="5141F112" w14:textId="594B9899" w:rsidR="00B4570E" w:rsidRPr="00BA2ABB" w:rsidRDefault="00DF79CC" w:rsidP="00915CA7">
      <w:pPr>
        <w:pStyle w:val="ListParagraph"/>
        <w:widowControl/>
        <w:numPr>
          <w:ilvl w:val="2"/>
          <w:numId w:val="16"/>
        </w:numPr>
        <w:ind w:left="0" w:firstLine="0"/>
        <w:contextualSpacing w:val="0"/>
      </w:pPr>
      <w:r w:rsidRPr="00BA2ABB">
        <w:t xml:space="preserve">Acquire MS spectra in the range of 200 - 2,000 </w:t>
      </w:r>
      <w:r w:rsidRPr="00BA2ABB">
        <w:rPr>
          <w:i/>
          <w:iCs/>
        </w:rPr>
        <w:t>m/z</w:t>
      </w:r>
      <w:r w:rsidRPr="00BA2ABB">
        <w:t xml:space="preserve"> with a resolution of 60,000</w:t>
      </w:r>
      <w:r w:rsidR="008727EE" w:rsidRPr="00BA2ABB">
        <w:t>,</w:t>
      </w:r>
      <w:r w:rsidRPr="00BA2ABB">
        <w:t xml:space="preserve"> automatic gain control</w:t>
      </w:r>
      <w:r w:rsidR="00713B72" w:rsidRPr="00BA2ABB">
        <w:t xml:space="preserve"> (AGC)</w:t>
      </w:r>
      <w:r w:rsidRPr="00BA2ABB">
        <w:t xml:space="preserve"> target of 1</w:t>
      </w:r>
      <w:r w:rsidR="001B5C27" w:rsidRPr="00BA2ABB">
        <w:t xml:space="preserve"> x 10</w:t>
      </w:r>
      <w:r w:rsidR="001B5C27" w:rsidRPr="00BA2ABB">
        <w:rPr>
          <w:vertAlign w:val="superscript"/>
        </w:rPr>
        <w:t>6</w:t>
      </w:r>
      <w:r w:rsidR="00713B72" w:rsidRPr="00BA2ABB">
        <w:t xml:space="preserve">, and max ion injection time (IT) of 150 </w:t>
      </w:r>
      <w:proofErr w:type="spellStart"/>
      <w:r w:rsidR="00713B72" w:rsidRPr="00BA2ABB">
        <w:t>ms</w:t>
      </w:r>
      <w:r w:rsidRPr="00BA2ABB">
        <w:t>.</w:t>
      </w:r>
      <w:proofErr w:type="spellEnd"/>
      <w:r w:rsidRPr="00BA2ABB">
        <w:t xml:space="preserve"> </w:t>
      </w:r>
    </w:p>
    <w:p w14:paraId="6863C0AD" w14:textId="77777777" w:rsidR="00B4570E" w:rsidRPr="00BA2ABB" w:rsidRDefault="00B4570E" w:rsidP="00915CA7">
      <w:pPr>
        <w:pStyle w:val="ListParagraph"/>
        <w:ind w:left="0"/>
        <w:contextualSpacing w:val="0"/>
      </w:pPr>
    </w:p>
    <w:p w14:paraId="5439D19D" w14:textId="52143CD6" w:rsidR="00B4570E" w:rsidRPr="00BA2ABB" w:rsidRDefault="00DF79CC" w:rsidP="00915CA7">
      <w:pPr>
        <w:pStyle w:val="ListParagraph"/>
        <w:widowControl/>
        <w:numPr>
          <w:ilvl w:val="2"/>
          <w:numId w:val="16"/>
        </w:numPr>
        <w:ind w:left="0" w:firstLine="0"/>
        <w:contextualSpacing w:val="0"/>
      </w:pPr>
      <w:r w:rsidRPr="00BA2ABB">
        <w:t>Select the 15 most intense ions</w:t>
      </w:r>
      <w:r w:rsidR="00713B72" w:rsidRPr="00BA2ABB">
        <w:t xml:space="preserve"> (minimum intensity of 3.2</w:t>
      </w:r>
      <w:r w:rsidR="002679F8" w:rsidRPr="00BA2ABB">
        <w:t xml:space="preserve"> x 10</w:t>
      </w:r>
      <w:r w:rsidR="00713B72" w:rsidRPr="00BA2ABB">
        <w:rPr>
          <w:vertAlign w:val="superscript"/>
        </w:rPr>
        <w:t>4</w:t>
      </w:r>
      <w:r w:rsidR="00713B72" w:rsidRPr="00BA2ABB">
        <w:t>)</w:t>
      </w:r>
      <w:r w:rsidRPr="00BA2ABB">
        <w:t xml:space="preserve"> for </w:t>
      </w:r>
      <w:r w:rsidR="009E2D20" w:rsidRPr="00BA2ABB">
        <w:t>higher-energy collision dissociation (</w:t>
      </w:r>
      <w:r w:rsidRPr="00BA2ABB">
        <w:t>HCD</w:t>
      </w:r>
      <w:r w:rsidR="009E2D20" w:rsidRPr="00BA2ABB">
        <w:t>)</w:t>
      </w:r>
      <w:r w:rsidRPr="00BA2ABB">
        <w:t xml:space="preserve"> fragmentation using a normalized collision energy of 30</w:t>
      </w:r>
      <w:r w:rsidR="00713B72" w:rsidRPr="00BA2ABB">
        <w:t xml:space="preserve">, isolation window of 2.0 </w:t>
      </w:r>
      <w:r w:rsidR="00713B72" w:rsidRPr="00BA2ABB">
        <w:rPr>
          <w:i/>
          <w:iCs/>
        </w:rPr>
        <w:t>m/z</w:t>
      </w:r>
      <w:r w:rsidR="00713B72" w:rsidRPr="00BA2ABB">
        <w:t xml:space="preserve">, resolution of 15,000, </w:t>
      </w:r>
      <w:r w:rsidRPr="00BA2ABB">
        <w:t xml:space="preserve">an </w:t>
      </w:r>
      <w:r w:rsidR="00713B72" w:rsidRPr="00BA2ABB">
        <w:t>AGC</w:t>
      </w:r>
      <w:r w:rsidRPr="00BA2ABB">
        <w:t xml:space="preserve"> target of 2</w:t>
      </w:r>
      <w:r w:rsidR="002679F8" w:rsidRPr="00BA2ABB">
        <w:t xml:space="preserve"> x 10</w:t>
      </w:r>
      <w:r w:rsidRPr="00BA2ABB">
        <w:rPr>
          <w:vertAlign w:val="superscript"/>
        </w:rPr>
        <w:t>5</w:t>
      </w:r>
      <w:r w:rsidR="00713B72" w:rsidRPr="00BA2ABB">
        <w:t xml:space="preserve">, and max IT of 250 </w:t>
      </w:r>
      <w:proofErr w:type="spellStart"/>
      <w:r w:rsidR="00713B72" w:rsidRPr="00BA2ABB">
        <w:t>ms</w:t>
      </w:r>
      <w:r w:rsidRPr="00BA2ABB">
        <w:t>.</w:t>
      </w:r>
      <w:proofErr w:type="spellEnd"/>
      <w:r w:rsidRPr="00BA2ABB">
        <w:t xml:space="preserve"> </w:t>
      </w:r>
    </w:p>
    <w:p w14:paraId="19570BA2" w14:textId="77777777" w:rsidR="00B4570E" w:rsidRPr="00BA2ABB" w:rsidRDefault="00B4570E" w:rsidP="00915CA7">
      <w:pPr>
        <w:pStyle w:val="ListParagraph"/>
        <w:ind w:left="0"/>
        <w:contextualSpacing w:val="0"/>
      </w:pPr>
    </w:p>
    <w:p w14:paraId="56FDF5DB" w14:textId="4B88A549" w:rsidR="00DF79CC" w:rsidRPr="00BA2ABB" w:rsidRDefault="00DF79CC" w:rsidP="00915CA7">
      <w:pPr>
        <w:pStyle w:val="ListParagraph"/>
        <w:widowControl/>
        <w:numPr>
          <w:ilvl w:val="2"/>
          <w:numId w:val="16"/>
        </w:numPr>
        <w:ind w:left="0" w:firstLine="0"/>
        <w:contextualSpacing w:val="0"/>
      </w:pPr>
      <w:r w:rsidRPr="00BA2ABB">
        <w:t>Set a dynamic exclusion window of 30 s. Exclude ions with a charge of 1 or ≥ 8 and ions with unrecognized charge states.</w:t>
      </w:r>
    </w:p>
    <w:p w14:paraId="67CDB935" w14:textId="77777777" w:rsidR="00DF79CC" w:rsidRPr="00BA2ABB" w:rsidRDefault="00DF79CC" w:rsidP="007C45A4">
      <w:pPr>
        <w:pStyle w:val="ListParagraph"/>
        <w:ind w:left="0"/>
        <w:contextualSpacing w:val="0"/>
        <w:rPr>
          <w:b/>
          <w:bCs/>
          <w:u w:val="single"/>
        </w:rPr>
      </w:pPr>
    </w:p>
    <w:p w14:paraId="5A47209C" w14:textId="4A776CF5" w:rsidR="00DF79CC" w:rsidRPr="00BA2ABB" w:rsidRDefault="00DF79CC" w:rsidP="00915CA7">
      <w:pPr>
        <w:pStyle w:val="ListParagraph"/>
        <w:widowControl/>
        <w:numPr>
          <w:ilvl w:val="1"/>
          <w:numId w:val="16"/>
        </w:numPr>
        <w:ind w:left="0" w:firstLine="0"/>
        <w:contextualSpacing w:val="0"/>
      </w:pPr>
      <w:r w:rsidRPr="00BA2ABB">
        <w:t xml:space="preserve">Neuropeptide </w:t>
      </w:r>
      <w:r w:rsidR="00AE66C7" w:rsidRPr="00BA2ABB">
        <w:t>i</w:t>
      </w:r>
      <w:r w:rsidRPr="00BA2ABB">
        <w:t xml:space="preserve">dentification and </w:t>
      </w:r>
      <w:r w:rsidR="00AE66C7" w:rsidRPr="00BA2ABB">
        <w:t>q</w:t>
      </w:r>
      <w:r w:rsidRPr="00BA2ABB">
        <w:t>uantification</w:t>
      </w:r>
    </w:p>
    <w:p w14:paraId="0688DF56" w14:textId="77777777" w:rsidR="0080533D" w:rsidRPr="00BA2ABB" w:rsidRDefault="0080533D" w:rsidP="007C45A4"/>
    <w:p w14:paraId="75BAF243" w14:textId="40D29DDD" w:rsidR="00DF79CC" w:rsidRPr="00BA2ABB" w:rsidRDefault="00DF79CC" w:rsidP="007C45A4">
      <w:r w:rsidRPr="00BA2ABB">
        <w:t xml:space="preserve">NOTE: </w:t>
      </w:r>
      <w:proofErr w:type="gramStart"/>
      <w:r w:rsidR="00AE66C7" w:rsidRPr="00BA2ABB">
        <w:t>Many</w:t>
      </w:r>
      <w:proofErr w:type="gramEnd"/>
      <w:r w:rsidRPr="00BA2ABB">
        <w:t xml:space="preserve"> software for database searching and peptide quantification (both open-source and commercial) are available. Here, PEAKS Studio</w:t>
      </w:r>
      <w:r w:rsidR="0003030E">
        <w:t xml:space="preserve"> (</w:t>
      </w:r>
      <w:r w:rsidR="00353675">
        <w:t xml:space="preserve">hereafter </w:t>
      </w:r>
      <w:r w:rsidR="0003030E">
        <w:t>prote</w:t>
      </w:r>
      <w:r w:rsidR="00540514">
        <w:t xml:space="preserve">omics </w:t>
      </w:r>
      <w:r w:rsidR="00353675">
        <w:t>software</w:t>
      </w:r>
      <w:r w:rsidR="0003030E">
        <w:t>)</w:t>
      </w:r>
      <w:r w:rsidRPr="00BA2ABB">
        <w:fldChar w:fldCharType="begin"/>
      </w:r>
      <w:r w:rsidR="000A0991" w:rsidRPr="00BA2ABB">
        <w:instrText xml:space="preserve"> ADDIN EN.CITE &lt;EndNote&gt;&lt;Cite&gt;&lt;Author&gt;Zhang&lt;/Author&gt;&lt;Year&gt;2012&lt;/Year&gt;&lt;RecNum&gt;1321&lt;/RecNum&gt;&lt;DisplayText&gt;&lt;style face="superscript"&gt;15&lt;/style&gt;&lt;/DisplayText&gt;&lt;record&gt;&lt;rec-number&gt;1321&lt;/rec-number&gt;&lt;foreign-keys&gt;&lt;key app="EN" db-id="xtf0t0ra65ertreew9cpfr27wxe2xx929tw0" timestamp="1629904625"&gt;1321&lt;/key&gt;&lt;key app="ENWeb" db-id=""&gt;0&lt;/key&gt;&lt;/foreign-keys&gt;&lt;ref-type name="Journal Article"&gt;17&lt;/ref-type&gt;&lt;contributors&gt;&lt;authors&gt;&lt;author&gt;Zhang, J.&lt;/author&gt;&lt;author&gt;Xin, L.&lt;/author&gt;&lt;author&gt;Shan, B.&lt;/author&gt;&lt;author&gt;Chen, W.&lt;/author&gt;&lt;author&gt;Xie, M.&lt;/author&gt;&lt;author&gt;Yuen, D.&lt;/author&gt;&lt;author&gt;Zhang, W.&lt;/author&gt;&lt;author&gt;Zhang, Z.&lt;/author&gt;&lt;author&gt;Lajoie, G. A.&lt;/author&gt;&lt;author&gt;Ma, B.&lt;/author&gt;&lt;/authors&gt;&lt;/contributors&gt;&lt;auth-address&gt;Bioinformatics Solutions Inc., Waterloo, Ontario N2L 6J2, Canada.&lt;/auth-address&gt;&lt;titles&gt;&lt;title&gt;PEAKS DB: de novo sequencing assisted database search for sensitive and accurate peptide identification&lt;/title&gt;&lt;secondary-title&gt;Mol Cell Proteomics&lt;/secondary-title&gt;&lt;/titles&gt;&lt;periodical&gt;&lt;full-title&gt;Mol Cell Proteomics&lt;/full-title&gt;&lt;/periodical&gt;&lt;pages&gt;M111 010587&lt;/pages&gt;&lt;volume&gt;11&lt;/volume&gt;&lt;number&gt;4&lt;/number&gt;&lt;edition&gt;2011/12/22&lt;/edition&gt;&lt;keywords&gt;&lt;keyword&gt;*Databases, Protein&lt;/keyword&gt;&lt;keyword&gt;Peptides/*analysis/chemistry&lt;/keyword&gt;&lt;keyword&gt;Protein Processing, Post-Translational&lt;/keyword&gt;&lt;keyword&gt;Sequence Analysis, Protein&lt;/keyword&gt;&lt;keyword&gt;Software&lt;/keyword&gt;&lt;keyword&gt;Tandem Mass Spectrometry&lt;/keyword&gt;&lt;/keywords&gt;&lt;dates&gt;&lt;year&gt;2012&lt;/year&gt;&lt;pub-dates&gt;&lt;date&gt;Apr&lt;/date&gt;&lt;/pub-dates&gt;&lt;/dates&gt;&lt;isbn&gt;1535-9484 (Electronic)&amp;#xD;1535-9476 (Linking)&lt;/isbn&gt;&lt;accession-num&gt;22186715&lt;/accession-num&gt;&lt;urls&gt;&lt;related-urls&gt;&lt;url&gt;https://www.ncbi.nlm.nih.gov/pubmed/22186715&lt;/url&gt;&lt;/related-urls&gt;&lt;/urls&gt;&lt;custom2&gt;PMC3322562&lt;/custom2&gt;&lt;electronic-resource-num&gt;10.1074/mcp.M111.010587&lt;/electronic-resource-num&gt;&lt;/record&gt;&lt;/Cite&gt;&lt;/EndNote&gt;</w:instrText>
      </w:r>
      <w:r w:rsidRPr="00BA2ABB">
        <w:fldChar w:fldCharType="separate"/>
      </w:r>
      <w:r w:rsidR="000A0991" w:rsidRPr="00BA2ABB">
        <w:rPr>
          <w:noProof/>
          <w:vertAlign w:val="superscript"/>
        </w:rPr>
        <w:t>15</w:t>
      </w:r>
      <w:r w:rsidRPr="00BA2ABB">
        <w:fldChar w:fldCharType="end"/>
      </w:r>
      <w:r w:rsidRPr="00BA2ABB">
        <w:t xml:space="preserve"> will be used.</w:t>
      </w:r>
    </w:p>
    <w:p w14:paraId="3346C189" w14:textId="77777777" w:rsidR="0080533D" w:rsidRPr="00BA2ABB" w:rsidRDefault="0080533D" w:rsidP="007C45A4"/>
    <w:p w14:paraId="192E138F" w14:textId="5C44FE05" w:rsidR="00075750" w:rsidRPr="00BA2ABB" w:rsidRDefault="00075750" w:rsidP="00915CA7">
      <w:pPr>
        <w:pStyle w:val="ListParagraph"/>
        <w:widowControl/>
        <w:numPr>
          <w:ilvl w:val="2"/>
          <w:numId w:val="16"/>
        </w:numPr>
        <w:ind w:left="0" w:firstLine="0"/>
        <w:contextualSpacing w:val="0"/>
      </w:pPr>
      <w:r w:rsidRPr="00BA2ABB">
        <w:t>Perform d</w:t>
      </w:r>
      <w:r w:rsidR="00DF79CC" w:rsidRPr="00BA2ABB">
        <w:t xml:space="preserve">atabase </w:t>
      </w:r>
      <w:r w:rsidR="00394F43" w:rsidRPr="00BA2ABB">
        <w:t>s</w:t>
      </w:r>
      <w:r w:rsidR="00DF79CC" w:rsidRPr="00BA2ABB">
        <w:t>earching</w:t>
      </w:r>
      <w:r w:rsidRPr="00BA2ABB">
        <w:t xml:space="preserve"> using the steps outlined in 1.4.2 – 1.4.</w:t>
      </w:r>
      <w:r w:rsidR="00074BC7" w:rsidRPr="00BA2ABB">
        <w:t>6</w:t>
      </w:r>
      <w:r w:rsidR="00442654" w:rsidRPr="00BA2ABB">
        <w:t>.</w:t>
      </w:r>
    </w:p>
    <w:p w14:paraId="4E446980" w14:textId="77777777" w:rsidR="00075750" w:rsidRPr="00BA2ABB" w:rsidRDefault="00075750" w:rsidP="00915CA7">
      <w:pPr>
        <w:pStyle w:val="ListParagraph"/>
        <w:widowControl/>
        <w:ind w:left="0"/>
        <w:contextualSpacing w:val="0"/>
      </w:pPr>
    </w:p>
    <w:p w14:paraId="7105084E" w14:textId="69F6A9B9" w:rsidR="00DF79CC" w:rsidRPr="00BA2ABB" w:rsidRDefault="00075750" w:rsidP="00915CA7">
      <w:pPr>
        <w:pStyle w:val="ListParagraph"/>
        <w:widowControl/>
        <w:ind w:left="0"/>
        <w:contextualSpacing w:val="0"/>
      </w:pPr>
      <w:r w:rsidRPr="00BA2ABB">
        <w:t>1.4.2</w:t>
      </w:r>
      <w:r w:rsidRPr="00BA2ABB">
        <w:tab/>
      </w:r>
      <w:r w:rsidR="00DF79CC" w:rsidRPr="00BA2ABB">
        <w:t xml:space="preserve"> Create a new project and add </w:t>
      </w:r>
      <w:r w:rsidR="00CC0D16" w:rsidRPr="00BA2ABB">
        <w:t xml:space="preserve">the </w:t>
      </w:r>
      <w:r w:rsidR="00DF79CC" w:rsidRPr="00BA2ABB">
        <w:t xml:space="preserve">LC-MS data selecting </w:t>
      </w:r>
      <w:r w:rsidR="00732C89" w:rsidRPr="00BA2ABB">
        <w:rPr>
          <w:b/>
          <w:bCs/>
        </w:rPr>
        <w:t>N</w:t>
      </w:r>
      <w:r w:rsidR="00DF79CC" w:rsidRPr="00BA2ABB">
        <w:rPr>
          <w:b/>
          <w:bCs/>
        </w:rPr>
        <w:t>one</w:t>
      </w:r>
      <w:r w:rsidR="00DF79CC" w:rsidRPr="00BA2ABB">
        <w:t xml:space="preserve"> for </w:t>
      </w:r>
      <w:r w:rsidR="00394F43" w:rsidRPr="00BA2ABB">
        <w:t xml:space="preserve">the </w:t>
      </w:r>
      <w:r w:rsidR="00DF79CC" w:rsidRPr="00BA2ABB">
        <w:t xml:space="preserve">enzyme, </w:t>
      </w:r>
      <w:r w:rsidR="00732C89" w:rsidRPr="00BA2ABB">
        <w:rPr>
          <w:b/>
          <w:bCs/>
        </w:rPr>
        <w:t>O</w:t>
      </w:r>
      <w:r w:rsidR="00DF79CC" w:rsidRPr="00BA2ABB">
        <w:rPr>
          <w:b/>
          <w:bCs/>
        </w:rPr>
        <w:t>rbitrap</w:t>
      </w:r>
      <w:r w:rsidR="00DF79CC" w:rsidRPr="00BA2ABB">
        <w:t xml:space="preserve"> for </w:t>
      </w:r>
      <w:r w:rsidR="00394F43" w:rsidRPr="00BA2ABB">
        <w:t xml:space="preserve">the </w:t>
      </w:r>
      <w:r w:rsidR="00DF79CC" w:rsidRPr="00BA2ABB">
        <w:t xml:space="preserve">instrument, </w:t>
      </w:r>
      <w:r w:rsidR="00DF79CC" w:rsidRPr="00BA2ABB">
        <w:rPr>
          <w:b/>
          <w:bCs/>
        </w:rPr>
        <w:t>HCD</w:t>
      </w:r>
      <w:r w:rsidR="00DF79CC" w:rsidRPr="00BA2ABB">
        <w:t xml:space="preserve"> for </w:t>
      </w:r>
      <w:r w:rsidR="00394F43" w:rsidRPr="00BA2ABB">
        <w:t xml:space="preserve">the </w:t>
      </w:r>
      <w:r w:rsidR="00DF79CC" w:rsidRPr="00BA2ABB">
        <w:t xml:space="preserve">fragment, and </w:t>
      </w:r>
      <w:r w:rsidR="00394F43" w:rsidRPr="00BA2ABB">
        <w:t>data-</w:t>
      </w:r>
      <w:r w:rsidR="00CC0D16" w:rsidRPr="00BA2ABB">
        <w:t>dependent acquisition (</w:t>
      </w:r>
      <w:r w:rsidR="00DF79CC" w:rsidRPr="00BA2ABB">
        <w:rPr>
          <w:b/>
          <w:bCs/>
        </w:rPr>
        <w:t>DDA</w:t>
      </w:r>
      <w:r w:rsidR="00CC0D16" w:rsidRPr="00BA2ABB">
        <w:t>)</w:t>
      </w:r>
      <w:r w:rsidR="00DF79CC" w:rsidRPr="00BA2ABB">
        <w:t xml:space="preserve"> for acquisition.</w:t>
      </w:r>
    </w:p>
    <w:p w14:paraId="7FEF83BB" w14:textId="77777777" w:rsidR="0080533D" w:rsidRPr="00BA2ABB" w:rsidRDefault="0080533D" w:rsidP="007C45A4"/>
    <w:p w14:paraId="691C8282" w14:textId="27B7F6F5" w:rsidR="00DF79CC" w:rsidRPr="00BA2ABB" w:rsidRDefault="00DF79CC" w:rsidP="007C45A4">
      <w:r w:rsidRPr="00BA2ABB">
        <w:t>NOTE: Select the appropriate parameters based on data acquisition parameters.</w:t>
      </w:r>
    </w:p>
    <w:p w14:paraId="5789E5B3" w14:textId="77777777" w:rsidR="0080533D" w:rsidRPr="00BA2ABB" w:rsidRDefault="0080533D" w:rsidP="007C45A4"/>
    <w:p w14:paraId="05C79DE8" w14:textId="36DA00BD" w:rsidR="00DF79CC" w:rsidRPr="00BA2ABB" w:rsidRDefault="00DF79CC" w:rsidP="00915CA7">
      <w:pPr>
        <w:pStyle w:val="ListParagraph"/>
        <w:widowControl/>
        <w:numPr>
          <w:ilvl w:val="2"/>
          <w:numId w:val="19"/>
        </w:numPr>
        <w:ind w:left="0" w:firstLine="0"/>
        <w:contextualSpacing w:val="0"/>
      </w:pPr>
      <w:r w:rsidRPr="00BA2ABB">
        <w:t xml:space="preserve">Select </w:t>
      </w:r>
      <w:r w:rsidRPr="00BA2ABB">
        <w:rPr>
          <w:b/>
          <w:bCs/>
        </w:rPr>
        <w:t>Identifications</w:t>
      </w:r>
      <w:r w:rsidRPr="00BA2ABB">
        <w:t xml:space="preserve"> and select </w:t>
      </w:r>
      <w:r w:rsidRPr="00BA2ABB">
        <w:rPr>
          <w:b/>
          <w:bCs/>
        </w:rPr>
        <w:t>Correct Precursor [DDA]</w:t>
      </w:r>
      <w:r w:rsidRPr="00BA2ABB">
        <w:t xml:space="preserve"> and </w:t>
      </w:r>
      <w:r w:rsidRPr="00BA2ABB">
        <w:rPr>
          <w:b/>
          <w:bCs/>
        </w:rPr>
        <w:t>Mass only</w:t>
      </w:r>
      <w:r w:rsidR="0080533D" w:rsidRPr="00BA2ABB">
        <w:t>.</w:t>
      </w:r>
    </w:p>
    <w:p w14:paraId="52E2DC87" w14:textId="77777777" w:rsidR="00075750" w:rsidRPr="00BA2ABB" w:rsidRDefault="00075750" w:rsidP="00915CA7">
      <w:pPr>
        <w:widowControl/>
      </w:pPr>
    </w:p>
    <w:p w14:paraId="124A6D8C" w14:textId="12779579" w:rsidR="009C3146" w:rsidRPr="00BA2ABB" w:rsidRDefault="00075750" w:rsidP="00915CA7">
      <w:pPr>
        <w:pStyle w:val="ListParagraph"/>
        <w:widowControl/>
        <w:ind w:left="0"/>
        <w:contextualSpacing w:val="0"/>
      </w:pPr>
      <w:r w:rsidRPr="00BA2ABB">
        <w:t>1.4.4</w:t>
      </w:r>
      <w:r w:rsidRPr="00BA2ABB">
        <w:tab/>
      </w:r>
      <w:r w:rsidR="00DF79CC" w:rsidRPr="00BA2ABB">
        <w:t xml:space="preserve">Select </w:t>
      </w:r>
      <w:r w:rsidR="00DF79CC" w:rsidRPr="00BA2ABB">
        <w:rPr>
          <w:b/>
          <w:bCs/>
        </w:rPr>
        <w:t>Database Search</w:t>
      </w:r>
      <w:r w:rsidR="00DF79CC" w:rsidRPr="00BA2ABB">
        <w:t xml:space="preserve"> and </w:t>
      </w:r>
      <w:r w:rsidR="00283C1C" w:rsidRPr="00BA2ABB">
        <w:t xml:space="preserve">set </w:t>
      </w:r>
      <w:r w:rsidR="00DF79CC" w:rsidRPr="00BA2ABB">
        <w:t xml:space="preserve">an error tolerance of </w:t>
      </w:r>
      <w:r w:rsidR="00DF79CC" w:rsidRPr="00BA2ABB">
        <w:rPr>
          <w:b/>
          <w:bCs/>
        </w:rPr>
        <w:t>20.0 ppm</w:t>
      </w:r>
      <w:r w:rsidR="00DF79CC" w:rsidRPr="00BA2ABB">
        <w:t xml:space="preserve"> using monoisotopic mass for precursor mass and </w:t>
      </w:r>
      <w:r w:rsidR="00DF79CC" w:rsidRPr="00BA2ABB">
        <w:rPr>
          <w:b/>
          <w:bCs/>
        </w:rPr>
        <w:t>0.02 Da</w:t>
      </w:r>
      <w:r w:rsidR="00DF79CC" w:rsidRPr="00BA2ABB">
        <w:t xml:space="preserve"> </w:t>
      </w:r>
      <w:proofErr w:type="gramStart"/>
      <w:r w:rsidR="00DF79CC" w:rsidRPr="00BA2ABB">
        <w:t>for fragment</w:t>
      </w:r>
      <w:proofErr w:type="gramEnd"/>
      <w:r w:rsidR="00DF79CC" w:rsidRPr="00BA2ABB">
        <w:t xml:space="preserve"> ion mass, </w:t>
      </w:r>
      <w:r w:rsidR="00732C89" w:rsidRPr="00BA2ABB">
        <w:rPr>
          <w:b/>
          <w:bCs/>
        </w:rPr>
        <w:t>N</w:t>
      </w:r>
      <w:r w:rsidR="00DF79CC" w:rsidRPr="00BA2ABB">
        <w:rPr>
          <w:b/>
          <w:bCs/>
        </w:rPr>
        <w:t>one</w:t>
      </w:r>
      <w:r w:rsidR="00DF79CC" w:rsidRPr="00BA2ABB">
        <w:t xml:space="preserve"> for enzyme type, </w:t>
      </w:r>
      <w:r w:rsidR="00732C89" w:rsidRPr="00BA2ABB">
        <w:rPr>
          <w:b/>
          <w:bCs/>
        </w:rPr>
        <w:t>U</w:t>
      </w:r>
      <w:r w:rsidR="00DF79CC" w:rsidRPr="00BA2ABB">
        <w:rPr>
          <w:b/>
          <w:bCs/>
        </w:rPr>
        <w:t>nspecific</w:t>
      </w:r>
      <w:r w:rsidR="00DF79CC" w:rsidRPr="00BA2ABB">
        <w:t xml:space="preserve"> for digest mode, </w:t>
      </w:r>
      <w:r w:rsidR="00DF79CC" w:rsidRPr="00BA2ABB">
        <w:rPr>
          <w:b/>
          <w:bCs/>
        </w:rPr>
        <w:t>100</w:t>
      </w:r>
      <w:r w:rsidR="00DF79CC" w:rsidRPr="00BA2ABB">
        <w:t xml:space="preserve"> for max missed cleavages, and the following variable PTMs with the max allowed variable PTM per peptide of </w:t>
      </w:r>
      <w:r w:rsidR="00DF79CC" w:rsidRPr="00BA2ABB">
        <w:rPr>
          <w:b/>
          <w:bCs/>
        </w:rPr>
        <w:t>3</w:t>
      </w:r>
      <w:r w:rsidR="00DF79CC" w:rsidRPr="00BA2ABB">
        <w:t xml:space="preserve">: </w:t>
      </w:r>
      <w:proofErr w:type="spellStart"/>
      <w:r w:rsidR="00723761" w:rsidRPr="00BA2ABB">
        <w:rPr>
          <w:b/>
          <w:bCs/>
        </w:rPr>
        <w:t>A</w:t>
      </w:r>
      <w:r w:rsidR="00DF79CC" w:rsidRPr="00BA2ABB">
        <w:rPr>
          <w:b/>
          <w:bCs/>
        </w:rPr>
        <w:t>midation</w:t>
      </w:r>
      <w:proofErr w:type="spellEnd"/>
      <w:r w:rsidR="00DF79CC" w:rsidRPr="00BA2ABB">
        <w:t xml:space="preserve">, </w:t>
      </w:r>
      <w:r w:rsidR="00723761" w:rsidRPr="00BA2ABB">
        <w:rPr>
          <w:b/>
          <w:bCs/>
        </w:rPr>
        <w:t>O</w:t>
      </w:r>
      <w:r w:rsidR="00DF79CC" w:rsidRPr="00BA2ABB">
        <w:rPr>
          <w:b/>
          <w:bCs/>
        </w:rPr>
        <w:t>xidation (M)</w:t>
      </w:r>
      <w:r w:rsidR="00DF79CC" w:rsidRPr="00BA2ABB">
        <w:t xml:space="preserve">, </w:t>
      </w:r>
      <w:r w:rsidR="00723761" w:rsidRPr="00BA2ABB">
        <w:rPr>
          <w:b/>
          <w:bCs/>
        </w:rPr>
        <w:t>P</w:t>
      </w:r>
      <w:r w:rsidR="00DF79CC" w:rsidRPr="00BA2ABB">
        <w:rPr>
          <w:b/>
          <w:bCs/>
        </w:rPr>
        <w:t>yro-</w:t>
      </w:r>
      <w:proofErr w:type="spellStart"/>
      <w:r w:rsidR="00DF79CC" w:rsidRPr="00BA2ABB">
        <w:rPr>
          <w:b/>
          <w:bCs/>
        </w:rPr>
        <w:t>glu</w:t>
      </w:r>
      <w:proofErr w:type="spellEnd"/>
      <w:r w:rsidR="00DF79CC" w:rsidRPr="00BA2ABB">
        <w:rPr>
          <w:b/>
          <w:bCs/>
        </w:rPr>
        <w:t xml:space="preserve"> from E</w:t>
      </w:r>
      <w:r w:rsidR="00DF79CC" w:rsidRPr="00BA2ABB">
        <w:t xml:space="preserve">, and </w:t>
      </w:r>
      <w:r w:rsidR="00723761" w:rsidRPr="00BA2ABB">
        <w:rPr>
          <w:b/>
          <w:bCs/>
        </w:rPr>
        <w:t>P</w:t>
      </w:r>
      <w:r w:rsidR="00DF79CC" w:rsidRPr="00BA2ABB">
        <w:rPr>
          <w:b/>
          <w:bCs/>
        </w:rPr>
        <w:t>yro-</w:t>
      </w:r>
      <w:proofErr w:type="spellStart"/>
      <w:r w:rsidR="00DF79CC" w:rsidRPr="00BA2ABB">
        <w:rPr>
          <w:b/>
          <w:bCs/>
        </w:rPr>
        <w:t>glu</w:t>
      </w:r>
      <w:proofErr w:type="spellEnd"/>
      <w:r w:rsidR="00DF79CC" w:rsidRPr="00BA2ABB">
        <w:rPr>
          <w:b/>
          <w:bCs/>
        </w:rPr>
        <w:t xml:space="preserve"> from Q</w:t>
      </w:r>
      <w:r w:rsidR="00DF79CC" w:rsidRPr="00BA2ABB">
        <w:t xml:space="preserve">. </w:t>
      </w:r>
    </w:p>
    <w:p w14:paraId="3CE4C04F" w14:textId="77777777" w:rsidR="009C3146" w:rsidRPr="00BA2ABB" w:rsidRDefault="009C3146" w:rsidP="00915CA7">
      <w:pPr>
        <w:pStyle w:val="ListParagraph"/>
        <w:ind w:left="0"/>
        <w:contextualSpacing w:val="0"/>
      </w:pPr>
    </w:p>
    <w:p w14:paraId="5601773D" w14:textId="7EF039AE" w:rsidR="00DF79CC" w:rsidRPr="00BA2ABB" w:rsidRDefault="00DF79CC" w:rsidP="00915CA7">
      <w:pPr>
        <w:pStyle w:val="ListParagraph"/>
        <w:widowControl/>
        <w:numPr>
          <w:ilvl w:val="2"/>
          <w:numId w:val="20"/>
        </w:numPr>
        <w:ind w:left="0" w:firstLine="0"/>
        <w:contextualSpacing w:val="0"/>
      </w:pPr>
      <w:r w:rsidRPr="00BA2ABB">
        <w:t xml:space="preserve">Select the </w:t>
      </w:r>
      <w:r w:rsidR="00252F23" w:rsidRPr="00BA2ABB">
        <w:rPr>
          <w:b/>
          <w:bCs/>
        </w:rPr>
        <w:t>N</w:t>
      </w:r>
      <w:r w:rsidRPr="00BA2ABB">
        <w:rPr>
          <w:b/>
          <w:bCs/>
        </w:rPr>
        <w:t xml:space="preserve">europeptide </w:t>
      </w:r>
      <w:r w:rsidR="00252F23" w:rsidRPr="00BA2ABB">
        <w:rPr>
          <w:b/>
          <w:bCs/>
        </w:rPr>
        <w:t>D</w:t>
      </w:r>
      <w:r w:rsidR="00E5556F" w:rsidRPr="00BA2ABB">
        <w:rPr>
          <w:b/>
          <w:bCs/>
        </w:rPr>
        <w:t>atabase</w:t>
      </w:r>
      <w:r w:rsidRPr="00BA2ABB">
        <w:t xml:space="preserve">, estimate </w:t>
      </w:r>
      <w:r w:rsidR="00CC0D16" w:rsidRPr="00BA2ABB">
        <w:t>false discovery rate (</w:t>
      </w:r>
      <w:r w:rsidRPr="00BA2ABB">
        <w:t>FDR</w:t>
      </w:r>
      <w:r w:rsidR="00CC0D16" w:rsidRPr="00BA2ABB">
        <w:t>)</w:t>
      </w:r>
      <w:r w:rsidRPr="00BA2ABB">
        <w:t xml:space="preserve"> with decoy-fusion.</w:t>
      </w:r>
    </w:p>
    <w:p w14:paraId="4B5D9842" w14:textId="77777777" w:rsidR="0080533D" w:rsidRPr="00BA2ABB" w:rsidRDefault="0080533D" w:rsidP="007C45A4"/>
    <w:p w14:paraId="11485493" w14:textId="08023191" w:rsidR="00DF79CC" w:rsidRPr="00BA2ABB" w:rsidRDefault="00DF79CC" w:rsidP="007C45A4">
      <w:r w:rsidRPr="00BA2ABB">
        <w:t>NOTE: The mass tolerance error should be adjusted to match the data collected. Use the appropriate database for the sample type.</w:t>
      </w:r>
      <w:r w:rsidR="002D7DCC" w:rsidRPr="00BA2ABB">
        <w:t xml:space="preserve"> When no enzyme is selected, the max missed cleavages parameter does not affect the search</w:t>
      </w:r>
      <w:r w:rsidR="0097103B" w:rsidRPr="00BA2ABB">
        <w:t xml:space="preserve">. However, </w:t>
      </w:r>
      <w:proofErr w:type="gramStart"/>
      <w:r w:rsidR="00C53EE9" w:rsidRPr="00BA2ABB">
        <w:t>a large</w:t>
      </w:r>
      <w:r w:rsidR="009E5113" w:rsidRPr="00BA2ABB">
        <w:t xml:space="preserve"> number</w:t>
      </w:r>
      <w:r w:rsidR="0097103B" w:rsidRPr="00BA2ABB">
        <w:t xml:space="preserve"> of</w:t>
      </w:r>
      <w:proofErr w:type="gramEnd"/>
      <w:r w:rsidR="0097103B" w:rsidRPr="00BA2ABB">
        <w:t xml:space="preserve"> missed cleavages</w:t>
      </w:r>
      <w:r w:rsidR="009E5113" w:rsidRPr="00BA2ABB">
        <w:t xml:space="preserve"> is required if the software does not have</w:t>
      </w:r>
      <w:r w:rsidR="00CE1ED0" w:rsidRPr="00BA2ABB">
        <w:rPr>
          <w:b/>
          <w:bCs/>
        </w:rPr>
        <w:t xml:space="preserve"> </w:t>
      </w:r>
      <w:r w:rsidR="00CE1ED0" w:rsidRPr="00BA2ABB">
        <w:t>the</w:t>
      </w:r>
      <w:r w:rsidR="00CE1ED0" w:rsidRPr="00BA2ABB">
        <w:rPr>
          <w:b/>
          <w:bCs/>
        </w:rPr>
        <w:t xml:space="preserve"> N</w:t>
      </w:r>
      <w:r w:rsidR="009E5113" w:rsidRPr="00BA2ABB">
        <w:rPr>
          <w:b/>
          <w:bCs/>
        </w:rPr>
        <w:t xml:space="preserve">o </w:t>
      </w:r>
      <w:r w:rsidR="00CE1ED0" w:rsidRPr="00BA2ABB">
        <w:rPr>
          <w:b/>
          <w:bCs/>
        </w:rPr>
        <w:t>E</w:t>
      </w:r>
      <w:r w:rsidR="009E5113" w:rsidRPr="00BA2ABB">
        <w:rPr>
          <w:b/>
          <w:bCs/>
        </w:rPr>
        <w:t>nzyme</w:t>
      </w:r>
      <w:r w:rsidR="009E5113" w:rsidRPr="00BA2ABB">
        <w:t xml:space="preserve"> as an option</w:t>
      </w:r>
      <w:r w:rsidR="002D7DCC" w:rsidRPr="00BA2ABB">
        <w:t>.</w:t>
      </w:r>
    </w:p>
    <w:p w14:paraId="6D66E6EA" w14:textId="77777777" w:rsidR="0080533D" w:rsidRPr="00BA2ABB" w:rsidRDefault="0080533D" w:rsidP="007C45A4"/>
    <w:p w14:paraId="1EE15715" w14:textId="7D966D21" w:rsidR="00DF79CC" w:rsidRPr="00BA2ABB" w:rsidRDefault="00DF79CC" w:rsidP="00915CA7">
      <w:pPr>
        <w:pStyle w:val="ListParagraph"/>
        <w:widowControl/>
        <w:numPr>
          <w:ilvl w:val="2"/>
          <w:numId w:val="20"/>
        </w:numPr>
        <w:ind w:left="0" w:firstLine="0"/>
        <w:contextualSpacing w:val="0"/>
        <w:rPr>
          <w:b/>
          <w:bCs/>
        </w:rPr>
      </w:pPr>
      <w:r w:rsidRPr="00BA2ABB">
        <w:t xml:space="preserve">If </w:t>
      </w:r>
      <w:r w:rsidR="00CE1ED0" w:rsidRPr="00BA2ABB">
        <w:t>label-</w:t>
      </w:r>
      <w:r w:rsidRPr="00BA2ABB">
        <w:t xml:space="preserve">free quantification is desired, select </w:t>
      </w:r>
      <w:r w:rsidRPr="00BA2ABB">
        <w:rPr>
          <w:b/>
          <w:bCs/>
        </w:rPr>
        <w:t>Quantification</w:t>
      </w:r>
      <w:r w:rsidRPr="00BA2ABB">
        <w:t xml:space="preserve">, select </w:t>
      </w:r>
      <w:r w:rsidR="00CE1ED0" w:rsidRPr="00BA2ABB">
        <w:rPr>
          <w:b/>
          <w:bCs/>
        </w:rPr>
        <w:t>Label-</w:t>
      </w:r>
      <w:r w:rsidRPr="00BA2ABB">
        <w:rPr>
          <w:b/>
          <w:bCs/>
        </w:rPr>
        <w:t>Free</w:t>
      </w:r>
      <w:r w:rsidRPr="00BA2ABB">
        <w:t xml:space="preserve"> and </w:t>
      </w:r>
      <w:r w:rsidR="00CE1ED0" w:rsidRPr="00BA2ABB">
        <w:t xml:space="preserve">set </w:t>
      </w:r>
      <w:r w:rsidRPr="00BA2ABB">
        <w:t xml:space="preserve">an error tolerance of </w:t>
      </w:r>
      <w:r w:rsidRPr="00BA2ABB">
        <w:rPr>
          <w:b/>
          <w:bCs/>
        </w:rPr>
        <w:t>20.0 ppm</w:t>
      </w:r>
      <w:r w:rsidRPr="00BA2ABB">
        <w:t xml:space="preserve"> and retention time tolerance of </w:t>
      </w:r>
      <w:r w:rsidRPr="00BA2ABB">
        <w:rPr>
          <w:b/>
          <w:bCs/>
        </w:rPr>
        <w:t>1.0 min</w:t>
      </w:r>
      <w:r w:rsidRPr="00BA2ABB">
        <w:t>.</w:t>
      </w:r>
    </w:p>
    <w:p w14:paraId="67D4730A" w14:textId="77777777" w:rsidR="0080533D" w:rsidRPr="00BA2ABB" w:rsidRDefault="0080533D" w:rsidP="00915CA7">
      <w:pPr>
        <w:pStyle w:val="ListParagraph"/>
        <w:widowControl/>
        <w:ind w:left="0"/>
        <w:contextualSpacing w:val="0"/>
        <w:rPr>
          <w:b/>
          <w:bCs/>
        </w:rPr>
      </w:pPr>
    </w:p>
    <w:p w14:paraId="45D685A3" w14:textId="0EE57A69" w:rsidR="00DF79CC" w:rsidRPr="00BA2ABB" w:rsidRDefault="00DF79CC" w:rsidP="00915CA7">
      <w:pPr>
        <w:pStyle w:val="ListParagraph"/>
        <w:widowControl/>
        <w:numPr>
          <w:ilvl w:val="2"/>
          <w:numId w:val="20"/>
        </w:numPr>
        <w:ind w:left="0" w:firstLine="0"/>
        <w:contextualSpacing w:val="0"/>
        <w:rPr>
          <w:b/>
          <w:bCs/>
        </w:rPr>
      </w:pPr>
      <w:r w:rsidRPr="00BA2ABB">
        <w:t xml:space="preserve">Perform precursor ion quantification if </w:t>
      </w:r>
      <w:r w:rsidR="004A0A7F" w:rsidRPr="00BA2ABB">
        <w:rPr>
          <w:bCs/>
        </w:rPr>
        <w:t>s</w:t>
      </w:r>
      <w:r w:rsidRPr="00BA2ABB">
        <w:rPr>
          <w:bCs/>
        </w:rPr>
        <w:t>tep 1.2</w:t>
      </w:r>
      <w:r w:rsidRPr="00BA2ABB">
        <w:t xml:space="preserve"> for isotopic labeling was performed.</w:t>
      </w:r>
    </w:p>
    <w:p w14:paraId="2CDEB002" w14:textId="77777777" w:rsidR="0080533D" w:rsidRPr="00BA2ABB" w:rsidRDefault="0080533D" w:rsidP="00915CA7">
      <w:pPr>
        <w:widowControl/>
        <w:rPr>
          <w:b/>
          <w:bCs/>
        </w:rPr>
      </w:pPr>
    </w:p>
    <w:p w14:paraId="51D1A338" w14:textId="113D4526" w:rsidR="00DF79CC" w:rsidRPr="00BA2ABB" w:rsidRDefault="00DF79CC" w:rsidP="00915CA7">
      <w:pPr>
        <w:pStyle w:val="ListParagraph"/>
        <w:widowControl/>
        <w:numPr>
          <w:ilvl w:val="3"/>
          <w:numId w:val="20"/>
        </w:numPr>
        <w:ind w:left="0" w:firstLine="0"/>
        <w:contextualSpacing w:val="0"/>
      </w:pPr>
      <w:r w:rsidRPr="00BA2ABB">
        <w:t xml:space="preserve">Select </w:t>
      </w:r>
      <w:r w:rsidRPr="00BA2ABB">
        <w:rPr>
          <w:b/>
          <w:bCs/>
        </w:rPr>
        <w:t>Quantification</w:t>
      </w:r>
      <w:r w:rsidRPr="00BA2ABB">
        <w:t xml:space="preserve">, select </w:t>
      </w:r>
      <w:r w:rsidRPr="00BA2ABB">
        <w:rPr>
          <w:b/>
          <w:bCs/>
        </w:rPr>
        <w:t>Precursor Ion Quantification</w:t>
      </w:r>
      <w:r w:rsidRPr="00BA2ABB">
        <w:t xml:space="preserve">, use a retention time range of </w:t>
      </w:r>
      <w:r w:rsidRPr="00BA2ABB">
        <w:rPr>
          <w:b/>
          <w:bCs/>
        </w:rPr>
        <w:t>1.0 min</w:t>
      </w:r>
      <w:r w:rsidR="003F19DC" w:rsidRPr="00BA2ABB">
        <w:rPr>
          <w:b/>
          <w:bCs/>
        </w:rPr>
        <w:t>,</w:t>
      </w:r>
      <w:r w:rsidRPr="00BA2ABB">
        <w:t xml:space="preserve"> and use an FDR threshold of </w:t>
      </w:r>
      <w:r w:rsidRPr="00BA2ABB">
        <w:rPr>
          <w:b/>
          <w:bCs/>
        </w:rPr>
        <w:t>1%</w:t>
      </w:r>
      <w:r w:rsidRPr="00BA2ABB">
        <w:t>.</w:t>
      </w:r>
    </w:p>
    <w:p w14:paraId="1300261F" w14:textId="77777777" w:rsidR="0080533D" w:rsidRPr="00BA2ABB" w:rsidRDefault="0080533D" w:rsidP="00915CA7">
      <w:pPr>
        <w:widowControl/>
      </w:pPr>
    </w:p>
    <w:p w14:paraId="726F6F7C" w14:textId="71EB863F" w:rsidR="00DF79CC" w:rsidRPr="00BA2ABB" w:rsidRDefault="00DF79CC" w:rsidP="00915CA7">
      <w:pPr>
        <w:pStyle w:val="ListParagraph"/>
        <w:widowControl/>
        <w:numPr>
          <w:ilvl w:val="3"/>
          <w:numId w:val="20"/>
        </w:numPr>
        <w:ind w:left="0" w:firstLine="0"/>
        <w:contextualSpacing w:val="0"/>
        <w:rPr>
          <w:b/>
          <w:bCs/>
        </w:rPr>
      </w:pPr>
      <w:r w:rsidRPr="00BA2ABB">
        <w:t xml:space="preserve">Select a preset or custom quantification method from the </w:t>
      </w:r>
      <w:r w:rsidRPr="00BA2ABB">
        <w:rPr>
          <w:b/>
          <w:bCs/>
        </w:rPr>
        <w:t>Select Method</w:t>
      </w:r>
      <w:r w:rsidRPr="00BA2ABB">
        <w:t xml:space="preserve"> drop-down menu. </w:t>
      </w:r>
    </w:p>
    <w:p w14:paraId="6754C118" w14:textId="77777777" w:rsidR="0080533D" w:rsidRPr="00BA2ABB" w:rsidRDefault="0080533D" w:rsidP="007C45A4"/>
    <w:p w14:paraId="3814E793" w14:textId="738A19B1" w:rsidR="00DF79CC" w:rsidRPr="00BA2ABB" w:rsidRDefault="00AD18D1" w:rsidP="007C45A4">
      <w:r w:rsidRPr="00BA2ABB">
        <w:t>1.4.7.3</w:t>
      </w:r>
      <w:r w:rsidRPr="00BA2ABB">
        <w:tab/>
      </w:r>
      <w:r w:rsidR="00DF79CC" w:rsidRPr="00BA2ABB">
        <w:t xml:space="preserve">To create a new custom method, </w:t>
      </w:r>
      <w:r w:rsidR="00705CCC" w:rsidRPr="00BA2ABB">
        <w:t>click</w:t>
      </w:r>
      <w:r w:rsidR="00DF79CC" w:rsidRPr="00BA2ABB">
        <w:t xml:space="preserve"> </w:t>
      </w:r>
      <w:r w:rsidR="00DF79CC" w:rsidRPr="00BA2ABB">
        <w:rPr>
          <w:b/>
          <w:bCs/>
        </w:rPr>
        <w:t>Window &gt; Configuration &gt; Label Q Method &gt; New</w:t>
      </w:r>
      <w:r w:rsidR="00DF79CC" w:rsidRPr="00BA2ABB">
        <w:t xml:space="preserve">. Name the new method and select </w:t>
      </w:r>
      <w:r w:rsidR="00DF79CC" w:rsidRPr="00BA2ABB">
        <w:rPr>
          <w:b/>
          <w:bCs/>
        </w:rPr>
        <w:t>Precursor Ion Quantification</w:t>
      </w:r>
      <w:r w:rsidR="00DF79CC" w:rsidRPr="00BA2ABB">
        <w:t xml:space="preserve"> for Method Type. Select </w:t>
      </w:r>
      <w:r w:rsidR="00DF79CC" w:rsidRPr="00BA2ABB">
        <w:rPr>
          <w:b/>
          <w:bCs/>
        </w:rPr>
        <w:t>Add Row</w:t>
      </w:r>
      <w:r w:rsidR="00DF79CC" w:rsidRPr="00BA2ABB">
        <w:t xml:space="preserve"> and select modification from </w:t>
      </w:r>
      <w:r w:rsidRPr="00BA2ABB">
        <w:t xml:space="preserve">the </w:t>
      </w:r>
      <w:r w:rsidR="00DF79CC" w:rsidRPr="00BA2ABB">
        <w:t xml:space="preserve">PTM Options list. </w:t>
      </w:r>
    </w:p>
    <w:p w14:paraId="7C27D36F" w14:textId="77777777" w:rsidR="0080533D" w:rsidRPr="00BA2ABB" w:rsidRDefault="0080533D" w:rsidP="007C45A4"/>
    <w:p w14:paraId="1504D23D" w14:textId="7AB7C05C" w:rsidR="00DF79CC" w:rsidRPr="00BA2ABB" w:rsidRDefault="00DF79CC" w:rsidP="00915CA7">
      <w:pPr>
        <w:pStyle w:val="ListParagraph"/>
        <w:widowControl/>
        <w:numPr>
          <w:ilvl w:val="3"/>
          <w:numId w:val="21"/>
        </w:numPr>
        <w:ind w:left="0" w:firstLine="0"/>
        <w:contextualSpacing w:val="0"/>
        <w:rPr>
          <w:b/>
          <w:bCs/>
        </w:rPr>
      </w:pPr>
      <w:r w:rsidRPr="00BA2ABB">
        <w:t xml:space="preserve">Add the LC-MS data and select </w:t>
      </w:r>
      <w:r w:rsidRPr="00BA2ABB">
        <w:rPr>
          <w:b/>
          <w:bCs/>
        </w:rPr>
        <w:t>Reference Condition</w:t>
      </w:r>
      <w:r w:rsidRPr="00BA2ABB">
        <w:t xml:space="preserve"> to be the modification on neuropeptides from the control condition of the experiment.</w:t>
      </w:r>
    </w:p>
    <w:p w14:paraId="6CC9052D" w14:textId="77777777" w:rsidR="0080533D" w:rsidRPr="00BA2ABB" w:rsidRDefault="0080533D" w:rsidP="00915CA7">
      <w:pPr>
        <w:widowControl/>
        <w:rPr>
          <w:b/>
          <w:bCs/>
        </w:rPr>
      </w:pPr>
    </w:p>
    <w:p w14:paraId="75022DD9" w14:textId="619BF749" w:rsidR="00DF79CC" w:rsidRPr="00BA2ABB" w:rsidRDefault="00CD7A5C" w:rsidP="00915CA7">
      <w:pPr>
        <w:pStyle w:val="ListParagraph"/>
        <w:widowControl/>
        <w:numPr>
          <w:ilvl w:val="2"/>
          <w:numId w:val="21"/>
        </w:numPr>
        <w:ind w:left="0" w:firstLine="0"/>
        <w:contextualSpacing w:val="0"/>
        <w:rPr>
          <w:bCs/>
        </w:rPr>
      </w:pPr>
      <w:r w:rsidRPr="00BA2ABB">
        <w:rPr>
          <w:bCs/>
        </w:rPr>
        <w:lastRenderedPageBreak/>
        <w:t>Evaluate the search results as described in steps 1.4.9 – 1.4.11.</w:t>
      </w:r>
    </w:p>
    <w:p w14:paraId="40722CC8" w14:textId="77777777" w:rsidR="00DF79CC" w:rsidRPr="00BA2ABB" w:rsidRDefault="00DF79CC" w:rsidP="007C45A4">
      <w:pPr>
        <w:pStyle w:val="ListParagraph"/>
        <w:ind w:left="0"/>
        <w:contextualSpacing w:val="0"/>
      </w:pPr>
    </w:p>
    <w:p w14:paraId="772CC4AD" w14:textId="2F2FC7D9" w:rsidR="00DF79CC" w:rsidRPr="00BA2ABB" w:rsidRDefault="00DF79CC" w:rsidP="00915CA7">
      <w:pPr>
        <w:pStyle w:val="ListParagraph"/>
        <w:widowControl/>
        <w:numPr>
          <w:ilvl w:val="2"/>
          <w:numId w:val="21"/>
        </w:numPr>
        <w:ind w:left="0" w:firstLine="0"/>
        <w:contextualSpacing w:val="0"/>
      </w:pPr>
      <w:r w:rsidRPr="00BA2ABB">
        <w:t xml:space="preserve">Filter the results through the summary tab for peptides </w:t>
      </w:r>
      <w:r w:rsidR="002B0949" w:rsidRPr="00BA2ABB">
        <w:t xml:space="preserve">and proteins </w:t>
      </w:r>
      <w:r w:rsidRPr="00BA2ABB">
        <w:t xml:space="preserve">with </w:t>
      </w:r>
      <w:r w:rsidR="00E70795" w:rsidRPr="00BA2ABB">
        <w:t xml:space="preserve">-10lgP ≥ </w:t>
      </w:r>
      <w:r w:rsidR="00E70795" w:rsidRPr="00BA2ABB">
        <w:rPr>
          <w:b/>
          <w:bCs/>
        </w:rPr>
        <w:t>20</w:t>
      </w:r>
      <w:r w:rsidR="00CD7A5C" w:rsidRPr="00BA2ABB">
        <w:t>,</w:t>
      </w:r>
      <w:r w:rsidR="002B0949" w:rsidRPr="00BA2ABB">
        <w:t xml:space="preserve"> </w:t>
      </w:r>
      <w:r w:rsidR="00CD7A5C" w:rsidRPr="00BA2ABB">
        <w:t>select</w:t>
      </w:r>
      <w:r w:rsidRPr="00BA2ABB">
        <w:t xml:space="preserve"> ≥ </w:t>
      </w:r>
      <w:r w:rsidRPr="00BA2ABB">
        <w:rPr>
          <w:b/>
          <w:bCs/>
        </w:rPr>
        <w:t>1</w:t>
      </w:r>
      <w:r w:rsidRPr="00BA2ABB">
        <w:t xml:space="preserve"> unique peptide, and </w:t>
      </w:r>
      <w:r w:rsidR="002B0949" w:rsidRPr="00BA2ABB">
        <w:t>select</w:t>
      </w:r>
      <w:r w:rsidR="00CD7A5C" w:rsidRPr="00BA2ABB">
        <w:t xml:space="preserve"> box labeled </w:t>
      </w:r>
      <w:r w:rsidR="00D10CE5" w:rsidRPr="00BA2ABB">
        <w:rPr>
          <w:b/>
          <w:bCs/>
        </w:rPr>
        <w:t>W</w:t>
      </w:r>
      <w:r w:rsidR="00CD7A5C" w:rsidRPr="00BA2ABB">
        <w:rPr>
          <w:b/>
          <w:bCs/>
        </w:rPr>
        <w:t>ith</w:t>
      </w:r>
      <w:r w:rsidRPr="00BA2ABB">
        <w:t xml:space="preserve"> </w:t>
      </w:r>
      <w:r w:rsidR="00D10CE5" w:rsidRPr="00BA2ABB">
        <w:rPr>
          <w:b/>
          <w:bCs/>
        </w:rPr>
        <w:t>S</w:t>
      </w:r>
      <w:r w:rsidRPr="00BA2ABB">
        <w:rPr>
          <w:b/>
          <w:bCs/>
        </w:rPr>
        <w:t xml:space="preserve">ignificant </w:t>
      </w:r>
      <w:r w:rsidR="00D10CE5" w:rsidRPr="00BA2ABB">
        <w:rPr>
          <w:b/>
          <w:bCs/>
        </w:rPr>
        <w:t>P</w:t>
      </w:r>
      <w:r w:rsidRPr="00BA2ABB">
        <w:rPr>
          <w:b/>
          <w:bCs/>
        </w:rPr>
        <w:t>eptides</w:t>
      </w:r>
      <w:r w:rsidRPr="00BA2ABB">
        <w:t>.</w:t>
      </w:r>
    </w:p>
    <w:p w14:paraId="6789D570" w14:textId="0C902D7C" w:rsidR="00AC5180" w:rsidRPr="00BA2ABB" w:rsidRDefault="00AC5180" w:rsidP="00915CA7">
      <w:pPr>
        <w:pStyle w:val="ListParagraph"/>
        <w:widowControl/>
        <w:ind w:left="0"/>
        <w:contextualSpacing w:val="0"/>
      </w:pPr>
    </w:p>
    <w:p w14:paraId="192F386A" w14:textId="43DE6229" w:rsidR="00AC5180" w:rsidRPr="00BA2ABB" w:rsidRDefault="00AC5180" w:rsidP="00915CA7">
      <w:pPr>
        <w:pStyle w:val="ListParagraph"/>
        <w:widowControl/>
        <w:numPr>
          <w:ilvl w:val="2"/>
          <w:numId w:val="21"/>
        </w:numPr>
        <w:ind w:left="0" w:firstLine="0"/>
        <w:contextualSpacing w:val="0"/>
      </w:pPr>
      <w:r w:rsidRPr="00BA2ABB">
        <w:t>Evaluate the database search results where Protein.csv represents neuropeptide identifications and Peptide.csv represents neuropeptide fragment identifications.</w:t>
      </w:r>
    </w:p>
    <w:p w14:paraId="7FD1497C" w14:textId="77777777" w:rsidR="0080533D" w:rsidRPr="00BA2ABB" w:rsidRDefault="0080533D" w:rsidP="00915CA7">
      <w:pPr>
        <w:widowControl/>
      </w:pPr>
    </w:p>
    <w:p w14:paraId="0B8220C1" w14:textId="783C8A19" w:rsidR="00DF79CC" w:rsidRPr="00BA2ABB" w:rsidRDefault="00DF79CC" w:rsidP="00915CA7">
      <w:pPr>
        <w:pStyle w:val="ListParagraph"/>
        <w:widowControl/>
        <w:numPr>
          <w:ilvl w:val="2"/>
          <w:numId w:val="21"/>
        </w:numPr>
        <w:ind w:left="0" w:firstLine="0"/>
        <w:contextualSpacing w:val="0"/>
      </w:pPr>
      <w:r w:rsidRPr="00BA2ABB">
        <w:t>Inspect the database search for protein and peptide scores, mass accuracy, and sequence coverage.</w:t>
      </w:r>
    </w:p>
    <w:p w14:paraId="6E881A91" w14:textId="77777777" w:rsidR="0080533D" w:rsidRPr="00BA2ABB" w:rsidRDefault="0080533D" w:rsidP="007C45A4"/>
    <w:p w14:paraId="1A2F41FD" w14:textId="780AEFD2" w:rsidR="00DF79CC" w:rsidRPr="00BA2ABB" w:rsidRDefault="00DF79CC" w:rsidP="007C45A4">
      <w:r w:rsidRPr="00BA2ABB">
        <w:t>NOTE: Each database search software uses unique scoring algorithms and may need to be evaluated accordingly. Identifications can be evaluated by manually inspecting the observed spectra for identified peptides containing the complete fragment ion series.</w:t>
      </w:r>
    </w:p>
    <w:p w14:paraId="6CC0F954" w14:textId="77777777" w:rsidR="0080533D" w:rsidRPr="00BA2ABB" w:rsidRDefault="0080533D" w:rsidP="007C45A4"/>
    <w:p w14:paraId="22035164" w14:textId="261B27BA" w:rsidR="00DF79CC" w:rsidRPr="00915CA7" w:rsidRDefault="00DF79CC" w:rsidP="00915CA7">
      <w:pPr>
        <w:pStyle w:val="ListParagraph"/>
        <w:widowControl/>
        <w:numPr>
          <w:ilvl w:val="0"/>
          <w:numId w:val="21"/>
        </w:numPr>
        <w:ind w:left="0" w:firstLine="0"/>
        <w:contextualSpacing w:val="0"/>
        <w:rPr>
          <w:b/>
          <w:bCs/>
          <w:highlight w:val="yellow"/>
        </w:rPr>
      </w:pPr>
      <w:r w:rsidRPr="00915CA7">
        <w:rPr>
          <w:b/>
          <w:bCs/>
          <w:highlight w:val="yellow"/>
        </w:rPr>
        <w:t xml:space="preserve">MALDI-MS </w:t>
      </w:r>
      <w:r w:rsidR="00FB7254" w:rsidRPr="00915CA7">
        <w:rPr>
          <w:b/>
          <w:bCs/>
          <w:highlight w:val="yellow"/>
        </w:rPr>
        <w:t>s</w:t>
      </w:r>
      <w:r w:rsidRPr="00915CA7">
        <w:rPr>
          <w:b/>
          <w:bCs/>
          <w:highlight w:val="yellow"/>
        </w:rPr>
        <w:t xml:space="preserve">potting </w:t>
      </w:r>
      <w:r w:rsidR="00FB7254" w:rsidRPr="00915CA7">
        <w:rPr>
          <w:b/>
          <w:bCs/>
          <w:highlight w:val="yellow"/>
        </w:rPr>
        <w:t>a</w:t>
      </w:r>
      <w:r w:rsidRPr="00915CA7">
        <w:rPr>
          <w:b/>
          <w:bCs/>
          <w:highlight w:val="yellow"/>
        </w:rPr>
        <w:t xml:space="preserve">nalysis of </w:t>
      </w:r>
      <w:r w:rsidR="00FB7254" w:rsidRPr="00915CA7">
        <w:rPr>
          <w:b/>
          <w:bCs/>
          <w:highlight w:val="yellow"/>
        </w:rPr>
        <w:t>n</w:t>
      </w:r>
      <w:r w:rsidRPr="00915CA7">
        <w:rPr>
          <w:b/>
          <w:bCs/>
          <w:highlight w:val="yellow"/>
        </w:rPr>
        <w:t>europeptides</w:t>
      </w:r>
    </w:p>
    <w:p w14:paraId="033AD941" w14:textId="77777777" w:rsidR="0080533D" w:rsidRPr="00BA2ABB" w:rsidRDefault="0080533D" w:rsidP="00915CA7">
      <w:pPr>
        <w:widowControl/>
      </w:pPr>
    </w:p>
    <w:p w14:paraId="745631EE" w14:textId="77777777" w:rsidR="00DF79CC" w:rsidRPr="00BA2ABB" w:rsidRDefault="00DF79CC" w:rsidP="00915CA7">
      <w:pPr>
        <w:pStyle w:val="ListParagraph"/>
        <w:widowControl/>
        <w:numPr>
          <w:ilvl w:val="1"/>
          <w:numId w:val="17"/>
        </w:numPr>
        <w:ind w:left="0" w:firstLine="0"/>
        <w:contextualSpacing w:val="0"/>
      </w:pPr>
      <w:r w:rsidRPr="00BA2ABB">
        <w:t xml:space="preserve">Sample Preparation </w:t>
      </w:r>
    </w:p>
    <w:p w14:paraId="29C6780A" w14:textId="77777777" w:rsidR="00DF79CC" w:rsidRPr="00BA2ABB" w:rsidRDefault="00DF79CC" w:rsidP="007C45A4">
      <w:pPr>
        <w:pStyle w:val="ListParagraph"/>
        <w:ind w:left="0"/>
        <w:contextualSpacing w:val="0"/>
        <w:rPr>
          <w:b/>
          <w:bCs/>
        </w:rPr>
      </w:pPr>
    </w:p>
    <w:p w14:paraId="3DF7E5C9" w14:textId="57129CC8" w:rsidR="00DF79CC" w:rsidRPr="00BA2ABB" w:rsidRDefault="00DF79CC" w:rsidP="00915CA7">
      <w:pPr>
        <w:pStyle w:val="ListParagraph"/>
        <w:widowControl/>
        <w:numPr>
          <w:ilvl w:val="2"/>
          <w:numId w:val="17"/>
        </w:numPr>
        <w:ind w:left="0" w:firstLine="0"/>
        <w:contextualSpacing w:val="0"/>
        <w:rPr>
          <w:b/>
          <w:bCs/>
        </w:rPr>
      </w:pPr>
      <w:bookmarkStart w:id="8" w:name="_Hlk81737224"/>
      <w:r w:rsidRPr="00BA2ABB">
        <w:t xml:space="preserve">Follow </w:t>
      </w:r>
      <w:r w:rsidR="00FB7254" w:rsidRPr="00BA2ABB">
        <w:t>s</w:t>
      </w:r>
      <w:r w:rsidRPr="00BA2ABB">
        <w:t xml:space="preserve">tep 1.1 or </w:t>
      </w:r>
      <w:r w:rsidR="00FB7254" w:rsidRPr="00BA2ABB">
        <w:t>s</w:t>
      </w:r>
      <w:r w:rsidRPr="00BA2ABB">
        <w:t xml:space="preserve">teps 1.1 </w:t>
      </w:r>
      <w:r w:rsidR="00E35A92" w:rsidRPr="00BA2ABB">
        <w:t>–</w:t>
      </w:r>
      <w:r w:rsidRPr="00BA2ABB">
        <w:t xml:space="preserve"> 1.2 if quantification is desired, excluding </w:t>
      </w:r>
      <w:r w:rsidR="00FB7254" w:rsidRPr="00BA2ABB">
        <w:t>s</w:t>
      </w:r>
      <w:r w:rsidRPr="00BA2ABB">
        <w:t>tep 1.2.8</w:t>
      </w:r>
      <w:r w:rsidR="00450C54" w:rsidRPr="00BA2ABB">
        <w:rPr>
          <w:b/>
          <w:bCs/>
        </w:rPr>
        <w:t xml:space="preserve"> </w:t>
      </w:r>
      <w:r w:rsidR="00450C54" w:rsidRPr="00BA2ABB">
        <w:t>(desalting after isotopic labeling is not required prior to MALDI-MS analysis)</w:t>
      </w:r>
      <w:r w:rsidRPr="00BA2ABB">
        <w:t>.</w:t>
      </w:r>
    </w:p>
    <w:p w14:paraId="6A3714CD" w14:textId="77777777" w:rsidR="00DF79CC" w:rsidRPr="00BA2ABB" w:rsidRDefault="00DF79CC" w:rsidP="007C45A4">
      <w:pPr>
        <w:pStyle w:val="ListParagraph"/>
        <w:ind w:left="0"/>
        <w:contextualSpacing w:val="0"/>
        <w:rPr>
          <w:b/>
          <w:bCs/>
          <w:highlight w:val="yellow"/>
        </w:rPr>
      </w:pPr>
    </w:p>
    <w:p w14:paraId="5E25F2EF" w14:textId="3B9F8413" w:rsidR="00DF79CC" w:rsidRPr="00BA2ABB" w:rsidRDefault="00DF79CC" w:rsidP="00915CA7">
      <w:pPr>
        <w:pStyle w:val="ListParagraph"/>
        <w:widowControl/>
        <w:numPr>
          <w:ilvl w:val="2"/>
          <w:numId w:val="17"/>
        </w:numPr>
        <w:ind w:left="0" w:firstLine="0"/>
        <w:contextualSpacing w:val="0"/>
        <w:rPr>
          <w:b/>
          <w:bCs/>
          <w:highlight w:val="yellow"/>
        </w:rPr>
      </w:pPr>
      <w:r w:rsidRPr="00BA2ABB">
        <w:rPr>
          <w:highlight w:val="yellow"/>
        </w:rPr>
        <w:t xml:space="preserve">Reconstitute the dried desalted neuropeptides in 5 </w:t>
      </w:r>
      <w:proofErr w:type="spellStart"/>
      <w:r w:rsidRPr="00BA2ABB">
        <w:rPr>
          <w:highlight w:val="yellow"/>
        </w:rPr>
        <w:t>μL</w:t>
      </w:r>
      <w:proofErr w:type="spellEnd"/>
      <w:r w:rsidRPr="00BA2ABB">
        <w:rPr>
          <w:highlight w:val="yellow"/>
        </w:rPr>
        <w:t xml:space="preserve"> </w:t>
      </w:r>
      <w:r w:rsidR="00FB7254" w:rsidRPr="00BA2ABB">
        <w:rPr>
          <w:highlight w:val="yellow"/>
        </w:rPr>
        <w:t xml:space="preserve">of </w:t>
      </w:r>
      <w:r w:rsidRPr="00BA2ABB">
        <w:rPr>
          <w:highlight w:val="yellow"/>
        </w:rPr>
        <w:t>0.1% FA, vortex well, sonicate in a 37 °C water bath for 1 min, and briefly centrifuge</w:t>
      </w:r>
      <w:r w:rsidR="00F017B2" w:rsidRPr="00BA2ABB">
        <w:rPr>
          <w:highlight w:val="yellow"/>
        </w:rPr>
        <w:t xml:space="preserve"> at </w:t>
      </w:r>
      <w:r w:rsidR="00D00D84" w:rsidRPr="00BA2ABB">
        <w:rPr>
          <w:highlight w:val="yellow"/>
        </w:rPr>
        <w:t xml:space="preserve">2,000 x </w:t>
      </w:r>
      <w:r w:rsidR="00D00D84" w:rsidRPr="00915CA7">
        <w:rPr>
          <w:i/>
          <w:iCs/>
          <w:highlight w:val="yellow"/>
        </w:rPr>
        <w:t>g</w:t>
      </w:r>
      <w:r w:rsidRPr="00BA2ABB">
        <w:rPr>
          <w:highlight w:val="yellow"/>
        </w:rPr>
        <w:t>.</w:t>
      </w:r>
    </w:p>
    <w:p w14:paraId="70E59B54" w14:textId="77777777" w:rsidR="00DF79CC" w:rsidRPr="00BA2ABB" w:rsidRDefault="00DF79CC" w:rsidP="007C45A4">
      <w:pPr>
        <w:pStyle w:val="ListParagraph"/>
        <w:ind w:left="0"/>
        <w:contextualSpacing w:val="0"/>
        <w:rPr>
          <w:b/>
          <w:bCs/>
          <w:highlight w:val="yellow"/>
        </w:rPr>
      </w:pPr>
    </w:p>
    <w:p w14:paraId="67806DA2" w14:textId="58E99B83" w:rsidR="00A03450" w:rsidRPr="00BA2ABB" w:rsidRDefault="00DF79CC" w:rsidP="00915CA7">
      <w:pPr>
        <w:pStyle w:val="ListParagraph"/>
        <w:widowControl/>
        <w:numPr>
          <w:ilvl w:val="2"/>
          <w:numId w:val="17"/>
        </w:numPr>
        <w:ind w:left="0" w:firstLine="0"/>
        <w:contextualSpacing w:val="0"/>
        <w:rPr>
          <w:b/>
          <w:bCs/>
          <w:highlight w:val="yellow"/>
        </w:rPr>
      </w:pPr>
      <w:r w:rsidRPr="00BA2ABB">
        <w:rPr>
          <w:highlight w:val="yellow"/>
        </w:rPr>
        <w:t>For spotting of neuropeptides in crustacean tissues</w:t>
      </w:r>
      <w:r w:rsidR="00A03450" w:rsidRPr="00BA2ABB">
        <w:rPr>
          <w:highlight w:val="yellow"/>
        </w:rPr>
        <w:t xml:space="preserve">, use </w:t>
      </w:r>
      <w:r w:rsidRPr="00BA2ABB">
        <w:rPr>
          <w:highlight w:val="yellow"/>
        </w:rPr>
        <w:t>150 mg/mL</w:t>
      </w:r>
      <w:r w:rsidR="00BB28C2" w:rsidRPr="00BA2ABB">
        <w:rPr>
          <w:highlight w:val="yellow"/>
        </w:rPr>
        <w:t xml:space="preserve"> 2,5-dihydroxybenzoic acid</w:t>
      </w:r>
      <w:r w:rsidRPr="00BA2ABB">
        <w:rPr>
          <w:highlight w:val="yellow"/>
        </w:rPr>
        <w:t xml:space="preserve"> </w:t>
      </w:r>
      <w:r w:rsidR="00BB28C2" w:rsidRPr="00BA2ABB">
        <w:rPr>
          <w:highlight w:val="yellow"/>
        </w:rPr>
        <w:t>(</w:t>
      </w:r>
      <w:r w:rsidRPr="00BA2ABB">
        <w:rPr>
          <w:highlight w:val="yellow"/>
        </w:rPr>
        <w:t>DHB</w:t>
      </w:r>
      <w:r w:rsidR="00BB28C2" w:rsidRPr="00BA2ABB">
        <w:rPr>
          <w:highlight w:val="yellow"/>
        </w:rPr>
        <w:t>)</w:t>
      </w:r>
      <w:r w:rsidRPr="00BA2ABB">
        <w:rPr>
          <w:highlight w:val="yellow"/>
        </w:rPr>
        <w:t xml:space="preserve"> in 50% methanol</w:t>
      </w:r>
      <w:r w:rsidR="00BB28C2" w:rsidRPr="00BA2ABB">
        <w:rPr>
          <w:highlight w:val="yellow"/>
        </w:rPr>
        <w:t xml:space="preserve"> (MeOH)</w:t>
      </w:r>
      <w:r w:rsidRPr="00BA2ABB">
        <w:rPr>
          <w:highlight w:val="yellow"/>
        </w:rPr>
        <w:t>/0.1% FA (v/v) as the matrix</w:t>
      </w:r>
      <w:r w:rsidR="00A03450" w:rsidRPr="00BA2ABB">
        <w:rPr>
          <w:highlight w:val="yellow"/>
        </w:rPr>
        <w:t>.</w:t>
      </w:r>
    </w:p>
    <w:p w14:paraId="599A5440" w14:textId="77777777" w:rsidR="00A03450" w:rsidRPr="00BA2ABB" w:rsidRDefault="00A03450" w:rsidP="007C45A4">
      <w:pPr>
        <w:pStyle w:val="ListParagraph"/>
        <w:ind w:left="0"/>
        <w:contextualSpacing w:val="0"/>
        <w:rPr>
          <w:highlight w:val="yellow"/>
        </w:rPr>
      </w:pPr>
    </w:p>
    <w:p w14:paraId="3384E3EC" w14:textId="4900ED61" w:rsidR="00DF79CC" w:rsidRPr="00BA2ABB" w:rsidRDefault="00A03450" w:rsidP="00915CA7">
      <w:pPr>
        <w:pStyle w:val="ListParagraph"/>
        <w:widowControl/>
        <w:numPr>
          <w:ilvl w:val="2"/>
          <w:numId w:val="17"/>
        </w:numPr>
        <w:ind w:left="0" w:firstLine="0"/>
        <w:contextualSpacing w:val="0"/>
        <w:rPr>
          <w:b/>
          <w:bCs/>
          <w:highlight w:val="yellow"/>
        </w:rPr>
      </w:pPr>
      <w:r w:rsidRPr="00BA2ABB">
        <w:rPr>
          <w:highlight w:val="yellow"/>
        </w:rPr>
        <w:t>P</w:t>
      </w:r>
      <w:r w:rsidR="00DF79CC" w:rsidRPr="00BA2ABB">
        <w:rPr>
          <w:highlight w:val="yellow"/>
        </w:rPr>
        <w:t xml:space="preserve">ipette a 3 </w:t>
      </w:r>
      <w:proofErr w:type="spellStart"/>
      <w:r w:rsidR="00DF79CC" w:rsidRPr="00BA2ABB">
        <w:rPr>
          <w:highlight w:val="yellow"/>
        </w:rPr>
        <w:t>μL</w:t>
      </w:r>
      <w:proofErr w:type="spellEnd"/>
      <w:r w:rsidR="00DF79CC" w:rsidRPr="00BA2ABB">
        <w:rPr>
          <w:highlight w:val="yellow"/>
        </w:rPr>
        <w:t xml:space="preserve"> droplet of sample onto </w:t>
      </w:r>
      <w:r w:rsidR="0018771C" w:rsidRPr="00BA2ABB">
        <w:rPr>
          <w:highlight w:val="yellow"/>
        </w:rPr>
        <w:t xml:space="preserve">a </w:t>
      </w:r>
      <w:r w:rsidR="00BB28C2" w:rsidRPr="00BA2ABB">
        <w:rPr>
          <w:highlight w:val="yellow"/>
        </w:rPr>
        <w:t xml:space="preserve">hydrophobic film </w:t>
      </w:r>
      <w:r w:rsidR="00DF79CC" w:rsidRPr="00BA2ABB">
        <w:rPr>
          <w:highlight w:val="yellow"/>
        </w:rPr>
        <w:t xml:space="preserve">(see </w:t>
      </w:r>
      <w:r w:rsidR="00DF79CC" w:rsidRPr="00BA2ABB">
        <w:rPr>
          <w:b/>
          <w:bCs/>
          <w:highlight w:val="yellow"/>
        </w:rPr>
        <w:t>Table of Materials</w:t>
      </w:r>
      <w:r w:rsidR="00DF79CC" w:rsidRPr="00BA2ABB">
        <w:rPr>
          <w:highlight w:val="yellow"/>
        </w:rPr>
        <w:t xml:space="preserve">) and pipette 3 </w:t>
      </w:r>
      <w:proofErr w:type="spellStart"/>
      <w:r w:rsidR="00DF79CC" w:rsidRPr="00BA2ABB">
        <w:rPr>
          <w:highlight w:val="yellow"/>
        </w:rPr>
        <w:t>μL</w:t>
      </w:r>
      <w:proofErr w:type="spellEnd"/>
      <w:r w:rsidR="00DF79CC" w:rsidRPr="00BA2ABB">
        <w:rPr>
          <w:highlight w:val="yellow"/>
        </w:rPr>
        <w:t xml:space="preserve"> of </w:t>
      </w:r>
      <w:r w:rsidR="00E50DD9" w:rsidRPr="00BA2ABB">
        <w:rPr>
          <w:highlight w:val="yellow"/>
        </w:rPr>
        <w:t xml:space="preserve">the </w:t>
      </w:r>
      <w:r w:rsidR="00DF79CC" w:rsidRPr="00BA2ABB">
        <w:rPr>
          <w:highlight w:val="yellow"/>
        </w:rPr>
        <w:t>matrix directly on</w:t>
      </w:r>
      <w:r w:rsidRPr="00BA2ABB">
        <w:rPr>
          <w:highlight w:val="yellow"/>
        </w:rPr>
        <w:t xml:space="preserve"> the</w:t>
      </w:r>
      <w:r w:rsidR="00DF79CC" w:rsidRPr="00BA2ABB">
        <w:rPr>
          <w:highlight w:val="yellow"/>
        </w:rPr>
        <w:t xml:space="preserve"> sample droplet. Pipette up and down to mix. </w:t>
      </w:r>
    </w:p>
    <w:p w14:paraId="0C2898B3" w14:textId="77777777" w:rsidR="00DF79CC" w:rsidRPr="00BA2ABB" w:rsidRDefault="00DF79CC" w:rsidP="007C45A4">
      <w:pPr>
        <w:pStyle w:val="ListParagraph"/>
        <w:ind w:left="0"/>
        <w:contextualSpacing w:val="0"/>
        <w:rPr>
          <w:b/>
          <w:bCs/>
          <w:highlight w:val="yellow"/>
        </w:rPr>
      </w:pPr>
    </w:p>
    <w:p w14:paraId="0C76B4D7" w14:textId="00159368" w:rsidR="00DF79CC" w:rsidRPr="00BA2ABB" w:rsidRDefault="00DF79CC" w:rsidP="00915CA7">
      <w:pPr>
        <w:pStyle w:val="ListParagraph"/>
        <w:widowControl/>
        <w:numPr>
          <w:ilvl w:val="2"/>
          <w:numId w:val="17"/>
        </w:numPr>
        <w:ind w:left="0" w:firstLine="0"/>
        <w:contextualSpacing w:val="0"/>
        <w:rPr>
          <w:b/>
          <w:bCs/>
          <w:highlight w:val="yellow"/>
        </w:rPr>
      </w:pPr>
      <w:r w:rsidRPr="00BA2ABB">
        <w:rPr>
          <w:highlight w:val="yellow"/>
        </w:rPr>
        <w:t xml:space="preserve">Pipette </w:t>
      </w:r>
      <w:r w:rsidR="00BB28C2" w:rsidRPr="00BA2ABB">
        <w:rPr>
          <w:highlight w:val="yellow"/>
        </w:rPr>
        <w:t>1</w:t>
      </w:r>
      <w:r w:rsidRPr="00BA2ABB">
        <w:rPr>
          <w:highlight w:val="yellow"/>
        </w:rPr>
        <w:t xml:space="preserve"> </w:t>
      </w:r>
      <w:proofErr w:type="spellStart"/>
      <w:r w:rsidRPr="00BA2ABB">
        <w:rPr>
          <w:highlight w:val="yellow"/>
        </w:rPr>
        <w:t>μL</w:t>
      </w:r>
      <w:proofErr w:type="spellEnd"/>
      <w:r w:rsidRPr="00BA2ABB">
        <w:rPr>
          <w:highlight w:val="yellow"/>
        </w:rPr>
        <w:t xml:space="preserve"> of the 1:1 sample:</w:t>
      </w:r>
      <w:r w:rsidR="00E50DD9" w:rsidRPr="00BA2ABB">
        <w:rPr>
          <w:highlight w:val="yellow"/>
        </w:rPr>
        <w:t xml:space="preserve"> </w:t>
      </w:r>
      <w:r w:rsidRPr="00BA2ABB">
        <w:rPr>
          <w:highlight w:val="yellow"/>
        </w:rPr>
        <w:t xml:space="preserve">matrix mixture </w:t>
      </w:r>
      <w:r w:rsidR="0077424B" w:rsidRPr="00BA2ABB">
        <w:rPr>
          <w:highlight w:val="yellow"/>
        </w:rPr>
        <w:t>i</w:t>
      </w:r>
      <w:r w:rsidRPr="00BA2ABB">
        <w:rPr>
          <w:highlight w:val="yellow"/>
        </w:rPr>
        <w:t xml:space="preserve">nto a well of the MALDI stainless steel target plate. Use </w:t>
      </w:r>
      <w:r w:rsidR="00A03450" w:rsidRPr="00BA2ABB">
        <w:rPr>
          <w:highlight w:val="yellow"/>
        </w:rPr>
        <w:t xml:space="preserve">the </w:t>
      </w:r>
      <w:r w:rsidRPr="00BA2ABB">
        <w:rPr>
          <w:highlight w:val="yellow"/>
        </w:rPr>
        <w:t>pipette tip to spread each mixture out to the edges of the sample well. The sample must touch the edges of the well engraving to facilitate uniform distribution</w:t>
      </w:r>
      <w:r w:rsidR="008A282A" w:rsidRPr="00BA2ABB">
        <w:rPr>
          <w:highlight w:val="yellow"/>
        </w:rPr>
        <w:t xml:space="preserve"> (</w:t>
      </w:r>
      <w:r w:rsidR="008A282A" w:rsidRPr="00BA2ABB">
        <w:rPr>
          <w:b/>
          <w:bCs/>
          <w:highlight w:val="yellow"/>
        </w:rPr>
        <w:t>Figure 4</w:t>
      </w:r>
      <w:r w:rsidR="00285036" w:rsidRPr="00BA2ABB">
        <w:rPr>
          <w:b/>
          <w:bCs/>
          <w:highlight w:val="yellow"/>
        </w:rPr>
        <w:t>A</w:t>
      </w:r>
      <w:r w:rsidR="008A282A" w:rsidRPr="00BA2ABB">
        <w:rPr>
          <w:highlight w:val="yellow"/>
        </w:rPr>
        <w:t>).</w:t>
      </w:r>
      <w:r w:rsidRPr="00BA2ABB">
        <w:rPr>
          <w:highlight w:val="yellow"/>
        </w:rPr>
        <w:t xml:space="preserve"> </w:t>
      </w:r>
    </w:p>
    <w:p w14:paraId="41045D38" w14:textId="77777777" w:rsidR="00DF79CC" w:rsidRPr="00BA2ABB" w:rsidRDefault="00DF79CC" w:rsidP="007C45A4">
      <w:pPr>
        <w:pStyle w:val="ListParagraph"/>
        <w:ind w:left="0"/>
        <w:contextualSpacing w:val="0"/>
        <w:rPr>
          <w:b/>
          <w:bCs/>
          <w:highlight w:val="yellow"/>
        </w:rPr>
      </w:pPr>
    </w:p>
    <w:p w14:paraId="5F790143" w14:textId="56C49BBA" w:rsidR="00DF79CC" w:rsidRPr="00BA2ABB" w:rsidRDefault="00DF79CC" w:rsidP="00915CA7">
      <w:pPr>
        <w:pStyle w:val="ListParagraph"/>
        <w:widowControl/>
        <w:numPr>
          <w:ilvl w:val="2"/>
          <w:numId w:val="17"/>
        </w:numPr>
        <w:ind w:left="0" w:firstLine="0"/>
        <w:contextualSpacing w:val="0"/>
        <w:rPr>
          <w:b/>
          <w:bCs/>
          <w:highlight w:val="yellow"/>
        </w:rPr>
      </w:pPr>
      <w:r w:rsidRPr="00BA2ABB">
        <w:rPr>
          <w:highlight w:val="yellow"/>
        </w:rPr>
        <w:t xml:space="preserve">Spot 1 </w:t>
      </w:r>
      <w:proofErr w:type="spellStart"/>
      <w:r w:rsidRPr="00BA2ABB">
        <w:rPr>
          <w:highlight w:val="yellow"/>
        </w:rPr>
        <w:t>μL</w:t>
      </w:r>
      <w:proofErr w:type="spellEnd"/>
      <w:r w:rsidRPr="00BA2ABB">
        <w:rPr>
          <w:highlight w:val="yellow"/>
        </w:rPr>
        <w:t xml:space="preserve"> of 1:1 calibrant:</w:t>
      </w:r>
      <w:r w:rsidR="002214D4" w:rsidRPr="00BA2ABB">
        <w:rPr>
          <w:highlight w:val="yellow"/>
        </w:rPr>
        <w:t xml:space="preserve"> </w:t>
      </w:r>
      <w:r w:rsidRPr="00BA2ABB">
        <w:rPr>
          <w:highlight w:val="yellow"/>
        </w:rPr>
        <w:t>matrix mixture (commercial or custom calibration mix</w:t>
      </w:r>
      <w:r w:rsidR="00BB28C2" w:rsidRPr="00BA2ABB">
        <w:rPr>
          <w:highlight w:val="yellow"/>
        </w:rPr>
        <w:t>,</w:t>
      </w:r>
      <w:r w:rsidRPr="00BA2ABB">
        <w:rPr>
          <w:highlight w:val="yellow"/>
        </w:rPr>
        <w:t xml:space="preserve"> polymer materials (</w:t>
      </w:r>
      <w:r w:rsidRPr="00BA2ABB">
        <w:rPr>
          <w:i/>
          <w:iCs/>
          <w:highlight w:val="yellow"/>
        </w:rPr>
        <w:t>i.e.</w:t>
      </w:r>
      <w:r w:rsidRPr="00BA2ABB">
        <w:rPr>
          <w:highlight w:val="yellow"/>
        </w:rPr>
        <w:t>, red phosphorus dissolved in MeOH)</w:t>
      </w:r>
      <w:r w:rsidR="00BB28C2" w:rsidRPr="00BA2ABB">
        <w:rPr>
          <w:highlight w:val="yellow"/>
        </w:rPr>
        <w:t>, or common matrix cluster ions</w:t>
      </w:r>
      <w:r w:rsidR="00D776D7" w:rsidRPr="00BA2ABB">
        <w:rPr>
          <w:highlight w:val="yellow"/>
        </w:rPr>
        <w:t>)</w:t>
      </w:r>
      <w:r w:rsidR="000A0991" w:rsidRPr="00BA2ABB">
        <w:rPr>
          <w:highlight w:val="yellow"/>
        </w:rPr>
        <w:fldChar w:fldCharType="begin">
          <w:fldData xml:space="preserve">PEVuZE5vdGU+PENpdGU+PEF1dGhvcj5WdTwvQXV0aG9yPjxZZWFyPjIwMjE8L1llYXI+PFJlY051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=
</w:fldData>
        </w:fldChar>
      </w:r>
      <w:r w:rsidR="000A0991" w:rsidRPr="00BA2ABB">
        <w:rPr>
          <w:highlight w:val="yellow"/>
        </w:rPr>
        <w:instrText xml:space="preserve"> ADDIN EN.CITE </w:instrText>
      </w:r>
      <w:r w:rsidR="000A0991" w:rsidRPr="00BA2ABB">
        <w:rPr>
          <w:highlight w:val="yellow"/>
        </w:rPr>
        <w:fldChar w:fldCharType="begin">
          <w:fldData xml:space="preserve">PEVuZE5vdGU+PENpdGU+PEF1dGhvcj5WdTwvQXV0aG9yPjxZZWFyPjIwMjE8L1llYXI+PFJlY051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=
</w:fldData>
        </w:fldChar>
      </w:r>
      <w:r w:rsidR="000A0991" w:rsidRPr="00BA2ABB">
        <w:rPr>
          <w:highlight w:val="yellow"/>
        </w:rPr>
        <w:instrText xml:space="preserve"> ADDIN EN.CITE.DATA </w:instrText>
      </w:r>
      <w:r w:rsidR="000A0991" w:rsidRPr="00BA2ABB">
        <w:rPr>
          <w:highlight w:val="yellow"/>
        </w:rPr>
      </w:r>
      <w:r w:rsidR="000A0991" w:rsidRPr="00BA2ABB">
        <w:rPr>
          <w:highlight w:val="yellow"/>
        </w:rPr>
        <w:fldChar w:fldCharType="end"/>
      </w:r>
      <w:r w:rsidR="000A0991" w:rsidRPr="00BA2ABB">
        <w:rPr>
          <w:highlight w:val="yellow"/>
        </w:rPr>
      </w:r>
      <w:r w:rsidR="000A0991" w:rsidRPr="00BA2ABB">
        <w:rPr>
          <w:highlight w:val="yellow"/>
        </w:rPr>
        <w:fldChar w:fldCharType="separate"/>
      </w:r>
      <w:r w:rsidR="000A0991" w:rsidRPr="00BA2ABB">
        <w:rPr>
          <w:noProof/>
          <w:highlight w:val="yellow"/>
          <w:vertAlign w:val="superscript"/>
        </w:rPr>
        <w:t>12</w:t>
      </w:r>
      <w:r w:rsidR="000A0991" w:rsidRPr="00BA2ABB">
        <w:rPr>
          <w:highlight w:val="yellow"/>
        </w:rPr>
        <w:fldChar w:fldCharType="end"/>
      </w:r>
      <w:r w:rsidRPr="00BA2ABB">
        <w:rPr>
          <w:highlight w:val="yellow"/>
        </w:rPr>
        <w:t xml:space="preserve"> </w:t>
      </w:r>
      <w:r w:rsidR="00BD2271" w:rsidRPr="00BA2ABB">
        <w:rPr>
          <w:highlight w:val="yellow"/>
        </w:rPr>
        <w:t>i</w:t>
      </w:r>
      <w:r w:rsidRPr="00BA2ABB">
        <w:rPr>
          <w:highlight w:val="yellow"/>
        </w:rPr>
        <w:t xml:space="preserve">nto a well near the sample. </w:t>
      </w:r>
    </w:p>
    <w:p w14:paraId="0C793B63" w14:textId="77777777" w:rsidR="0080533D" w:rsidRPr="00BA2ABB" w:rsidRDefault="0080533D" w:rsidP="007C45A4"/>
    <w:p w14:paraId="403251F7" w14:textId="64E3C5CC" w:rsidR="00DF79CC" w:rsidRPr="00BA2ABB" w:rsidRDefault="00DF79CC" w:rsidP="007C45A4">
      <w:r w:rsidRPr="00BA2ABB">
        <w:t>NOTE: Red phosphorus does not need to be mixed with matrix before spotting.</w:t>
      </w:r>
    </w:p>
    <w:p w14:paraId="11280AE3" w14:textId="77777777" w:rsidR="0080533D" w:rsidRPr="00BA2ABB" w:rsidRDefault="0080533D" w:rsidP="007C45A4"/>
    <w:p w14:paraId="657F3669" w14:textId="207A7626" w:rsidR="00DF79CC" w:rsidRPr="00BA2ABB" w:rsidRDefault="00DF79CC" w:rsidP="00915CA7">
      <w:pPr>
        <w:pStyle w:val="ListParagraph"/>
        <w:widowControl/>
        <w:numPr>
          <w:ilvl w:val="1"/>
          <w:numId w:val="17"/>
        </w:numPr>
        <w:ind w:left="0" w:firstLine="0"/>
        <w:contextualSpacing w:val="0"/>
      </w:pPr>
      <w:r w:rsidRPr="00BA2ABB">
        <w:t xml:space="preserve">Data </w:t>
      </w:r>
      <w:r w:rsidR="004A1E67" w:rsidRPr="00BA2ABB">
        <w:t>a</w:t>
      </w:r>
      <w:r w:rsidRPr="00BA2ABB">
        <w:t>cquisition</w:t>
      </w:r>
    </w:p>
    <w:p w14:paraId="5C575780" w14:textId="77777777" w:rsidR="00DF79CC" w:rsidRPr="00BA2ABB" w:rsidRDefault="00DF79CC" w:rsidP="007C45A4">
      <w:pPr>
        <w:pStyle w:val="ListParagraph"/>
        <w:ind w:left="0"/>
        <w:contextualSpacing w:val="0"/>
        <w:rPr>
          <w:highlight w:val="yellow"/>
        </w:rPr>
      </w:pPr>
    </w:p>
    <w:p w14:paraId="1DC49EEC" w14:textId="5E992B0B" w:rsidR="00DF79CC" w:rsidRPr="00BA2ABB" w:rsidRDefault="00DF79CC" w:rsidP="00915CA7">
      <w:pPr>
        <w:pStyle w:val="ListParagraph"/>
        <w:widowControl/>
        <w:numPr>
          <w:ilvl w:val="2"/>
          <w:numId w:val="17"/>
        </w:numPr>
        <w:ind w:left="0" w:firstLine="0"/>
        <w:contextualSpacing w:val="0"/>
        <w:rPr>
          <w:highlight w:val="yellow"/>
        </w:rPr>
      </w:pPr>
      <w:r w:rsidRPr="00BA2ABB">
        <w:rPr>
          <w:highlight w:val="yellow"/>
        </w:rPr>
        <w:lastRenderedPageBreak/>
        <w:t>Insert target plate containing dried sample spots into MALDI</w:t>
      </w:r>
      <w:r w:rsidR="0020071D" w:rsidRPr="00BA2ABB">
        <w:rPr>
          <w:highlight w:val="yellow"/>
        </w:rPr>
        <w:t xml:space="preserve"> Tandem Time-of-Flight (</w:t>
      </w:r>
      <w:r w:rsidRPr="00BA2ABB">
        <w:rPr>
          <w:highlight w:val="yellow"/>
        </w:rPr>
        <w:t>TOF/TOF</w:t>
      </w:r>
      <w:r w:rsidR="0020071D" w:rsidRPr="00BA2ABB">
        <w:rPr>
          <w:highlight w:val="yellow"/>
        </w:rPr>
        <w:t>)</w:t>
      </w:r>
      <w:r w:rsidRPr="00BA2ABB">
        <w:rPr>
          <w:highlight w:val="yellow"/>
        </w:rPr>
        <w:t xml:space="preserve"> instrument (see </w:t>
      </w:r>
      <w:r w:rsidRPr="00BA2ABB">
        <w:rPr>
          <w:b/>
          <w:bCs/>
          <w:highlight w:val="yellow"/>
        </w:rPr>
        <w:t>Table of Materials</w:t>
      </w:r>
      <w:r w:rsidRPr="00BA2ABB">
        <w:rPr>
          <w:highlight w:val="yellow"/>
        </w:rPr>
        <w:t>).</w:t>
      </w:r>
    </w:p>
    <w:p w14:paraId="1B1179E9" w14:textId="77777777" w:rsidR="00DF79CC" w:rsidRPr="00BA2ABB" w:rsidRDefault="00DF79CC" w:rsidP="007C45A4">
      <w:pPr>
        <w:pStyle w:val="ListParagraph"/>
        <w:ind w:left="0"/>
        <w:contextualSpacing w:val="0"/>
        <w:rPr>
          <w:highlight w:val="yellow"/>
        </w:rPr>
      </w:pPr>
    </w:p>
    <w:p w14:paraId="1EA83B74" w14:textId="7F637CDC" w:rsidR="00B973C1" w:rsidRPr="00BA2ABB" w:rsidRDefault="00DF79CC" w:rsidP="00915CA7">
      <w:pPr>
        <w:pStyle w:val="ListParagraph"/>
        <w:widowControl/>
        <w:numPr>
          <w:ilvl w:val="2"/>
          <w:numId w:val="17"/>
        </w:numPr>
        <w:ind w:left="0" w:firstLine="0"/>
        <w:contextualSpacing w:val="0"/>
        <w:rPr>
          <w:highlight w:val="yellow"/>
        </w:rPr>
      </w:pPr>
      <w:r w:rsidRPr="00BA2ABB">
        <w:rPr>
          <w:highlight w:val="yellow"/>
        </w:rPr>
        <w:t>Calibrate the instrument and optimize the percent laser power, detector gain, and select the appropriate sample carrier movement mode so that every acquisition covers roughly the entire spot and subsequent acquisitions do not go to the previous positions.</w:t>
      </w:r>
      <w:r w:rsidR="00F8747B" w:rsidRPr="00BA2ABB">
        <w:rPr>
          <w:highlight w:val="yellow"/>
        </w:rPr>
        <w:t xml:space="preserve"> </w:t>
      </w:r>
    </w:p>
    <w:p w14:paraId="74C0DEFC" w14:textId="77777777" w:rsidR="0080533D" w:rsidRPr="00BA2ABB" w:rsidRDefault="0080533D" w:rsidP="00915CA7">
      <w:pPr>
        <w:pStyle w:val="ListParagraph"/>
        <w:widowControl/>
        <w:ind w:left="0"/>
        <w:contextualSpacing w:val="0"/>
        <w:rPr>
          <w:highlight w:val="yellow"/>
        </w:rPr>
      </w:pPr>
    </w:p>
    <w:p w14:paraId="44521228" w14:textId="2C879F02" w:rsidR="009241BC" w:rsidRPr="00BA2ABB" w:rsidRDefault="00B973C1" w:rsidP="00915CA7">
      <w:pPr>
        <w:pStyle w:val="ListParagraph"/>
        <w:widowControl/>
        <w:numPr>
          <w:ilvl w:val="2"/>
          <w:numId w:val="17"/>
        </w:numPr>
        <w:ind w:left="0" w:firstLine="0"/>
        <w:contextualSpacing w:val="0"/>
        <w:rPr>
          <w:highlight w:val="yellow"/>
        </w:rPr>
      </w:pPr>
      <w:r w:rsidRPr="00BA2ABB">
        <w:rPr>
          <w:highlight w:val="yellow"/>
        </w:rPr>
        <w:t xml:space="preserve">For DHB matrix set laser power to </w:t>
      </w:r>
      <w:r w:rsidRPr="00BA2ABB">
        <w:rPr>
          <w:b/>
          <w:bCs/>
          <w:highlight w:val="yellow"/>
        </w:rPr>
        <w:t>95</w:t>
      </w:r>
      <w:r w:rsidRPr="00BA2ABB">
        <w:rPr>
          <w:highlight w:val="yellow"/>
        </w:rPr>
        <w:t xml:space="preserve">%, select </w:t>
      </w:r>
      <w:r w:rsidRPr="00BA2ABB">
        <w:rPr>
          <w:b/>
          <w:bCs/>
          <w:highlight w:val="yellow"/>
        </w:rPr>
        <w:t>Automatic Optimal Detector Gain</w:t>
      </w:r>
      <w:r w:rsidRPr="00BA2ABB">
        <w:rPr>
          <w:highlight w:val="yellow"/>
        </w:rPr>
        <w:t xml:space="preserve">, and </w:t>
      </w:r>
      <w:r w:rsidRPr="00BA2ABB">
        <w:rPr>
          <w:b/>
          <w:bCs/>
          <w:highlight w:val="yellow"/>
        </w:rPr>
        <w:t>Smart – Complete Sample</w:t>
      </w:r>
      <w:r w:rsidRPr="00BA2ABB">
        <w:rPr>
          <w:highlight w:val="yellow"/>
        </w:rPr>
        <w:t xml:space="preserve"> </w:t>
      </w:r>
      <w:proofErr w:type="spellStart"/>
      <w:r w:rsidRPr="00BA2ABB">
        <w:rPr>
          <w:highlight w:val="yellow"/>
        </w:rPr>
        <w:t>sample</w:t>
      </w:r>
      <w:proofErr w:type="spellEnd"/>
      <w:r w:rsidRPr="00BA2ABB">
        <w:rPr>
          <w:highlight w:val="yellow"/>
        </w:rPr>
        <w:t xml:space="preserve"> carrier movement mode. </w:t>
      </w:r>
      <w:r w:rsidR="00DF79CC" w:rsidRPr="00BA2ABB">
        <w:rPr>
          <w:highlight w:val="yellow"/>
        </w:rPr>
        <w:t xml:space="preserve">Acquire MS spectra in the range of 200 – 3200 </w:t>
      </w:r>
      <w:r w:rsidR="00DF79CC" w:rsidRPr="00BA2ABB">
        <w:rPr>
          <w:i/>
          <w:iCs/>
          <w:highlight w:val="yellow"/>
        </w:rPr>
        <w:t>m/z</w:t>
      </w:r>
      <w:r w:rsidR="00DF79CC" w:rsidRPr="00BA2ABB">
        <w:rPr>
          <w:highlight w:val="yellow"/>
        </w:rPr>
        <w:t xml:space="preserve"> and add multiple spectra from each spot together to increase neuropeptide signal-to-noise ratio. </w:t>
      </w:r>
    </w:p>
    <w:p w14:paraId="5681EF30" w14:textId="77777777" w:rsidR="009241BC" w:rsidRPr="00BA2ABB" w:rsidRDefault="009241BC" w:rsidP="00915CA7">
      <w:pPr>
        <w:pStyle w:val="ListParagraph"/>
        <w:widowControl/>
        <w:ind w:left="0"/>
        <w:contextualSpacing w:val="0"/>
        <w:rPr>
          <w:highlight w:val="yellow"/>
        </w:rPr>
      </w:pPr>
    </w:p>
    <w:p w14:paraId="40EBA511" w14:textId="63D665BB" w:rsidR="00DF79CC" w:rsidRPr="00BA2ABB" w:rsidRDefault="009241BC" w:rsidP="007C45A4">
      <w:pPr>
        <w:pStyle w:val="ListParagraph"/>
        <w:ind w:left="0"/>
        <w:contextualSpacing w:val="0"/>
      </w:pPr>
      <w:r w:rsidRPr="00BA2ABB">
        <w:t xml:space="preserve">NOTE: Adjust </w:t>
      </w:r>
      <w:r w:rsidR="00636333" w:rsidRPr="00BA2ABB">
        <w:t xml:space="preserve">the </w:t>
      </w:r>
      <w:r w:rsidRPr="00BA2ABB">
        <w:t xml:space="preserve">mass range to encompass desired neuropeptide range. </w:t>
      </w:r>
      <w:bookmarkEnd w:id="8"/>
    </w:p>
    <w:p w14:paraId="449ACCBF" w14:textId="77777777" w:rsidR="00066200" w:rsidRPr="00BA2ABB" w:rsidRDefault="00066200" w:rsidP="007C45A4">
      <w:pPr>
        <w:pStyle w:val="ListParagraph"/>
        <w:ind w:left="0"/>
        <w:contextualSpacing w:val="0"/>
      </w:pPr>
    </w:p>
    <w:p w14:paraId="2B2862A1" w14:textId="1513654D" w:rsidR="00DF79CC" w:rsidRPr="00BA2ABB" w:rsidRDefault="00DF79CC" w:rsidP="00915CA7">
      <w:pPr>
        <w:pStyle w:val="ListParagraph"/>
        <w:widowControl/>
        <w:numPr>
          <w:ilvl w:val="1"/>
          <w:numId w:val="17"/>
        </w:numPr>
        <w:ind w:left="0" w:firstLine="0"/>
        <w:contextualSpacing w:val="0"/>
      </w:pPr>
      <w:r w:rsidRPr="00BA2ABB">
        <w:t xml:space="preserve">Data </w:t>
      </w:r>
      <w:r w:rsidR="002A01C6" w:rsidRPr="00BA2ABB">
        <w:t>a</w:t>
      </w:r>
      <w:r w:rsidRPr="00BA2ABB">
        <w:t>nalysis</w:t>
      </w:r>
    </w:p>
    <w:p w14:paraId="475C9214" w14:textId="77777777" w:rsidR="00DF79CC" w:rsidRPr="00BA2ABB" w:rsidRDefault="00DF79CC" w:rsidP="007C45A4">
      <w:pPr>
        <w:pStyle w:val="ListParagraph"/>
        <w:ind w:left="0"/>
        <w:contextualSpacing w:val="0"/>
      </w:pPr>
    </w:p>
    <w:p w14:paraId="455CF011" w14:textId="4AC4059F" w:rsidR="00DF79CC" w:rsidRPr="00BA2ABB" w:rsidRDefault="00DF79CC" w:rsidP="00915CA7">
      <w:pPr>
        <w:pStyle w:val="ListParagraph"/>
        <w:widowControl/>
        <w:numPr>
          <w:ilvl w:val="2"/>
          <w:numId w:val="17"/>
        </w:numPr>
        <w:ind w:left="0" w:firstLine="0"/>
        <w:contextualSpacing w:val="0"/>
      </w:pPr>
      <w:r w:rsidRPr="00BA2ABB">
        <w:t xml:space="preserve">Open the MALDI-MS file in </w:t>
      </w:r>
      <w:r w:rsidR="003F2728" w:rsidRPr="00BA2ABB">
        <w:t xml:space="preserve">data analysis software </w:t>
      </w:r>
      <w:r w:rsidRPr="00BA2ABB">
        <w:t xml:space="preserve">(see </w:t>
      </w:r>
      <w:r w:rsidRPr="00BA2ABB">
        <w:rPr>
          <w:b/>
          <w:bCs/>
        </w:rPr>
        <w:t>Table of Materials</w:t>
      </w:r>
      <w:r w:rsidRPr="00BA2ABB">
        <w:t>) and</w:t>
      </w:r>
      <w:r w:rsidR="002B0949" w:rsidRPr="00BA2ABB">
        <w:t xml:space="preserve"> click </w:t>
      </w:r>
      <w:r w:rsidR="00AB0D13" w:rsidRPr="00BA2ABB">
        <w:rPr>
          <w:b/>
          <w:bCs/>
        </w:rPr>
        <w:t>Baseline Subtraction</w:t>
      </w:r>
      <w:r w:rsidR="002B0949" w:rsidRPr="00BA2ABB">
        <w:rPr>
          <w:b/>
          <w:bCs/>
        </w:rPr>
        <w:t xml:space="preserve"> </w:t>
      </w:r>
      <w:r w:rsidR="002B0949" w:rsidRPr="00BA2ABB">
        <w:t>for the software used here</w:t>
      </w:r>
      <w:r w:rsidR="00C35DE3" w:rsidRPr="00BA2ABB">
        <w:t>.</w:t>
      </w:r>
    </w:p>
    <w:p w14:paraId="19729E1C" w14:textId="77777777" w:rsidR="00DF79CC" w:rsidRPr="00BA2ABB" w:rsidRDefault="00DF79CC" w:rsidP="007C45A4">
      <w:pPr>
        <w:pStyle w:val="ListParagraph"/>
        <w:ind w:left="0"/>
        <w:contextualSpacing w:val="0"/>
      </w:pPr>
    </w:p>
    <w:p w14:paraId="703DF634" w14:textId="7C430116" w:rsidR="00DF79CC" w:rsidRPr="00BA2ABB" w:rsidRDefault="00DF79CC" w:rsidP="00915CA7">
      <w:pPr>
        <w:pStyle w:val="ListParagraph"/>
        <w:widowControl/>
        <w:numPr>
          <w:ilvl w:val="2"/>
          <w:numId w:val="17"/>
        </w:numPr>
        <w:ind w:left="0" w:firstLine="0"/>
        <w:contextualSpacing w:val="0"/>
      </w:pPr>
      <w:r w:rsidRPr="00BA2ABB">
        <w:t>Perform peak pickin</w:t>
      </w:r>
      <w:r w:rsidR="00C35DE3" w:rsidRPr="00BA2ABB">
        <w:t>g by clicking</w:t>
      </w:r>
      <w:r w:rsidRPr="00BA2ABB">
        <w:t xml:space="preserve"> </w:t>
      </w:r>
      <w:r w:rsidRPr="00BA2ABB">
        <w:rPr>
          <w:b/>
          <w:bCs/>
        </w:rPr>
        <w:t>Find Mass List</w:t>
      </w:r>
      <w:r w:rsidRPr="00BA2ABB">
        <w:t>.</w:t>
      </w:r>
      <w:r w:rsidR="00CC10C2" w:rsidRPr="00BA2ABB">
        <w:t xml:space="preserve"> I</w:t>
      </w:r>
      <w:r w:rsidRPr="00BA2ABB">
        <w:t xml:space="preserve">f there are too few peaks, edit the mass list manually by selecting </w:t>
      </w:r>
      <w:r w:rsidRPr="00BA2ABB">
        <w:rPr>
          <w:b/>
          <w:bCs/>
        </w:rPr>
        <w:t>Edit Mass List</w:t>
      </w:r>
      <w:r w:rsidRPr="00BA2ABB">
        <w:t xml:space="preserve"> and click on peaks in the spectrum to add them to the mass list.</w:t>
      </w:r>
    </w:p>
    <w:p w14:paraId="1ECE7A83" w14:textId="77777777" w:rsidR="0080533D" w:rsidRPr="00BA2ABB" w:rsidRDefault="0080533D" w:rsidP="007C45A4"/>
    <w:p w14:paraId="141B1F94" w14:textId="463852C4" w:rsidR="00DF79CC" w:rsidRPr="00BA2ABB" w:rsidRDefault="00DF79CC" w:rsidP="00915CA7">
      <w:pPr>
        <w:pStyle w:val="ListParagraph"/>
        <w:widowControl/>
        <w:numPr>
          <w:ilvl w:val="2"/>
          <w:numId w:val="17"/>
        </w:numPr>
        <w:ind w:left="0" w:firstLine="0"/>
        <w:contextualSpacing w:val="0"/>
      </w:pPr>
      <w:r w:rsidRPr="00BA2ABB">
        <w:t>Perform accurate mass matching by comparing mass list with neuropeptide database containing [M+</w:t>
      </w:r>
      <w:r w:rsidR="00005CFA" w:rsidRPr="00BA2ABB">
        <w:t>H]</w:t>
      </w:r>
      <w:r w:rsidR="00005CFA" w:rsidRPr="00BA2ABB">
        <w:rPr>
          <w:vertAlign w:val="superscript"/>
        </w:rPr>
        <w:t xml:space="preserve"> +</w:t>
      </w:r>
      <w:r w:rsidRPr="00BA2ABB">
        <w:t xml:space="preserve"> </w:t>
      </w:r>
      <w:r w:rsidRPr="00BA2ABB">
        <w:rPr>
          <w:i/>
          <w:iCs/>
        </w:rPr>
        <w:t>m/z</w:t>
      </w:r>
      <w:r w:rsidRPr="00BA2ABB">
        <w:t xml:space="preserve"> values (± 200 ppm error). </w:t>
      </w:r>
    </w:p>
    <w:p w14:paraId="048D64E4" w14:textId="77777777" w:rsidR="0080533D" w:rsidRPr="00BA2ABB" w:rsidRDefault="0080533D" w:rsidP="007C45A4"/>
    <w:p w14:paraId="6F973FD0" w14:textId="61ABCC86" w:rsidR="00DF79CC" w:rsidRPr="00BA2ABB" w:rsidRDefault="00DF79CC" w:rsidP="007C45A4">
      <w:r w:rsidRPr="00BA2ABB">
        <w:t>NOTE: Common salt adducts, such as [M+</w:t>
      </w:r>
      <w:proofErr w:type="gramStart"/>
      <w:r w:rsidRPr="00BA2ABB">
        <w:t>K]</w:t>
      </w:r>
      <w:r w:rsidRPr="00BA2ABB">
        <w:rPr>
          <w:vertAlign w:val="superscript"/>
        </w:rPr>
        <w:t>+</w:t>
      </w:r>
      <w:proofErr w:type="gramEnd"/>
      <w:r w:rsidRPr="00BA2ABB">
        <w:t>, [</w:t>
      </w:r>
      <w:proofErr w:type="spellStart"/>
      <w:r w:rsidRPr="00BA2ABB">
        <w:t>M+Na</w:t>
      </w:r>
      <w:proofErr w:type="spellEnd"/>
      <w:r w:rsidRPr="00BA2ABB">
        <w:t>]</w:t>
      </w:r>
      <w:r w:rsidRPr="00BA2ABB">
        <w:rPr>
          <w:vertAlign w:val="superscript"/>
        </w:rPr>
        <w:t>+</w:t>
      </w:r>
      <w:r w:rsidRPr="00BA2ABB">
        <w:t>, and [M+NH</w:t>
      </w:r>
      <w:r w:rsidRPr="00BA2ABB">
        <w:rPr>
          <w:vertAlign w:val="subscript"/>
        </w:rPr>
        <w:t>4</w:t>
      </w:r>
      <w:r w:rsidRPr="00BA2ABB">
        <w:t>]</w:t>
      </w:r>
      <w:r w:rsidRPr="00BA2ABB">
        <w:rPr>
          <w:vertAlign w:val="superscript"/>
        </w:rPr>
        <w:t>+</w:t>
      </w:r>
      <w:r w:rsidRPr="00BA2ABB">
        <w:t xml:space="preserve">, should also be included in </w:t>
      </w:r>
      <w:r w:rsidR="005E4E40" w:rsidRPr="00BA2ABB">
        <w:t xml:space="preserve">the </w:t>
      </w:r>
      <w:r w:rsidRPr="00BA2ABB">
        <w:t xml:space="preserve">accurate mass matching target list. </w:t>
      </w:r>
    </w:p>
    <w:p w14:paraId="12CFB06C" w14:textId="77777777" w:rsidR="0080533D" w:rsidRPr="00BA2ABB" w:rsidRDefault="0080533D" w:rsidP="007C45A4"/>
    <w:p w14:paraId="1878009B" w14:textId="79CC080F" w:rsidR="00DF79CC" w:rsidRPr="00BA2ABB" w:rsidRDefault="00DF79CC" w:rsidP="00915CA7">
      <w:pPr>
        <w:pStyle w:val="ListParagraph"/>
        <w:widowControl/>
        <w:numPr>
          <w:ilvl w:val="2"/>
          <w:numId w:val="17"/>
        </w:numPr>
        <w:ind w:left="0" w:firstLine="0"/>
        <w:contextualSpacing w:val="0"/>
      </w:pPr>
      <w:r w:rsidRPr="00BA2ABB">
        <w:t xml:space="preserve">To verify </w:t>
      </w:r>
      <w:r w:rsidR="007B3AF4" w:rsidRPr="00BA2ABB">
        <w:t>the identified peaks</w:t>
      </w:r>
      <w:r w:rsidRPr="00BA2ABB">
        <w:t xml:space="preserve">, generate a list of </w:t>
      </w:r>
      <w:r w:rsidRPr="00BA2ABB">
        <w:rPr>
          <w:i/>
          <w:iCs/>
        </w:rPr>
        <w:t>m/z</w:t>
      </w:r>
      <w:r w:rsidRPr="00BA2ABB">
        <w:t xml:space="preserve"> of interest and perform MS/MS experiments.</w:t>
      </w:r>
    </w:p>
    <w:p w14:paraId="4EBBFF78" w14:textId="77777777" w:rsidR="00DF79CC" w:rsidRPr="00BA2ABB" w:rsidRDefault="00DF79CC" w:rsidP="007C45A4">
      <w:pPr>
        <w:pStyle w:val="ListParagraph"/>
        <w:ind w:left="0"/>
        <w:contextualSpacing w:val="0"/>
      </w:pPr>
    </w:p>
    <w:p w14:paraId="1D446B2C" w14:textId="7C96C045" w:rsidR="00DF79CC" w:rsidRPr="00915CA7" w:rsidRDefault="00DF79CC" w:rsidP="00915CA7">
      <w:pPr>
        <w:pStyle w:val="ListParagraph"/>
        <w:widowControl/>
        <w:numPr>
          <w:ilvl w:val="0"/>
          <w:numId w:val="17"/>
        </w:numPr>
        <w:ind w:left="0" w:firstLine="0"/>
        <w:contextualSpacing w:val="0"/>
        <w:rPr>
          <w:b/>
          <w:bCs/>
          <w:highlight w:val="yellow"/>
        </w:rPr>
      </w:pPr>
      <w:r w:rsidRPr="00915CA7">
        <w:rPr>
          <w:b/>
          <w:bCs/>
          <w:highlight w:val="yellow"/>
        </w:rPr>
        <w:t xml:space="preserve">MALDI-MS </w:t>
      </w:r>
      <w:r w:rsidR="007B3AF4" w:rsidRPr="00915CA7">
        <w:rPr>
          <w:b/>
          <w:bCs/>
          <w:highlight w:val="yellow"/>
        </w:rPr>
        <w:t>i</w:t>
      </w:r>
      <w:r w:rsidRPr="00915CA7">
        <w:rPr>
          <w:b/>
          <w:bCs/>
          <w:highlight w:val="yellow"/>
        </w:rPr>
        <w:t xml:space="preserve">maging </w:t>
      </w:r>
      <w:r w:rsidR="007B3AF4" w:rsidRPr="00915CA7">
        <w:rPr>
          <w:b/>
          <w:bCs/>
          <w:highlight w:val="yellow"/>
        </w:rPr>
        <w:t>a</w:t>
      </w:r>
      <w:r w:rsidRPr="00915CA7">
        <w:rPr>
          <w:b/>
          <w:bCs/>
          <w:highlight w:val="yellow"/>
        </w:rPr>
        <w:t xml:space="preserve">nalysis of </w:t>
      </w:r>
      <w:r w:rsidR="007B3AF4" w:rsidRPr="00915CA7">
        <w:rPr>
          <w:b/>
          <w:bCs/>
          <w:highlight w:val="yellow"/>
        </w:rPr>
        <w:t>n</w:t>
      </w:r>
      <w:r w:rsidRPr="00915CA7">
        <w:rPr>
          <w:b/>
          <w:bCs/>
          <w:highlight w:val="yellow"/>
        </w:rPr>
        <w:t>europeptides</w:t>
      </w:r>
    </w:p>
    <w:p w14:paraId="52B0546D" w14:textId="77777777" w:rsidR="0080533D" w:rsidRPr="00BA2ABB" w:rsidRDefault="0080533D" w:rsidP="00915CA7">
      <w:pPr>
        <w:widowControl/>
      </w:pPr>
    </w:p>
    <w:p w14:paraId="64D042E3" w14:textId="3E5AFF4B" w:rsidR="00DF79CC" w:rsidRPr="00BA2ABB" w:rsidRDefault="00DF79CC" w:rsidP="00915CA7">
      <w:pPr>
        <w:pStyle w:val="ListParagraph"/>
        <w:widowControl/>
        <w:numPr>
          <w:ilvl w:val="1"/>
          <w:numId w:val="17"/>
        </w:numPr>
        <w:ind w:left="0" w:firstLine="0"/>
        <w:contextualSpacing w:val="0"/>
      </w:pPr>
      <w:r w:rsidRPr="00BA2ABB">
        <w:t xml:space="preserve">Sample </w:t>
      </w:r>
      <w:r w:rsidR="007B3AF4" w:rsidRPr="00BA2ABB">
        <w:t>p</w:t>
      </w:r>
      <w:r w:rsidRPr="00BA2ABB">
        <w:t xml:space="preserve">reparation </w:t>
      </w:r>
    </w:p>
    <w:p w14:paraId="46BD7122" w14:textId="77777777" w:rsidR="0080533D" w:rsidRPr="00BA2ABB" w:rsidRDefault="0080533D" w:rsidP="007C45A4"/>
    <w:p w14:paraId="24A2D861" w14:textId="4400AD33" w:rsidR="00DF79CC" w:rsidRPr="00BA2ABB" w:rsidRDefault="00DF79CC" w:rsidP="007C45A4">
      <w:r w:rsidRPr="00BA2ABB">
        <w:t>N</w:t>
      </w:r>
      <w:r w:rsidR="007B3AF4" w:rsidRPr="00BA2ABB">
        <w:t>OTE</w:t>
      </w:r>
      <w:r w:rsidRPr="00BA2ABB">
        <w:t xml:space="preserve">: Embedding and sectioning steps are not necessary for tissues that are too thin to be sectioned. </w:t>
      </w:r>
    </w:p>
    <w:p w14:paraId="5BDBA8BE" w14:textId="77777777" w:rsidR="0080533D" w:rsidRPr="00BA2ABB" w:rsidRDefault="0080533D" w:rsidP="007C45A4">
      <w:pPr>
        <w:rPr>
          <w:b/>
          <w:bCs/>
        </w:rPr>
      </w:pPr>
    </w:p>
    <w:p w14:paraId="1653D9E2" w14:textId="02C7C22B" w:rsidR="00DF79CC" w:rsidRPr="00BA2ABB" w:rsidRDefault="00DF79CC" w:rsidP="00915CA7">
      <w:pPr>
        <w:pStyle w:val="ListParagraph"/>
        <w:widowControl/>
        <w:numPr>
          <w:ilvl w:val="2"/>
          <w:numId w:val="17"/>
        </w:numPr>
        <w:ind w:left="0" w:firstLine="0"/>
        <w:contextualSpacing w:val="0"/>
        <w:rPr>
          <w:highlight w:val="yellow"/>
        </w:rPr>
      </w:pPr>
      <w:bookmarkStart w:id="9" w:name="_Hlk81737233"/>
      <w:r w:rsidRPr="00BA2ABB">
        <w:rPr>
          <w:highlight w:val="yellow"/>
        </w:rPr>
        <w:t xml:space="preserve">Fill half a cryostat cup with gelatin (37 °C, 100 mg/mL in deionized water) and allow </w:t>
      </w:r>
      <w:r w:rsidR="008107F9" w:rsidRPr="00BA2ABB">
        <w:rPr>
          <w:highlight w:val="yellow"/>
        </w:rPr>
        <w:t xml:space="preserve">it </w:t>
      </w:r>
      <w:r w:rsidRPr="00BA2ABB">
        <w:rPr>
          <w:highlight w:val="yellow"/>
        </w:rPr>
        <w:t>to solidify at room temperature. Keep leftover liquid gelatin warm in a 37 °C water bath.</w:t>
      </w:r>
    </w:p>
    <w:p w14:paraId="29DA6202" w14:textId="77777777" w:rsidR="00DF79CC" w:rsidRPr="00BA2ABB" w:rsidRDefault="00DF79CC" w:rsidP="007C45A4">
      <w:pPr>
        <w:pStyle w:val="ListParagraph"/>
        <w:ind w:left="0"/>
        <w:contextualSpacing w:val="0"/>
        <w:rPr>
          <w:highlight w:val="yellow"/>
        </w:rPr>
      </w:pPr>
    </w:p>
    <w:p w14:paraId="39EEB554" w14:textId="77661E0E" w:rsidR="00DF79CC" w:rsidRPr="00BA2ABB" w:rsidRDefault="00DF79CC" w:rsidP="00915CA7">
      <w:pPr>
        <w:pStyle w:val="ListParagraph"/>
        <w:widowControl/>
        <w:numPr>
          <w:ilvl w:val="2"/>
          <w:numId w:val="17"/>
        </w:numPr>
        <w:ind w:left="0" w:firstLine="0"/>
        <w:contextualSpacing w:val="0"/>
        <w:rPr>
          <w:highlight w:val="yellow"/>
        </w:rPr>
      </w:pPr>
      <w:r w:rsidRPr="00BA2ABB">
        <w:rPr>
          <w:highlight w:val="yellow"/>
        </w:rPr>
        <w:t xml:space="preserve">Collect desired neuronal tissue from the animal and use forceps to immediately dip the tissue into a 0.6 mL tube containing deionized water for </w:t>
      </w:r>
      <w:r w:rsidR="00836A72" w:rsidRPr="00BA2ABB">
        <w:rPr>
          <w:highlight w:val="yellow"/>
        </w:rPr>
        <w:t xml:space="preserve">1 </w:t>
      </w:r>
      <w:r w:rsidRPr="00BA2ABB">
        <w:rPr>
          <w:highlight w:val="yellow"/>
        </w:rPr>
        <w:t>s.</w:t>
      </w:r>
    </w:p>
    <w:p w14:paraId="7DD9A811" w14:textId="77777777" w:rsidR="00BF7FF6" w:rsidRPr="00BA2ABB" w:rsidRDefault="00BF7FF6" w:rsidP="00915CA7">
      <w:pPr>
        <w:pStyle w:val="ListParagraph"/>
        <w:ind w:left="0"/>
        <w:contextualSpacing w:val="0"/>
        <w:rPr>
          <w:highlight w:val="yellow"/>
        </w:rPr>
      </w:pPr>
    </w:p>
    <w:p w14:paraId="239BE8A9" w14:textId="444AB931" w:rsidR="00BF7FF6" w:rsidRPr="00BA2ABB" w:rsidRDefault="00BF7FF6" w:rsidP="00915CA7">
      <w:pPr>
        <w:pStyle w:val="ListParagraph"/>
        <w:widowControl/>
        <w:ind w:left="0"/>
        <w:contextualSpacing w:val="0"/>
      </w:pPr>
      <w:r w:rsidRPr="00BA2ABB">
        <w:t>NOTE: Refer to Step 1.1.2 N</w:t>
      </w:r>
      <w:r w:rsidR="00891513" w:rsidRPr="00BA2ABB">
        <w:t>OTE for</w:t>
      </w:r>
      <w:r w:rsidRPr="00BA2ABB">
        <w:t xml:space="preserve"> neuronal tissue dissection.</w:t>
      </w:r>
      <w:r w:rsidR="007960B8" w:rsidRPr="00BA2ABB">
        <w:t xml:space="preserve"> </w:t>
      </w:r>
    </w:p>
    <w:p w14:paraId="15AF1FC0" w14:textId="77777777" w:rsidR="00DF79CC" w:rsidRPr="00BA2ABB" w:rsidRDefault="00DF79CC" w:rsidP="007C45A4">
      <w:pPr>
        <w:pStyle w:val="ListParagraph"/>
        <w:ind w:left="0"/>
        <w:contextualSpacing w:val="0"/>
        <w:rPr>
          <w:highlight w:val="yellow"/>
        </w:rPr>
      </w:pPr>
    </w:p>
    <w:p w14:paraId="7A61C01E" w14:textId="77777777" w:rsidR="00DF79CC" w:rsidRPr="00BA2ABB" w:rsidRDefault="00DF79CC" w:rsidP="00915CA7">
      <w:pPr>
        <w:pStyle w:val="ListParagraph"/>
        <w:widowControl/>
        <w:numPr>
          <w:ilvl w:val="2"/>
          <w:numId w:val="17"/>
        </w:numPr>
        <w:ind w:left="0" w:firstLine="0"/>
        <w:contextualSpacing w:val="0"/>
        <w:rPr>
          <w:highlight w:val="yellow"/>
        </w:rPr>
      </w:pPr>
      <w:r w:rsidRPr="00BA2ABB">
        <w:rPr>
          <w:highlight w:val="yellow"/>
        </w:rPr>
        <w:t xml:space="preserve">Place the tissue on top of the solid gelatin and fill the rest of the cryostat cup with liquid gelatin. Use forceps to position the tissue. </w:t>
      </w:r>
    </w:p>
    <w:p w14:paraId="13144805" w14:textId="77777777" w:rsidR="00DF79CC" w:rsidRPr="00BA2ABB" w:rsidRDefault="00DF79CC" w:rsidP="007C45A4">
      <w:pPr>
        <w:pStyle w:val="ListParagraph"/>
        <w:ind w:left="0"/>
        <w:contextualSpacing w:val="0"/>
        <w:rPr>
          <w:highlight w:val="yellow"/>
        </w:rPr>
      </w:pPr>
    </w:p>
    <w:p w14:paraId="02E97924" w14:textId="77777777" w:rsidR="005B2982" w:rsidRPr="00BA2ABB" w:rsidRDefault="00DF79CC" w:rsidP="00915CA7">
      <w:pPr>
        <w:pStyle w:val="ListParagraph"/>
        <w:widowControl/>
        <w:numPr>
          <w:ilvl w:val="2"/>
          <w:numId w:val="17"/>
        </w:numPr>
        <w:ind w:left="0" w:firstLine="0"/>
        <w:contextualSpacing w:val="0"/>
        <w:rPr>
          <w:highlight w:val="yellow"/>
        </w:rPr>
      </w:pPr>
      <w:r w:rsidRPr="00BA2ABB">
        <w:rPr>
          <w:highlight w:val="yellow"/>
        </w:rPr>
        <w:t>Place the cryostat cup on a flat surface and freeze with dry ice.</w:t>
      </w:r>
    </w:p>
    <w:p w14:paraId="33A38BC7" w14:textId="77777777" w:rsidR="005B2982" w:rsidRPr="00BA2ABB" w:rsidRDefault="005B2982" w:rsidP="007C45A4">
      <w:pPr>
        <w:pStyle w:val="ListParagraph"/>
        <w:ind w:left="0"/>
        <w:contextualSpacing w:val="0"/>
        <w:rPr>
          <w:highlight w:val="yellow"/>
        </w:rPr>
      </w:pPr>
    </w:p>
    <w:p w14:paraId="0C1BAAE1" w14:textId="7E2BB1F3" w:rsidR="00DF79CC" w:rsidRPr="00BA2ABB" w:rsidRDefault="005B2982" w:rsidP="00915CA7">
      <w:pPr>
        <w:pStyle w:val="ListParagraph"/>
        <w:widowControl/>
        <w:ind w:left="0"/>
        <w:contextualSpacing w:val="0"/>
        <w:rPr>
          <w:highlight w:val="yellow"/>
        </w:rPr>
      </w:pPr>
      <w:r w:rsidRPr="00BA2ABB">
        <w:t>NOTE:</w:t>
      </w:r>
      <w:r w:rsidR="00DF79CC" w:rsidRPr="00BA2ABB">
        <w:t xml:space="preserve"> Store samples at -80 °C until use</w:t>
      </w:r>
      <w:r w:rsidRPr="00BA2ABB">
        <w:t xml:space="preserve"> (ideally within 6 months)</w:t>
      </w:r>
      <w:r w:rsidR="00DF79CC" w:rsidRPr="00BA2ABB">
        <w:t>.</w:t>
      </w:r>
    </w:p>
    <w:p w14:paraId="1C774305" w14:textId="77777777" w:rsidR="00DF79CC" w:rsidRPr="00BA2ABB" w:rsidRDefault="00DF79CC" w:rsidP="007C45A4">
      <w:pPr>
        <w:pStyle w:val="ListParagraph"/>
        <w:ind w:left="0"/>
        <w:contextualSpacing w:val="0"/>
        <w:rPr>
          <w:highlight w:val="yellow"/>
        </w:rPr>
      </w:pPr>
    </w:p>
    <w:p w14:paraId="1876625A" w14:textId="6E21850F" w:rsidR="00A03450" w:rsidRPr="00BA2ABB" w:rsidRDefault="00DF79CC" w:rsidP="00915CA7">
      <w:pPr>
        <w:pStyle w:val="ListParagraph"/>
        <w:widowControl/>
        <w:numPr>
          <w:ilvl w:val="2"/>
          <w:numId w:val="17"/>
        </w:numPr>
        <w:ind w:left="0" w:firstLine="0"/>
        <w:contextualSpacing w:val="0"/>
        <w:rPr>
          <w:highlight w:val="yellow"/>
        </w:rPr>
      </w:pPr>
      <w:r w:rsidRPr="00BA2ABB">
        <w:rPr>
          <w:highlight w:val="yellow"/>
        </w:rPr>
        <w:t xml:space="preserve">For sectioning preparation, </w:t>
      </w:r>
      <w:r w:rsidR="00A03450" w:rsidRPr="00BA2ABB">
        <w:rPr>
          <w:highlight w:val="yellow"/>
        </w:rPr>
        <w:t xml:space="preserve">separate the gelatin-embedded sample from the cryostat mold by cutting the mold away. </w:t>
      </w:r>
    </w:p>
    <w:p w14:paraId="6B0031FD" w14:textId="77777777" w:rsidR="00A03450" w:rsidRPr="00BA2ABB" w:rsidRDefault="00A03450" w:rsidP="00915CA7">
      <w:pPr>
        <w:pStyle w:val="ListParagraph"/>
        <w:widowControl/>
        <w:ind w:left="0"/>
        <w:contextualSpacing w:val="0"/>
        <w:rPr>
          <w:highlight w:val="yellow"/>
        </w:rPr>
      </w:pPr>
    </w:p>
    <w:p w14:paraId="68F98787" w14:textId="77777777" w:rsidR="00BD6A76" w:rsidRPr="00BA2ABB" w:rsidRDefault="00A03450" w:rsidP="00915CA7">
      <w:pPr>
        <w:pStyle w:val="ListParagraph"/>
        <w:widowControl/>
        <w:numPr>
          <w:ilvl w:val="2"/>
          <w:numId w:val="17"/>
        </w:numPr>
        <w:ind w:left="0" w:firstLine="0"/>
        <w:contextualSpacing w:val="0"/>
        <w:rPr>
          <w:highlight w:val="yellow"/>
        </w:rPr>
      </w:pPr>
      <w:r w:rsidRPr="00BA2ABB">
        <w:rPr>
          <w:highlight w:val="yellow"/>
        </w:rPr>
        <w:t>M</w:t>
      </w:r>
      <w:r w:rsidR="00DF79CC" w:rsidRPr="00BA2ABB">
        <w:rPr>
          <w:highlight w:val="yellow"/>
        </w:rPr>
        <w:t xml:space="preserve">ount the embedded tissue onto a cryostat chuck by pipetting a 1 mL droplet of deionized water onto the chuck and immediately pressing the embedded tissue onto the droplet. </w:t>
      </w:r>
    </w:p>
    <w:p w14:paraId="4C43C625" w14:textId="77777777" w:rsidR="00BD6A76" w:rsidRPr="00BA2ABB" w:rsidRDefault="00BD6A76" w:rsidP="00915CA7">
      <w:pPr>
        <w:pStyle w:val="ListParagraph"/>
        <w:ind w:left="0"/>
        <w:contextualSpacing w:val="0"/>
        <w:rPr>
          <w:highlight w:val="yellow"/>
        </w:rPr>
      </w:pPr>
    </w:p>
    <w:p w14:paraId="54DC063D" w14:textId="1347181E" w:rsidR="00DF79CC" w:rsidRPr="00BA2ABB" w:rsidRDefault="00DF79CC" w:rsidP="00915CA7">
      <w:pPr>
        <w:pStyle w:val="ListParagraph"/>
        <w:widowControl/>
        <w:numPr>
          <w:ilvl w:val="2"/>
          <w:numId w:val="17"/>
        </w:numPr>
        <w:ind w:left="0" w:firstLine="0"/>
        <w:contextualSpacing w:val="0"/>
      </w:pPr>
      <w:r w:rsidRPr="00BA2ABB">
        <w:rPr>
          <w:highlight w:val="yellow"/>
        </w:rPr>
        <w:t>Once frozen, pipette more deionized water around the tissue to further secure it to the chuck.</w:t>
      </w:r>
      <w:r w:rsidR="00C8442F" w:rsidRPr="00BA2ABB">
        <w:rPr>
          <w:highlight w:val="yellow"/>
        </w:rPr>
        <w:t xml:space="preserve"> </w:t>
      </w:r>
      <w:bookmarkEnd w:id="9"/>
      <w:r w:rsidR="00C8442F" w:rsidRPr="00BA2ABB">
        <w:rPr>
          <w:highlight w:val="yellow"/>
        </w:rPr>
        <w:t>P</w:t>
      </w:r>
      <w:r w:rsidRPr="00BA2ABB">
        <w:rPr>
          <w:highlight w:val="yellow"/>
        </w:rPr>
        <w:t>erform</w:t>
      </w:r>
      <w:r w:rsidR="00C8442F" w:rsidRPr="00BA2ABB">
        <w:rPr>
          <w:highlight w:val="yellow"/>
        </w:rPr>
        <w:t xml:space="preserve"> these steps </w:t>
      </w:r>
      <w:r w:rsidRPr="00BA2ABB">
        <w:rPr>
          <w:highlight w:val="yellow"/>
        </w:rPr>
        <w:t xml:space="preserve">inside the cryostat box </w:t>
      </w:r>
      <w:r w:rsidRPr="00BA2ABB">
        <w:t xml:space="preserve">(see </w:t>
      </w:r>
      <w:r w:rsidRPr="00BA2ABB">
        <w:rPr>
          <w:b/>
          <w:bCs/>
        </w:rPr>
        <w:t>Table of Materials</w:t>
      </w:r>
      <w:r w:rsidRPr="00BA2ABB">
        <w:t xml:space="preserve">) </w:t>
      </w:r>
      <w:r w:rsidRPr="00BA2ABB">
        <w:rPr>
          <w:highlight w:val="yellow"/>
        </w:rPr>
        <w:t xml:space="preserve">set at -20 °C. </w:t>
      </w:r>
    </w:p>
    <w:p w14:paraId="06076D28" w14:textId="77777777" w:rsidR="0080533D" w:rsidRPr="00BA2ABB" w:rsidRDefault="0080533D" w:rsidP="007C45A4"/>
    <w:p w14:paraId="17E840AF" w14:textId="01AF55EF" w:rsidR="00DF79CC" w:rsidRPr="00BA2ABB" w:rsidRDefault="00DF79CC" w:rsidP="00915CA7">
      <w:pPr>
        <w:pStyle w:val="ListParagraph"/>
        <w:widowControl/>
        <w:numPr>
          <w:ilvl w:val="2"/>
          <w:numId w:val="17"/>
        </w:numPr>
        <w:ind w:left="0" w:firstLine="0"/>
        <w:contextualSpacing w:val="0"/>
        <w:rPr>
          <w:highlight w:val="yellow"/>
        </w:rPr>
      </w:pPr>
      <w:r w:rsidRPr="00BA2ABB">
        <w:rPr>
          <w:highlight w:val="yellow"/>
        </w:rPr>
        <w:t xml:space="preserve">Section the tissue at </w:t>
      </w:r>
      <w:r w:rsidR="00D03645" w:rsidRPr="00BA2ABB">
        <w:rPr>
          <w:highlight w:val="yellow"/>
        </w:rPr>
        <w:t>an</w:t>
      </w:r>
      <w:r w:rsidRPr="00BA2ABB">
        <w:rPr>
          <w:highlight w:val="yellow"/>
        </w:rPr>
        <w:t xml:space="preserve"> approximate thickness of one cell (8-20 </w:t>
      </w:r>
      <w:proofErr w:type="spellStart"/>
      <w:r w:rsidRPr="00BA2ABB">
        <w:rPr>
          <w:highlight w:val="yellow"/>
        </w:rPr>
        <w:t>μm</w:t>
      </w:r>
      <w:proofErr w:type="spellEnd"/>
      <w:r w:rsidR="00F028EE" w:rsidRPr="00BA2ABB">
        <w:rPr>
          <w:highlight w:val="yellow"/>
        </w:rPr>
        <w:t xml:space="preserve"> depending on the sample type</w:t>
      </w:r>
      <w:r w:rsidRPr="00BA2ABB">
        <w:rPr>
          <w:highlight w:val="yellow"/>
        </w:rPr>
        <w:t>) and thaw mount each section onto an</w:t>
      </w:r>
      <w:r w:rsidR="003F2728" w:rsidRPr="00BA2ABB">
        <w:rPr>
          <w:highlight w:val="yellow"/>
        </w:rPr>
        <w:t xml:space="preserve"> indium tin oxide</w:t>
      </w:r>
      <w:r w:rsidRPr="00BA2ABB">
        <w:rPr>
          <w:highlight w:val="yellow"/>
        </w:rPr>
        <w:t xml:space="preserve"> </w:t>
      </w:r>
      <w:r w:rsidR="003F2728" w:rsidRPr="00BA2ABB">
        <w:rPr>
          <w:highlight w:val="yellow"/>
        </w:rPr>
        <w:t>(</w:t>
      </w:r>
      <w:r w:rsidRPr="00BA2ABB">
        <w:rPr>
          <w:highlight w:val="yellow"/>
        </w:rPr>
        <w:t>ITO</w:t>
      </w:r>
      <w:r w:rsidR="003F2728" w:rsidRPr="00BA2ABB">
        <w:rPr>
          <w:highlight w:val="yellow"/>
        </w:rPr>
        <w:t>)</w:t>
      </w:r>
      <w:r w:rsidRPr="00BA2ABB">
        <w:rPr>
          <w:highlight w:val="yellow"/>
        </w:rPr>
        <w:t xml:space="preserve">-coated glass slide by placing one side of the slide near the section and placing </w:t>
      </w:r>
      <w:r w:rsidR="00CC0D16" w:rsidRPr="00BA2ABB">
        <w:rPr>
          <w:highlight w:val="yellow"/>
        </w:rPr>
        <w:t xml:space="preserve">a </w:t>
      </w:r>
      <w:r w:rsidRPr="00BA2ABB">
        <w:rPr>
          <w:highlight w:val="yellow"/>
        </w:rPr>
        <w:t xml:space="preserve">finger on the other side of the slide to slowly warm the glass and allow the section to stick to the slide. </w:t>
      </w:r>
    </w:p>
    <w:p w14:paraId="55369E38" w14:textId="77777777" w:rsidR="0080533D" w:rsidRPr="00BA2ABB" w:rsidRDefault="0080533D" w:rsidP="007C45A4"/>
    <w:p w14:paraId="440629FA" w14:textId="6D88B90A" w:rsidR="00DF79CC" w:rsidRPr="00BA2ABB" w:rsidRDefault="00DF79CC" w:rsidP="007C45A4">
      <w:r w:rsidRPr="00BA2ABB">
        <w:t xml:space="preserve">NOTE: Tissue sections may also be thaw-mounted by picking up one edge of the gelatin with tweezers (chilled to -20 °C), placing it on the ITO-coated glass slide, and placing </w:t>
      </w:r>
      <w:r w:rsidR="00CC0D16" w:rsidRPr="00BA2ABB">
        <w:t xml:space="preserve">a </w:t>
      </w:r>
      <w:r w:rsidRPr="00BA2ABB">
        <w:t>finger on the other side of the slide to slowly warm the glass and allow the section to stick to the slide.</w:t>
      </w:r>
    </w:p>
    <w:p w14:paraId="31904BA4" w14:textId="77777777" w:rsidR="0080533D" w:rsidRPr="00BA2ABB" w:rsidRDefault="0080533D" w:rsidP="007C45A4"/>
    <w:p w14:paraId="3B8542B3" w14:textId="2974F7F0" w:rsidR="00DF79CC" w:rsidRPr="00BA2ABB" w:rsidRDefault="00CD14E2" w:rsidP="00915CA7">
      <w:pPr>
        <w:pStyle w:val="ListParagraph"/>
        <w:widowControl/>
        <w:numPr>
          <w:ilvl w:val="2"/>
          <w:numId w:val="17"/>
        </w:numPr>
        <w:ind w:left="0" w:firstLine="0"/>
        <w:contextualSpacing w:val="0"/>
      </w:pPr>
      <w:r w:rsidRPr="00BA2ABB">
        <w:t xml:space="preserve">Spot the sample to be used as </w:t>
      </w:r>
      <w:r w:rsidR="00577690" w:rsidRPr="00BA2ABB">
        <w:t xml:space="preserve">a </w:t>
      </w:r>
      <w:r w:rsidRPr="00BA2ABB">
        <w:t xml:space="preserve">calibrant (see </w:t>
      </w:r>
      <w:r w:rsidR="00577690" w:rsidRPr="00BA2ABB">
        <w:rPr>
          <w:bCs/>
        </w:rPr>
        <w:t>s</w:t>
      </w:r>
      <w:r w:rsidRPr="00BA2ABB">
        <w:rPr>
          <w:bCs/>
        </w:rPr>
        <w:t>tep 2.1.</w:t>
      </w:r>
      <w:r w:rsidR="0045352D" w:rsidRPr="00BA2ABB">
        <w:rPr>
          <w:bCs/>
        </w:rPr>
        <w:t>6</w:t>
      </w:r>
      <w:r w:rsidRPr="00BA2ABB">
        <w:t xml:space="preserve"> for calibrant options) by d</w:t>
      </w:r>
      <w:r w:rsidR="00DF79CC" w:rsidRPr="00BA2ABB">
        <w:t>raw</w:t>
      </w:r>
      <w:r w:rsidRPr="00BA2ABB">
        <w:t>ing</w:t>
      </w:r>
      <w:r w:rsidR="00DF79CC" w:rsidRPr="00BA2ABB">
        <w:t xml:space="preserve"> a small circle near the tissue section using a hydrophobic pen</w:t>
      </w:r>
      <w:r w:rsidRPr="00BA2ABB">
        <w:t xml:space="preserve"> and spotting the calibrant </w:t>
      </w:r>
      <w:r w:rsidR="00DF79CC" w:rsidRPr="00BA2ABB">
        <w:t xml:space="preserve">inside the circle. </w:t>
      </w:r>
    </w:p>
    <w:p w14:paraId="025C8F91" w14:textId="77777777" w:rsidR="00DF79CC" w:rsidRPr="00BA2ABB" w:rsidRDefault="00DF79CC" w:rsidP="007C45A4">
      <w:pPr>
        <w:pStyle w:val="ListParagraph"/>
        <w:ind w:left="0"/>
        <w:contextualSpacing w:val="0"/>
      </w:pPr>
    </w:p>
    <w:p w14:paraId="07F6930B" w14:textId="2ECC8CDD" w:rsidR="00595A74" w:rsidRPr="00BA2ABB" w:rsidRDefault="007F3154" w:rsidP="00915CA7">
      <w:pPr>
        <w:pStyle w:val="ListParagraph"/>
        <w:widowControl/>
        <w:numPr>
          <w:ilvl w:val="2"/>
          <w:numId w:val="17"/>
        </w:numPr>
        <w:ind w:left="0" w:firstLine="0"/>
        <w:contextualSpacing w:val="0"/>
      </w:pPr>
      <w:r w:rsidRPr="00BA2ABB">
        <w:t>Mark</w:t>
      </w:r>
      <w:r w:rsidR="00595A74" w:rsidRPr="00BA2ABB">
        <w:t xml:space="preserve"> each corner of the slide with a whiteout pen </w:t>
      </w:r>
      <w:r w:rsidRPr="00BA2ABB">
        <w:t>with a small shape</w:t>
      </w:r>
      <w:r w:rsidR="00F26D94" w:rsidRPr="00BA2ABB">
        <w:t xml:space="preserve"> containing sharp edges</w:t>
      </w:r>
      <w:r w:rsidRPr="00BA2ABB">
        <w:t xml:space="preserve"> (</w:t>
      </w:r>
      <w:r w:rsidRPr="00BA2ABB">
        <w:rPr>
          <w:i/>
          <w:iCs/>
        </w:rPr>
        <w:t>i.e.</w:t>
      </w:r>
      <w:r w:rsidRPr="00BA2ABB">
        <w:t xml:space="preserve">, x) </w:t>
      </w:r>
      <w:r w:rsidR="00DF79CC" w:rsidRPr="00BA2ABB">
        <w:t xml:space="preserve">to be used as teach points. </w:t>
      </w:r>
    </w:p>
    <w:p w14:paraId="35EC80AC" w14:textId="77777777" w:rsidR="00595A74" w:rsidRPr="00BA2ABB" w:rsidRDefault="00595A74" w:rsidP="007C45A4">
      <w:pPr>
        <w:pStyle w:val="ListParagraph"/>
        <w:ind w:left="0"/>
        <w:contextualSpacing w:val="0"/>
      </w:pPr>
    </w:p>
    <w:p w14:paraId="33FC6C8B" w14:textId="115B837E" w:rsidR="00DF79CC" w:rsidRPr="00BA2ABB" w:rsidRDefault="00DF79CC" w:rsidP="00915CA7">
      <w:pPr>
        <w:pStyle w:val="ListParagraph"/>
        <w:widowControl/>
        <w:numPr>
          <w:ilvl w:val="2"/>
          <w:numId w:val="17"/>
        </w:numPr>
        <w:ind w:left="0" w:firstLine="0"/>
        <w:contextualSpacing w:val="0"/>
      </w:pPr>
      <w:r w:rsidRPr="00BA2ABB">
        <w:t>Place the glass slide into the MALDI slide adapter plate and</w:t>
      </w:r>
      <w:r w:rsidR="007F3154" w:rsidRPr="00BA2ABB">
        <w:t xml:space="preserve"> take a high resolution (</w:t>
      </w:r>
      <w:r w:rsidR="005B2D76" w:rsidRPr="00BA2ABB">
        <w:t>≥</w:t>
      </w:r>
      <w:r w:rsidR="007F3154" w:rsidRPr="00BA2ABB">
        <w:t>2400 DPI) optical image scan</w:t>
      </w:r>
      <w:r w:rsidR="00C37D99" w:rsidRPr="00BA2ABB">
        <w:t xml:space="preserve"> using a scanner</w:t>
      </w:r>
      <w:r w:rsidR="007F3154" w:rsidRPr="00BA2ABB">
        <w:t>.</w:t>
      </w:r>
    </w:p>
    <w:p w14:paraId="65E8B07A" w14:textId="77777777" w:rsidR="00DF79CC" w:rsidRPr="00BA2ABB" w:rsidRDefault="00DF79CC" w:rsidP="007C45A4">
      <w:pPr>
        <w:pStyle w:val="ListParagraph"/>
        <w:ind w:left="0"/>
        <w:contextualSpacing w:val="0"/>
      </w:pPr>
    </w:p>
    <w:p w14:paraId="1A4699BB" w14:textId="1D55BD84" w:rsidR="007F3154" w:rsidRPr="00BA2ABB" w:rsidRDefault="007F3154" w:rsidP="00915CA7">
      <w:pPr>
        <w:pStyle w:val="ListParagraph"/>
        <w:widowControl/>
        <w:numPr>
          <w:ilvl w:val="2"/>
          <w:numId w:val="17"/>
        </w:numPr>
        <w:ind w:left="0" w:firstLine="0"/>
        <w:contextualSpacing w:val="0"/>
      </w:pPr>
      <w:r w:rsidRPr="00BA2ABB">
        <w:t xml:space="preserve">Spray matrix on the tissue section using an automated sprayer (see </w:t>
      </w:r>
      <w:r w:rsidRPr="00BA2ABB">
        <w:rPr>
          <w:b/>
          <w:bCs/>
        </w:rPr>
        <w:t>Table of Materials</w:t>
      </w:r>
      <w:r w:rsidRPr="00BA2ABB">
        <w:t xml:space="preserve"> for sprayer details and instructions).</w:t>
      </w:r>
    </w:p>
    <w:p w14:paraId="2493C296" w14:textId="77777777" w:rsidR="007F3154" w:rsidRPr="00BA2ABB" w:rsidRDefault="007F3154" w:rsidP="00915CA7">
      <w:pPr>
        <w:pStyle w:val="ListParagraph"/>
        <w:widowControl/>
        <w:ind w:left="0"/>
        <w:contextualSpacing w:val="0"/>
      </w:pPr>
    </w:p>
    <w:p w14:paraId="2AC72D0F" w14:textId="3E807017" w:rsidR="00DF79CC" w:rsidRPr="00BA2ABB" w:rsidRDefault="00CB14E7" w:rsidP="00915CA7">
      <w:pPr>
        <w:pStyle w:val="ListParagraph"/>
        <w:widowControl/>
        <w:ind w:left="0"/>
        <w:contextualSpacing w:val="0"/>
      </w:pPr>
      <w:r w:rsidRPr="00BA2ABB">
        <w:t>3.1.13</w:t>
      </w:r>
      <w:r w:rsidRPr="00BA2ABB">
        <w:tab/>
      </w:r>
      <w:r w:rsidR="00DF79CC" w:rsidRPr="00BA2ABB">
        <w:t>For MSI of neuropeptides in crustacean tissues us</w:t>
      </w:r>
      <w:r w:rsidR="00400BAE" w:rsidRPr="00BA2ABB">
        <w:t>e</w:t>
      </w:r>
      <w:r w:rsidR="00DF79CC" w:rsidRPr="00BA2ABB">
        <w:t xml:space="preserve"> 40 mg/mL DHB in 50% methanol/0.1% FA (v/v) as the matrix, set the nozzle temperature to 80 °C, velocity to 1,250 mm/min, flow rate to 0.1 mL/min, number of passes to 12, and 30 s in between each pass</w:t>
      </w:r>
      <w:r w:rsidR="006A15D5" w:rsidRPr="00BA2ABB">
        <w:t xml:space="preserve"> for the </w:t>
      </w:r>
      <w:r w:rsidR="00380222" w:rsidRPr="00BA2ABB">
        <w:t>automatic sprayer</w:t>
      </w:r>
      <w:r w:rsidR="00DF79CC" w:rsidRPr="00BA2ABB">
        <w:t>.</w:t>
      </w:r>
    </w:p>
    <w:p w14:paraId="36187224" w14:textId="77777777" w:rsidR="00DF79CC" w:rsidRPr="00BA2ABB" w:rsidRDefault="00DF79CC" w:rsidP="007C45A4">
      <w:pPr>
        <w:pStyle w:val="ListParagraph"/>
        <w:ind w:left="0"/>
        <w:contextualSpacing w:val="0"/>
      </w:pPr>
    </w:p>
    <w:p w14:paraId="62DF92D0" w14:textId="76F04A82" w:rsidR="00DF79CC" w:rsidRPr="00BA2ABB" w:rsidRDefault="00DF79CC" w:rsidP="00915CA7">
      <w:pPr>
        <w:pStyle w:val="ListParagraph"/>
        <w:widowControl/>
        <w:numPr>
          <w:ilvl w:val="1"/>
          <w:numId w:val="17"/>
        </w:numPr>
        <w:ind w:left="0" w:firstLine="0"/>
        <w:contextualSpacing w:val="0"/>
      </w:pPr>
      <w:r w:rsidRPr="00BA2ABB">
        <w:t xml:space="preserve">Data </w:t>
      </w:r>
      <w:r w:rsidR="00380222" w:rsidRPr="00BA2ABB">
        <w:t>a</w:t>
      </w:r>
      <w:r w:rsidRPr="00BA2ABB">
        <w:t xml:space="preserve">cquisition </w:t>
      </w:r>
    </w:p>
    <w:p w14:paraId="36101732" w14:textId="77777777" w:rsidR="00DF79CC" w:rsidRPr="00BA2ABB" w:rsidRDefault="00DF79CC" w:rsidP="007C45A4">
      <w:pPr>
        <w:pStyle w:val="ListParagraph"/>
        <w:ind w:left="0"/>
        <w:contextualSpacing w:val="0"/>
        <w:rPr>
          <w:b/>
          <w:bCs/>
        </w:rPr>
      </w:pPr>
    </w:p>
    <w:p w14:paraId="2256A6A4" w14:textId="61060B5B" w:rsidR="00DF79CC" w:rsidRPr="00BA2ABB" w:rsidRDefault="00DF79CC" w:rsidP="00915CA7">
      <w:pPr>
        <w:pStyle w:val="ListParagraph"/>
        <w:widowControl/>
        <w:numPr>
          <w:ilvl w:val="2"/>
          <w:numId w:val="17"/>
        </w:numPr>
        <w:ind w:left="0" w:firstLine="0"/>
        <w:contextualSpacing w:val="0"/>
        <w:rPr>
          <w:b/>
          <w:bCs/>
        </w:rPr>
      </w:pPr>
      <w:r w:rsidRPr="00BA2ABB">
        <w:t xml:space="preserve">Insert </w:t>
      </w:r>
      <w:r w:rsidR="005404C5" w:rsidRPr="00BA2ABB">
        <w:t xml:space="preserve">the completely dried </w:t>
      </w:r>
      <w:r w:rsidRPr="00BA2ABB">
        <w:t xml:space="preserve">target plate containing thaw-mounted tissue sections that were sprayed with </w:t>
      </w:r>
      <w:r w:rsidR="00380222" w:rsidRPr="00BA2ABB">
        <w:t xml:space="preserve">the </w:t>
      </w:r>
      <w:r w:rsidRPr="00BA2ABB">
        <w:t>matrix.</w:t>
      </w:r>
    </w:p>
    <w:p w14:paraId="7143B45F" w14:textId="77777777" w:rsidR="00DF79CC" w:rsidRPr="00BA2ABB" w:rsidRDefault="00DF79CC" w:rsidP="007C45A4">
      <w:pPr>
        <w:pStyle w:val="ListParagraph"/>
        <w:ind w:left="0"/>
        <w:contextualSpacing w:val="0"/>
        <w:rPr>
          <w:b/>
          <w:bCs/>
        </w:rPr>
      </w:pPr>
    </w:p>
    <w:p w14:paraId="4D6B95B3" w14:textId="77777777" w:rsidR="00DF79CC" w:rsidRPr="00BA2ABB" w:rsidRDefault="00DF79CC" w:rsidP="00915CA7">
      <w:pPr>
        <w:pStyle w:val="ListParagraph"/>
        <w:widowControl/>
        <w:numPr>
          <w:ilvl w:val="2"/>
          <w:numId w:val="17"/>
        </w:numPr>
        <w:ind w:left="0" w:firstLine="0"/>
        <w:contextualSpacing w:val="0"/>
        <w:rPr>
          <w:b/>
          <w:bCs/>
        </w:rPr>
      </w:pPr>
      <w:r w:rsidRPr="00BA2ABB">
        <w:t xml:space="preserve">Set up the MS imaging acquisition file parameters so that the laser diameter is smaller than the raster step size. </w:t>
      </w:r>
    </w:p>
    <w:p w14:paraId="335AD12A" w14:textId="77777777" w:rsidR="00DF79CC" w:rsidRPr="00BA2ABB" w:rsidRDefault="00DF79CC" w:rsidP="007C45A4">
      <w:pPr>
        <w:pStyle w:val="ListParagraph"/>
        <w:ind w:left="0"/>
        <w:contextualSpacing w:val="0"/>
        <w:rPr>
          <w:b/>
          <w:bCs/>
        </w:rPr>
      </w:pPr>
    </w:p>
    <w:p w14:paraId="054BB52A" w14:textId="487239C4" w:rsidR="000932BC" w:rsidRPr="00BA2ABB" w:rsidRDefault="000932BC" w:rsidP="007C45A4">
      <w:r w:rsidRPr="00BA2ABB">
        <w:t>3.2.3</w:t>
      </w:r>
      <w:r w:rsidRPr="00BA2ABB">
        <w:tab/>
      </w:r>
      <w:r w:rsidR="00DF79CC" w:rsidRPr="00BA2ABB">
        <w:t xml:space="preserve">Load the scanned optical image and calibrate the sample plate using the </w:t>
      </w:r>
      <w:r w:rsidR="00F92058" w:rsidRPr="00BA2ABB">
        <w:t>x</w:t>
      </w:r>
      <w:r w:rsidR="00DF79CC" w:rsidRPr="00BA2ABB">
        <w:t xml:space="preserve"> teach points. Define the tissue areas of interest to be measured</w:t>
      </w:r>
      <w:r w:rsidRPr="00BA2ABB">
        <w:t xml:space="preserve"> slightly larger than the actual tissue section to also include areas containing only matrix. </w:t>
      </w:r>
    </w:p>
    <w:p w14:paraId="168F2748" w14:textId="77777777" w:rsidR="0080533D" w:rsidRPr="00BA2ABB" w:rsidRDefault="0080533D" w:rsidP="007C45A4">
      <w:pPr>
        <w:rPr>
          <w:b/>
          <w:bCs/>
        </w:rPr>
      </w:pPr>
    </w:p>
    <w:p w14:paraId="5ACAEE9D" w14:textId="255ECFC4" w:rsidR="009241BC" w:rsidRPr="00BA2ABB" w:rsidRDefault="00622BD5" w:rsidP="007C45A4">
      <w:r w:rsidRPr="00BA2ABB">
        <w:t>3.2.4</w:t>
      </w:r>
      <w:r w:rsidRPr="00BA2ABB">
        <w:tab/>
      </w:r>
      <w:r w:rsidR="00DF79CC" w:rsidRPr="00BA2ABB">
        <w:t>Calibrate the instrument and acquire</w:t>
      </w:r>
      <w:r w:rsidR="001B3BE0" w:rsidRPr="00BA2ABB">
        <w:t xml:space="preserve"> </w:t>
      </w:r>
      <w:r w:rsidR="00DF79CC" w:rsidRPr="00BA2ABB">
        <w:t xml:space="preserve">spectra in the range of 200 – 3200 </w:t>
      </w:r>
      <w:r w:rsidR="00DF79CC" w:rsidRPr="00BA2ABB">
        <w:rPr>
          <w:i/>
          <w:iCs/>
        </w:rPr>
        <w:t>m/z.</w:t>
      </w:r>
      <w:r w:rsidRPr="00BA2ABB">
        <w:rPr>
          <w:i/>
          <w:iCs/>
        </w:rPr>
        <w:t xml:space="preserve"> </w:t>
      </w:r>
      <w:r w:rsidR="009241BC" w:rsidRPr="00BA2ABB">
        <w:t xml:space="preserve">Adjust </w:t>
      </w:r>
      <w:r w:rsidRPr="00BA2ABB">
        <w:t xml:space="preserve">the </w:t>
      </w:r>
      <w:r w:rsidR="009241BC" w:rsidRPr="00BA2ABB">
        <w:t xml:space="preserve">mass range to encompass desired neuropeptide range. </w:t>
      </w:r>
    </w:p>
    <w:p w14:paraId="34AFB72D" w14:textId="77777777" w:rsidR="00DF79CC" w:rsidRPr="00BA2ABB" w:rsidRDefault="00DF79CC" w:rsidP="007C45A4">
      <w:pPr>
        <w:pStyle w:val="ListParagraph"/>
        <w:ind w:left="0"/>
        <w:contextualSpacing w:val="0"/>
        <w:rPr>
          <w:b/>
          <w:bCs/>
        </w:rPr>
      </w:pPr>
    </w:p>
    <w:p w14:paraId="5413137C" w14:textId="56A9F399" w:rsidR="00DF79CC" w:rsidRPr="00BA2ABB" w:rsidRDefault="007960B8" w:rsidP="00915CA7">
      <w:pPr>
        <w:pStyle w:val="ListParagraph"/>
        <w:widowControl/>
        <w:numPr>
          <w:ilvl w:val="1"/>
          <w:numId w:val="17"/>
        </w:numPr>
        <w:ind w:left="0" w:firstLine="0"/>
        <w:contextualSpacing w:val="0"/>
      </w:pPr>
      <w:r w:rsidRPr="00BA2ABB">
        <w:t xml:space="preserve">   </w:t>
      </w:r>
      <w:r w:rsidR="003A732E" w:rsidRPr="00BA2ABB">
        <w:t xml:space="preserve"> </w:t>
      </w:r>
      <w:r w:rsidR="00DF79CC" w:rsidRPr="00BA2ABB">
        <w:t xml:space="preserve">Data </w:t>
      </w:r>
      <w:r w:rsidR="00622BD5" w:rsidRPr="00BA2ABB">
        <w:t>a</w:t>
      </w:r>
      <w:r w:rsidR="00DF79CC" w:rsidRPr="00BA2ABB">
        <w:t>nalysis</w:t>
      </w:r>
    </w:p>
    <w:p w14:paraId="7ADF6997" w14:textId="77777777" w:rsidR="00DF79CC" w:rsidRPr="00BA2ABB" w:rsidRDefault="00DF79CC" w:rsidP="007C45A4">
      <w:pPr>
        <w:pStyle w:val="ListParagraph"/>
        <w:ind w:left="0"/>
        <w:contextualSpacing w:val="0"/>
        <w:rPr>
          <w:b/>
          <w:bCs/>
        </w:rPr>
      </w:pPr>
    </w:p>
    <w:p w14:paraId="67E2B51F" w14:textId="7E3D93DD" w:rsidR="00DF79CC" w:rsidRPr="00BA2ABB" w:rsidRDefault="00961B73" w:rsidP="00915CA7">
      <w:pPr>
        <w:pStyle w:val="ListParagraph"/>
        <w:widowControl/>
        <w:numPr>
          <w:ilvl w:val="2"/>
          <w:numId w:val="17"/>
        </w:numPr>
        <w:ind w:left="0" w:firstLine="0"/>
        <w:contextualSpacing w:val="0"/>
      </w:pPr>
      <w:r w:rsidRPr="00BA2ABB">
        <w:t>T</w:t>
      </w:r>
      <w:r w:rsidR="00DF79CC" w:rsidRPr="00BA2ABB">
        <w:t>o process data, import MS imaging dataset</w:t>
      </w:r>
      <w:r w:rsidRPr="00BA2ABB">
        <w:t xml:space="preserve"> into desired software</w:t>
      </w:r>
      <w:r w:rsidR="00DF79CC" w:rsidRPr="00BA2ABB">
        <w:t xml:space="preserve">, select a baseline removal </w:t>
      </w:r>
      <w:r w:rsidR="005404C5" w:rsidRPr="00BA2ABB">
        <w:t>algorithm</w:t>
      </w:r>
      <w:r w:rsidR="00D04F30" w:rsidRPr="00BA2ABB">
        <w:t>,</w:t>
      </w:r>
      <w:r w:rsidR="00DF79CC" w:rsidRPr="00BA2ABB">
        <w:t xml:space="preserve"> and normalize data </w:t>
      </w:r>
      <w:r w:rsidR="008E4AE5" w:rsidRPr="00BA2ABB">
        <w:t xml:space="preserve">using the </w:t>
      </w:r>
      <w:r w:rsidR="00DF79CC" w:rsidRPr="00BA2ABB">
        <w:rPr>
          <w:b/>
          <w:bCs/>
        </w:rPr>
        <w:t>Total Ion Count.</w:t>
      </w:r>
    </w:p>
    <w:p w14:paraId="1B5E886A" w14:textId="6FBD6AE0" w:rsidR="00BF7FF6" w:rsidRPr="00BA2ABB" w:rsidRDefault="00BF7FF6" w:rsidP="00915CA7">
      <w:pPr>
        <w:pStyle w:val="ListParagraph"/>
        <w:widowControl/>
        <w:ind w:left="0"/>
        <w:contextualSpacing w:val="0"/>
        <w:rPr>
          <w:b/>
          <w:bCs/>
        </w:rPr>
      </w:pPr>
    </w:p>
    <w:p w14:paraId="50B9FBE6" w14:textId="6B2C2427" w:rsidR="00BF7FF6" w:rsidRPr="00BA2ABB" w:rsidRDefault="00BF7FF6" w:rsidP="00915CA7">
      <w:pPr>
        <w:pStyle w:val="ListParagraph"/>
        <w:widowControl/>
        <w:ind w:left="0"/>
        <w:contextualSpacing w:val="0"/>
      </w:pPr>
      <w:r w:rsidRPr="00BA2ABB">
        <w:t xml:space="preserve">NOTE: Selection of different normalization algorithms, such as </w:t>
      </w:r>
      <w:r w:rsidR="00BB3B80" w:rsidRPr="00BA2ABB">
        <w:t>m</w:t>
      </w:r>
      <w:r w:rsidRPr="00915CA7">
        <w:t>edian</w:t>
      </w:r>
      <w:r w:rsidR="009D2509" w:rsidRPr="00915CA7">
        <w:t xml:space="preserve">, </w:t>
      </w:r>
      <w:r w:rsidR="00BB3B80" w:rsidRPr="00BA2ABB">
        <w:t>r</w:t>
      </w:r>
      <w:r w:rsidR="009D2509" w:rsidRPr="00915CA7">
        <w:t xml:space="preserve">oot </w:t>
      </w:r>
      <w:r w:rsidR="00BB3B80" w:rsidRPr="00BA2ABB">
        <w:t>m</w:t>
      </w:r>
      <w:r w:rsidR="009D2509" w:rsidRPr="00915CA7">
        <w:t xml:space="preserve">ean </w:t>
      </w:r>
      <w:r w:rsidR="00BB3B80" w:rsidRPr="00BA2ABB">
        <w:t>s</w:t>
      </w:r>
      <w:r w:rsidR="009D2509" w:rsidRPr="00915CA7">
        <w:t xml:space="preserve">quare (RMS) </w:t>
      </w:r>
      <w:r w:rsidR="00BB3B80" w:rsidRPr="00BA2ABB">
        <w:t>v</w:t>
      </w:r>
      <w:r w:rsidR="009D2509" w:rsidRPr="00915CA7">
        <w:t>alue</w:t>
      </w:r>
      <w:r w:rsidR="00BB3B80" w:rsidRPr="00BA2ABB">
        <w:t>,</w:t>
      </w:r>
      <w:r w:rsidRPr="00BA2ABB">
        <w:t xml:space="preserve"> or </w:t>
      </w:r>
      <w:r w:rsidR="009D2509" w:rsidRPr="00BA2ABB">
        <w:t>the intensity of a</w:t>
      </w:r>
      <w:r w:rsidRPr="00BA2ABB">
        <w:t xml:space="preserve"> reference </w:t>
      </w:r>
      <w:r w:rsidRPr="00BA2ABB">
        <w:rPr>
          <w:i/>
          <w:iCs/>
        </w:rPr>
        <w:t>m/z</w:t>
      </w:r>
      <w:r w:rsidRPr="00BA2ABB">
        <w:t xml:space="preserve"> value, </w:t>
      </w:r>
      <w:r w:rsidR="009D2509" w:rsidRPr="00BA2ABB">
        <w:t xml:space="preserve">will likely </w:t>
      </w:r>
      <w:r w:rsidRPr="00BA2ABB">
        <w:t xml:space="preserve">change the spatial distribution of many </w:t>
      </w:r>
      <w:r w:rsidRPr="00BA2ABB">
        <w:rPr>
          <w:i/>
          <w:iCs/>
        </w:rPr>
        <w:t>m/z</w:t>
      </w:r>
      <w:r w:rsidRPr="00BA2ABB">
        <w:t xml:space="preserve"> values. Choose </w:t>
      </w:r>
      <w:r w:rsidR="009D2509" w:rsidRPr="00BA2ABB">
        <w:t xml:space="preserve">the normalization algorithm best suited for desired analytes. </w:t>
      </w:r>
    </w:p>
    <w:p w14:paraId="7F4B5C6C" w14:textId="77777777" w:rsidR="00DF79CC" w:rsidRPr="00BA2ABB" w:rsidRDefault="00DF79CC" w:rsidP="007C45A4">
      <w:pPr>
        <w:pStyle w:val="ListParagraph"/>
        <w:ind w:left="0"/>
        <w:contextualSpacing w:val="0"/>
      </w:pPr>
    </w:p>
    <w:p w14:paraId="0925863C" w14:textId="440AD9D5" w:rsidR="00DF79CC" w:rsidRPr="00BA2ABB" w:rsidRDefault="00DF79CC" w:rsidP="00915CA7">
      <w:pPr>
        <w:pStyle w:val="ListParagraph"/>
        <w:widowControl/>
        <w:numPr>
          <w:ilvl w:val="2"/>
          <w:numId w:val="17"/>
        </w:numPr>
        <w:ind w:left="0" w:firstLine="0"/>
        <w:contextualSpacing w:val="0"/>
      </w:pPr>
      <w:r w:rsidRPr="00BA2ABB">
        <w:t xml:space="preserve">To </w:t>
      </w:r>
      <w:r w:rsidR="008E67CD" w:rsidRPr="00BA2ABB">
        <w:t xml:space="preserve">generate an image for each </w:t>
      </w:r>
      <w:r w:rsidR="008E67CD" w:rsidRPr="00BA2ABB">
        <w:rPr>
          <w:i/>
          <w:iCs/>
        </w:rPr>
        <w:t>m/z</w:t>
      </w:r>
      <w:r w:rsidR="008E67CD" w:rsidRPr="00BA2ABB">
        <w:t xml:space="preserve"> value from </w:t>
      </w:r>
      <w:r w:rsidRPr="00BA2ABB">
        <w:t xml:space="preserve">a theoretical peak list, upload a </w:t>
      </w:r>
      <w:r w:rsidR="001B3BE0" w:rsidRPr="00BA2ABB">
        <w:t>comma-separated values (</w:t>
      </w:r>
      <w:r w:rsidRPr="00BA2ABB">
        <w:t>CSV</w:t>
      </w:r>
      <w:r w:rsidR="001B3BE0" w:rsidRPr="00BA2ABB">
        <w:t>)</w:t>
      </w:r>
      <w:r w:rsidRPr="00BA2ABB">
        <w:t xml:space="preserve"> file containing neuropeptide [M+</w:t>
      </w:r>
      <w:proofErr w:type="gramStart"/>
      <w:r w:rsidRPr="00BA2ABB">
        <w:t>H]</w:t>
      </w:r>
      <w:r w:rsidRPr="00BA2ABB">
        <w:rPr>
          <w:vertAlign w:val="superscript"/>
        </w:rPr>
        <w:t>+</w:t>
      </w:r>
      <w:proofErr w:type="gramEnd"/>
      <w:r w:rsidRPr="00BA2ABB">
        <w:t>, [</w:t>
      </w:r>
      <w:proofErr w:type="spellStart"/>
      <w:r w:rsidRPr="00BA2ABB">
        <w:t>M+Na</w:t>
      </w:r>
      <w:proofErr w:type="spellEnd"/>
      <w:r w:rsidRPr="00BA2ABB">
        <w:t>]</w:t>
      </w:r>
      <w:r w:rsidRPr="00BA2ABB">
        <w:rPr>
          <w:vertAlign w:val="superscript"/>
        </w:rPr>
        <w:t>+</w:t>
      </w:r>
      <w:r w:rsidRPr="00BA2ABB">
        <w:t>, [M+NH</w:t>
      </w:r>
      <w:r w:rsidRPr="00BA2ABB">
        <w:rPr>
          <w:vertAlign w:val="subscript"/>
        </w:rPr>
        <w:t>4</w:t>
      </w:r>
      <w:r w:rsidRPr="00BA2ABB">
        <w:t>]</w:t>
      </w:r>
      <w:r w:rsidRPr="00BA2ABB">
        <w:rPr>
          <w:vertAlign w:val="superscript"/>
        </w:rPr>
        <w:t>+</w:t>
      </w:r>
      <w:r w:rsidRPr="00BA2ABB">
        <w:t xml:space="preserve">, etc. </w:t>
      </w:r>
      <w:r w:rsidR="00C00701" w:rsidRPr="00BA2ABB">
        <w:t xml:space="preserve">Obtain </w:t>
      </w:r>
      <w:r w:rsidRPr="00BA2ABB">
        <w:rPr>
          <w:i/>
          <w:iCs/>
        </w:rPr>
        <w:t>m/z</w:t>
      </w:r>
      <w:r w:rsidRPr="00BA2ABB">
        <w:t xml:space="preserve"> values by clicking </w:t>
      </w:r>
      <w:r w:rsidRPr="00BA2ABB">
        <w:rPr>
          <w:b/>
          <w:bCs/>
        </w:rPr>
        <w:t>File</w:t>
      </w:r>
      <w:r w:rsidRPr="00BA2ABB">
        <w:t xml:space="preserve"> &gt; </w:t>
      </w:r>
      <w:r w:rsidRPr="00BA2ABB">
        <w:rPr>
          <w:b/>
          <w:bCs/>
        </w:rPr>
        <w:t>Import</w:t>
      </w:r>
      <w:r w:rsidRPr="00BA2ABB">
        <w:t xml:space="preserve"> &gt; </w:t>
      </w:r>
      <w:r w:rsidRPr="00BA2ABB">
        <w:rPr>
          <w:b/>
          <w:bCs/>
        </w:rPr>
        <w:t>Peak List</w:t>
      </w:r>
      <w:r w:rsidRPr="00BA2ABB">
        <w:t>. Name the peak list.</w:t>
      </w:r>
    </w:p>
    <w:p w14:paraId="723402EE" w14:textId="77777777" w:rsidR="0080533D" w:rsidRPr="00BA2ABB" w:rsidRDefault="0080533D" w:rsidP="007C45A4"/>
    <w:p w14:paraId="7F9B6DF4" w14:textId="5C1E5B56" w:rsidR="00DF79CC" w:rsidRPr="00BA2ABB" w:rsidRDefault="003C151B" w:rsidP="007C45A4">
      <w:r w:rsidRPr="00BA2ABB">
        <w:t>3.3.3</w:t>
      </w:r>
      <w:r w:rsidRPr="00BA2ABB">
        <w:tab/>
      </w:r>
      <w:r w:rsidR="00DF79CC" w:rsidRPr="00BA2ABB">
        <w:t xml:space="preserve">To </w:t>
      </w:r>
      <w:r w:rsidR="00F87A0F" w:rsidRPr="00BA2ABB">
        <w:t>estimate</w:t>
      </w:r>
      <w:r w:rsidR="00DF79CC" w:rsidRPr="00BA2ABB">
        <w:t xml:space="preserve"> the appropriate ppm error threshold, first manually identify a neuropeptide peak in the MS spectrum and compare </w:t>
      </w:r>
      <w:r w:rsidR="00A73325" w:rsidRPr="00BA2ABB">
        <w:t xml:space="preserve">it </w:t>
      </w:r>
      <w:r w:rsidR="00DF79CC" w:rsidRPr="00BA2ABB">
        <w:t xml:space="preserve">with the neuropeptide theoretical mass. Calculate the ppm error and click </w:t>
      </w:r>
      <w:r w:rsidR="00DF79CC" w:rsidRPr="00BA2ABB">
        <w:rPr>
          <w:b/>
          <w:bCs/>
        </w:rPr>
        <w:t>File</w:t>
      </w:r>
      <w:r w:rsidR="00DF79CC" w:rsidRPr="00BA2ABB">
        <w:t xml:space="preserve"> &gt; </w:t>
      </w:r>
      <w:r w:rsidR="00DF79CC" w:rsidRPr="00BA2ABB">
        <w:rPr>
          <w:b/>
          <w:bCs/>
        </w:rPr>
        <w:t>File Properties</w:t>
      </w:r>
      <w:r w:rsidR="00DF79CC" w:rsidRPr="00BA2ABB">
        <w:t xml:space="preserve"> &gt; </w:t>
      </w:r>
      <w:r w:rsidR="00DF79CC" w:rsidRPr="00BA2ABB">
        <w:rPr>
          <w:b/>
          <w:bCs/>
        </w:rPr>
        <w:t>Interval Width</w:t>
      </w:r>
      <w:r w:rsidR="00DF79CC" w:rsidRPr="00BA2ABB">
        <w:t xml:space="preserve"> and input ppm error.</w:t>
      </w:r>
    </w:p>
    <w:p w14:paraId="5095A63B" w14:textId="77777777" w:rsidR="0080533D" w:rsidRPr="00BA2ABB" w:rsidRDefault="0080533D" w:rsidP="007C45A4"/>
    <w:p w14:paraId="4A1EED66" w14:textId="67AF59BC" w:rsidR="00961B73" w:rsidRPr="00BA2ABB" w:rsidRDefault="00DF79CC" w:rsidP="00915CA7">
      <w:pPr>
        <w:pStyle w:val="ListParagraph"/>
        <w:widowControl/>
        <w:numPr>
          <w:ilvl w:val="2"/>
          <w:numId w:val="23"/>
        </w:numPr>
        <w:ind w:left="0" w:firstLine="0"/>
        <w:contextualSpacing w:val="0"/>
      </w:pPr>
      <w:r w:rsidRPr="00BA2ABB">
        <w:t xml:space="preserve">Select the peak list from the drop-down menu and click </w:t>
      </w:r>
      <w:r w:rsidRPr="00BA2ABB">
        <w:rPr>
          <w:b/>
          <w:bCs/>
        </w:rPr>
        <w:t xml:space="preserve">Create </w:t>
      </w:r>
      <w:r w:rsidRPr="00BA2ABB">
        <w:rPr>
          <w:b/>
          <w:bCs/>
          <w:i/>
          <w:iCs/>
        </w:rPr>
        <w:t>m/z</w:t>
      </w:r>
      <w:r w:rsidR="00A73325" w:rsidRPr="00BA2ABB">
        <w:rPr>
          <w:b/>
          <w:bCs/>
        </w:rPr>
        <w:t xml:space="preserve"> I</w:t>
      </w:r>
      <w:r w:rsidRPr="00BA2ABB">
        <w:rPr>
          <w:b/>
          <w:bCs/>
        </w:rPr>
        <w:t xml:space="preserve">mages </w:t>
      </w:r>
      <w:proofErr w:type="gramStart"/>
      <w:r w:rsidR="00A73325" w:rsidRPr="00BA2ABB">
        <w:rPr>
          <w:b/>
          <w:bCs/>
        </w:rPr>
        <w:t>F</w:t>
      </w:r>
      <w:r w:rsidRPr="00BA2ABB">
        <w:rPr>
          <w:b/>
          <w:bCs/>
        </w:rPr>
        <w:t>or</w:t>
      </w:r>
      <w:proofErr w:type="gramEnd"/>
      <w:r w:rsidRPr="00BA2ABB">
        <w:rPr>
          <w:b/>
          <w:bCs/>
        </w:rPr>
        <w:t xml:space="preserve"> </w:t>
      </w:r>
      <w:r w:rsidR="00A73325" w:rsidRPr="00BA2ABB">
        <w:rPr>
          <w:b/>
          <w:bCs/>
        </w:rPr>
        <w:t>E</w:t>
      </w:r>
      <w:r w:rsidRPr="00BA2ABB">
        <w:rPr>
          <w:b/>
          <w:bCs/>
        </w:rPr>
        <w:t xml:space="preserve">very </w:t>
      </w:r>
      <w:r w:rsidR="00A73325" w:rsidRPr="00BA2ABB">
        <w:rPr>
          <w:b/>
          <w:bCs/>
        </w:rPr>
        <w:t>I</w:t>
      </w:r>
      <w:r w:rsidRPr="00BA2ABB">
        <w:rPr>
          <w:b/>
          <w:bCs/>
        </w:rPr>
        <w:t xml:space="preserve">nterval of </w:t>
      </w:r>
      <w:r w:rsidR="00A73325" w:rsidRPr="00BA2ABB">
        <w:rPr>
          <w:b/>
          <w:bCs/>
        </w:rPr>
        <w:t>T</w:t>
      </w:r>
      <w:r w:rsidRPr="00BA2ABB">
        <w:rPr>
          <w:b/>
          <w:bCs/>
        </w:rPr>
        <w:t xml:space="preserve">he </w:t>
      </w:r>
      <w:r w:rsidR="00A73325" w:rsidRPr="00BA2ABB">
        <w:rPr>
          <w:b/>
          <w:bCs/>
        </w:rPr>
        <w:t>P</w:t>
      </w:r>
      <w:r w:rsidRPr="00BA2ABB">
        <w:rPr>
          <w:b/>
          <w:bCs/>
        </w:rPr>
        <w:t xml:space="preserve">eak </w:t>
      </w:r>
      <w:r w:rsidR="00A73325" w:rsidRPr="00BA2ABB">
        <w:rPr>
          <w:b/>
          <w:bCs/>
        </w:rPr>
        <w:t>L</w:t>
      </w:r>
      <w:r w:rsidRPr="00BA2ABB">
        <w:rPr>
          <w:b/>
          <w:bCs/>
        </w:rPr>
        <w:t>ist</w:t>
      </w:r>
      <w:r w:rsidRPr="00BA2ABB">
        <w:t xml:space="preserve">. </w:t>
      </w:r>
    </w:p>
    <w:p w14:paraId="6A11515A" w14:textId="77777777" w:rsidR="00961B73" w:rsidRPr="00BA2ABB" w:rsidRDefault="00961B73" w:rsidP="00915CA7">
      <w:pPr>
        <w:pStyle w:val="ListParagraph"/>
        <w:widowControl/>
        <w:ind w:left="0"/>
        <w:contextualSpacing w:val="0"/>
      </w:pPr>
    </w:p>
    <w:p w14:paraId="71175D2E" w14:textId="31C6E0D9" w:rsidR="00961B73" w:rsidRPr="00BA2ABB" w:rsidRDefault="00961B73" w:rsidP="00915CA7">
      <w:pPr>
        <w:pStyle w:val="ListParagraph"/>
        <w:widowControl/>
        <w:numPr>
          <w:ilvl w:val="2"/>
          <w:numId w:val="23"/>
        </w:numPr>
        <w:ind w:left="0" w:firstLine="0"/>
        <w:contextualSpacing w:val="0"/>
      </w:pPr>
      <w:r w:rsidRPr="00BA2ABB">
        <w:t>Save e</w:t>
      </w:r>
      <w:r w:rsidR="00DF79CC" w:rsidRPr="00BA2ABB">
        <w:t xml:space="preserve">ach </w:t>
      </w:r>
      <w:r w:rsidR="00DF79CC" w:rsidRPr="00BA2ABB">
        <w:rPr>
          <w:i/>
          <w:iCs/>
        </w:rPr>
        <w:t>m/z</w:t>
      </w:r>
      <w:r w:rsidR="00DF79CC" w:rsidRPr="00BA2ABB">
        <w:t xml:space="preserve"> image by clicking </w:t>
      </w:r>
      <w:r w:rsidR="00DF79CC" w:rsidRPr="00BA2ABB">
        <w:rPr>
          <w:b/>
          <w:bCs/>
        </w:rPr>
        <w:t xml:space="preserve">Save </w:t>
      </w:r>
      <w:r w:rsidR="00A73325" w:rsidRPr="00BA2ABB">
        <w:rPr>
          <w:b/>
          <w:bCs/>
        </w:rPr>
        <w:t>S</w:t>
      </w:r>
      <w:r w:rsidR="00DF79CC" w:rsidRPr="00BA2ABB">
        <w:rPr>
          <w:b/>
          <w:bCs/>
        </w:rPr>
        <w:t xml:space="preserve">creenshot of </w:t>
      </w:r>
      <w:r w:rsidR="00A73325" w:rsidRPr="00BA2ABB">
        <w:rPr>
          <w:b/>
          <w:bCs/>
        </w:rPr>
        <w:t>E</w:t>
      </w:r>
      <w:r w:rsidR="00DF79CC" w:rsidRPr="00BA2ABB">
        <w:rPr>
          <w:b/>
          <w:bCs/>
        </w:rPr>
        <w:t xml:space="preserve">ach </w:t>
      </w:r>
      <w:r w:rsidR="00DF79CC" w:rsidRPr="00BA2ABB">
        <w:rPr>
          <w:b/>
          <w:bCs/>
          <w:i/>
          <w:iCs/>
        </w:rPr>
        <w:t>m/z</w:t>
      </w:r>
      <w:r w:rsidR="00DF79CC" w:rsidRPr="00BA2ABB">
        <w:rPr>
          <w:b/>
          <w:bCs/>
        </w:rPr>
        <w:t xml:space="preserve"> </w:t>
      </w:r>
      <w:r w:rsidR="00A73325" w:rsidRPr="00BA2ABB">
        <w:rPr>
          <w:b/>
          <w:bCs/>
        </w:rPr>
        <w:t>I</w:t>
      </w:r>
      <w:r w:rsidR="00DF79CC" w:rsidRPr="00BA2ABB">
        <w:rPr>
          <w:b/>
          <w:bCs/>
        </w:rPr>
        <w:t>mage</w:t>
      </w:r>
      <w:r w:rsidR="00DF79CC" w:rsidRPr="00BA2ABB">
        <w:t xml:space="preserve">. </w:t>
      </w:r>
    </w:p>
    <w:p w14:paraId="4F81956A" w14:textId="77777777" w:rsidR="00961B73" w:rsidRPr="00BA2ABB" w:rsidRDefault="00961B73" w:rsidP="007C45A4">
      <w:pPr>
        <w:pStyle w:val="ListParagraph"/>
        <w:ind w:left="0"/>
        <w:contextualSpacing w:val="0"/>
      </w:pPr>
    </w:p>
    <w:p w14:paraId="08D638C2" w14:textId="08216785" w:rsidR="00DF79CC" w:rsidRPr="00BA2ABB" w:rsidRDefault="00961B73" w:rsidP="00915CA7">
      <w:pPr>
        <w:pStyle w:val="ListParagraph"/>
        <w:widowControl/>
        <w:ind w:left="0"/>
        <w:contextualSpacing w:val="0"/>
      </w:pPr>
      <w:r w:rsidRPr="00BA2ABB">
        <w:t xml:space="preserve">NOTE: </w:t>
      </w:r>
      <w:r w:rsidR="00DF79CC" w:rsidRPr="00BA2ABB">
        <w:t xml:space="preserve">Putative neuropeptide identification can be performed by identifying </w:t>
      </w:r>
      <w:r w:rsidR="00DF79CC" w:rsidRPr="00BA2ABB">
        <w:rPr>
          <w:i/>
          <w:iCs/>
        </w:rPr>
        <w:t>m/z</w:t>
      </w:r>
      <w:r w:rsidR="00DF79CC" w:rsidRPr="00BA2ABB">
        <w:t xml:space="preserve"> images where the analyte signal is only localized within the tissue and not in the surrounding matrix.</w:t>
      </w:r>
    </w:p>
    <w:p w14:paraId="1D4C1B8F" w14:textId="77777777" w:rsidR="00DF79CC" w:rsidRPr="00BA2ABB" w:rsidRDefault="00DF79CC" w:rsidP="007C45A4">
      <w:pPr>
        <w:pStyle w:val="ListParagraph"/>
        <w:ind w:left="0"/>
        <w:contextualSpacing w:val="0"/>
      </w:pPr>
    </w:p>
    <w:p w14:paraId="0BC9EF74" w14:textId="577644B8" w:rsidR="00DF79CC" w:rsidRPr="00BA2ABB" w:rsidRDefault="00DF79CC" w:rsidP="00915CA7">
      <w:pPr>
        <w:pStyle w:val="ListParagraph"/>
        <w:widowControl/>
        <w:numPr>
          <w:ilvl w:val="2"/>
          <w:numId w:val="23"/>
        </w:numPr>
        <w:ind w:left="0" w:firstLine="0"/>
        <w:contextualSpacing w:val="0"/>
      </w:pPr>
      <w:r w:rsidRPr="00BA2ABB">
        <w:t xml:space="preserve">To verify </w:t>
      </w:r>
      <w:r w:rsidR="00D13321" w:rsidRPr="00BA2ABB">
        <w:t>peak identity</w:t>
      </w:r>
      <w:r w:rsidRPr="00BA2ABB">
        <w:t xml:space="preserve">, generate a list of </w:t>
      </w:r>
      <w:r w:rsidRPr="00BA2ABB">
        <w:rPr>
          <w:i/>
          <w:iCs/>
        </w:rPr>
        <w:t>m/z</w:t>
      </w:r>
      <w:r w:rsidRPr="00BA2ABB">
        <w:t xml:space="preserve"> of interest and perform MS</w:t>
      </w:r>
      <w:r w:rsidR="008F07E8" w:rsidRPr="00BA2ABB">
        <w:t>/MS</w:t>
      </w:r>
      <w:r w:rsidRPr="00BA2ABB">
        <w:t xml:space="preserve"> experiments.</w:t>
      </w:r>
    </w:p>
    <w:p w14:paraId="5CF3F8F3" w14:textId="77777777" w:rsidR="00DF79CC" w:rsidRPr="00BA2ABB" w:rsidRDefault="00DF79CC" w:rsidP="007C45A4">
      <w:pPr>
        <w:pStyle w:val="ListParagraph"/>
        <w:ind w:left="0"/>
        <w:contextualSpacing w:val="0"/>
      </w:pPr>
    </w:p>
    <w:p w14:paraId="16A26AE1" w14:textId="3180AA48" w:rsidR="00DF79CC" w:rsidRPr="00915CA7" w:rsidRDefault="00DF79CC" w:rsidP="00915CA7">
      <w:pPr>
        <w:pStyle w:val="ListParagraph"/>
        <w:widowControl/>
        <w:numPr>
          <w:ilvl w:val="0"/>
          <w:numId w:val="23"/>
        </w:numPr>
        <w:ind w:left="0" w:firstLine="0"/>
        <w:contextualSpacing w:val="0"/>
        <w:rPr>
          <w:b/>
          <w:bCs/>
          <w:highlight w:val="yellow"/>
        </w:rPr>
      </w:pPr>
      <w:bookmarkStart w:id="10" w:name="_Hlk81737246"/>
      <w:r w:rsidRPr="00915CA7">
        <w:rPr>
          <w:b/>
          <w:bCs/>
          <w:highlight w:val="yellow"/>
        </w:rPr>
        <w:t xml:space="preserve">Discovering </w:t>
      </w:r>
      <w:r w:rsidR="00D13321" w:rsidRPr="00915CA7">
        <w:rPr>
          <w:b/>
          <w:bCs/>
          <w:highlight w:val="yellow"/>
        </w:rPr>
        <w:t>n</w:t>
      </w:r>
      <w:r w:rsidRPr="00915CA7">
        <w:rPr>
          <w:b/>
          <w:bCs/>
          <w:highlight w:val="yellow"/>
        </w:rPr>
        <w:t xml:space="preserve">ovel </w:t>
      </w:r>
      <w:r w:rsidR="00D13321" w:rsidRPr="00915CA7">
        <w:rPr>
          <w:b/>
          <w:bCs/>
          <w:highlight w:val="yellow"/>
        </w:rPr>
        <w:t>p</w:t>
      </w:r>
      <w:r w:rsidRPr="00915CA7">
        <w:rPr>
          <w:b/>
          <w:bCs/>
          <w:highlight w:val="yellow"/>
        </w:rPr>
        <w:t xml:space="preserve">utative </w:t>
      </w:r>
      <w:r w:rsidR="00D13321" w:rsidRPr="00915CA7">
        <w:rPr>
          <w:b/>
          <w:bCs/>
          <w:highlight w:val="yellow"/>
        </w:rPr>
        <w:t>n</w:t>
      </w:r>
      <w:r w:rsidRPr="00915CA7">
        <w:rPr>
          <w:b/>
          <w:bCs/>
          <w:highlight w:val="yellow"/>
        </w:rPr>
        <w:t xml:space="preserve">europeptides using </w:t>
      </w:r>
      <w:r w:rsidR="00D13321" w:rsidRPr="00915CA7">
        <w:rPr>
          <w:b/>
          <w:bCs/>
          <w:i/>
          <w:highlight w:val="yellow"/>
        </w:rPr>
        <w:t>d</w:t>
      </w:r>
      <w:r w:rsidRPr="00915CA7">
        <w:rPr>
          <w:b/>
          <w:bCs/>
          <w:i/>
          <w:highlight w:val="yellow"/>
        </w:rPr>
        <w:t xml:space="preserve">e </w:t>
      </w:r>
      <w:r w:rsidR="00D13321" w:rsidRPr="00915CA7">
        <w:rPr>
          <w:b/>
          <w:bCs/>
          <w:i/>
          <w:highlight w:val="yellow"/>
        </w:rPr>
        <w:t>n</w:t>
      </w:r>
      <w:r w:rsidRPr="00915CA7">
        <w:rPr>
          <w:b/>
          <w:bCs/>
          <w:i/>
          <w:highlight w:val="yellow"/>
        </w:rPr>
        <w:t>ovo</w:t>
      </w:r>
      <w:r w:rsidRPr="00915CA7">
        <w:rPr>
          <w:b/>
          <w:bCs/>
          <w:highlight w:val="yellow"/>
        </w:rPr>
        <w:t xml:space="preserve"> </w:t>
      </w:r>
      <w:r w:rsidR="00D13321" w:rsidRPr="00915CA7">
        <w:rPr>
          <w:b/>
          <w:bCs/>
          <w:highlight w:val="yellow"/>
        </w:rPr>
        <w:t>s</w:t>
      </w:r>
      <w:r w:rsidRPr="00915CA7">
        <w:rPr>
          <w:b/>
          <w:bCs/>
          <w:highlight w:val="yellow"/>
        </w:rPr>
        <w:t>equencing</w:t>
      </w:r>
    </w:p>
    <w:p w14:paraId="5245DE64" w14:textId="77777777" w:rsidR="0080533D" w:rsidRPr="00BA2ABB" w:rsidRDefault="0080533D" w:rsidP="00915CA7">
      <w:pPr>
        <w:widowControl/>
      </w:pPr>
    </w:p>
    <w:p w14:paraId="6FEB0317" w14:textId="54F4394A" w:rsidR="00DF79CC" w:rsidRPr="00BA2ABB" w:rsidRDefault="007960B8" w:rsidP="00915CA7">
      <w:pPr>
        <w:pStyle w:val="ListParagraph"/>
        <w:widowControl/>
        <w:numPr>
          <w:ilvl w:val="1"/>
          <w:numId w:val="24"/>
        </w:numPr>
        <w:ind w:left="0" w:firstLine="0"/>
        <w:contextualSpacing w:val="0"/>
      </w:pPr>
      <w:r w:rsidRPr="00BA2ABB">
        <w:t xml:space="preserve">   </w:t>
      </w:r>
      <w:r w:rsidR="002505AF" w:rsidRPr="00BA2ABB">
        <w:t>Perform s</w:t>
      </w:r>
      <w:r w:rsidR="00DF79CC" w:rsidRPr="00BA2ABB">
        <w:t>teps 1.4.</w:t>
      </w:r>
      <w:r w:rsidR="00074BC7" w:rsidRPr="00BA2ABB">
        <w:t>2 – 1.4.5.</w:t>
      </w:r>
    </w:p>
    <w:p w14:paraId="25E282E4" w14:textId="77777777" w:rsidR="00DF79CC" w:rsidRPr="00BA2ABB" w:rsidRDefault="00DF79CC" w:rsidP="007C45A4">
      <w:pPr>
        <w:pStyle w:val="ListParagraph"/>
        <w:ind w:left="0"/>
        <w:contextualSpacing w:val="0"/>
        <w:rPr>
          <w:b/>
          <w:bCs/>
        </w:rPr>
      </w:pPr>
    </w:p>
    <w:p w14:paraId="7DC43047" w14:textId="3846BFDF" w:rsidR="00DF79CC" w:rsidRPr="00BA2ABB" w:rsidRDefault="00DF79CC" w:rsidP="00915CA7">
      <w:pPr>
        <w:pStyle w:val="ListParagraph"/>
        <w:widowControl/>
        <w:numPr>
          <w:ilvl w:val="1"/>
          <w:numId w:val="24"/>
        </w:numPr>
        <w:ind w:left="0" w:firstLine="0"/>
        <w:contextualSpacing w:val="0"/>
        <w:rPr>
          <w:b/>
          <w:bCs/>
          <w:highlight w:val="yellow"/>
        </w:rPr>
      </w:pPr>
      <w:r w:rsidRPr="00BA2ABB">
        <w:rPr>
          <w:highlight w:val="yellow"/>
        </w:rPr>
        <w:t xml:space="preserve">Export de novo only peptides.csv from </w:t>
      </w:r>
      <w:r w:rsidR="00442D8F" w:rsidRPr="00BA2ABB">
        <w:rPr>
          <w:highlight w:val="yellow"/>
        </w:rPr>
        <w:t>p</w:t>
      </w:r>
      <w:r w:rsidRPr="00BA2ABB">
        <w:rPr>
          <w:highlight w:val="yellow"/>
        </w:rPr>
        <w:t xml:space="preserve">eaks with an </w:t>
      </w:r>
      <w:r w:rsidR="001B3BE0" w:rsidRPr="00BA2ABB">
        <w:rPr>
          <w:highlight w:val="yellow"/>
        </w:rPr>
        <w:t>average of local confidence (</w:t>
      </w:r>
      <w:r w:rsidRPr="00BA2ABB">
        <w:rPr>
          <w:highlight w:val="yellow"/>
        </w:rPr>
        <w:t>ALC</w:t>
      </w:r>
      <w:r w:rsidR="001B3BE0" w:rsidRPr="00BA2ABB">
        <w:rPr>
          <w:highlight w:val="yellow"/>
        </w:rPr>
        <w:t>) score of</w:t>
      </w:r>
      <w:r w:rsidRPr="00BA2ABB">
        <w:rPr>
          <w:highlight w:val="yellow"/>
        </w:rPr>
        <w:t xml:space="preserve">≥ </w:t>
      </w:r>
      <w:r w:rsidRPr="00BA2ABB">
        <w:rPr>
          <w:b/>
          <w:bCs/>
          <w:highlight w:val="yellow"/>
        </w:rPr>
        <w:t>75</w:t>
      </w:r>
      <w:r w:rsidRPr="00BA2ABB">
        <w:rPr>
          <w:highlight w:val="yellow"/>
        </w:rPr>
        <w:t>.</w:t>
      </w:r>
    </w:p>
    <w:p w14:paraId="7AC30A02" w14:textId="77777777" w:rsidR="0080533D" w:rsidRPr="00BA2ABB" w:rsidRDefault="0080533D" w:rsidP="007C45A4"/>
    <w:p w14:paraId="6A7D109F" w14:textId="250EDF49" w:rsidR="00DF79CC" w:rsidRPr="00BA2ABB" w:rsidRDefault="00DF79CC" w:rsidP="007C45A4">
      <w:r w:rsidRPr="00BA2ABB">
        <w:t xml:space="preserve">NOTE: There are </w:t>
      </w:r>
      <w:r w:rsidR="00442D8F" w:rsidRPr="00BA2ABB">
        <w:t>many</w:t>
      </w:r>
      <w:r w:rsidRPr="00BA2ABB">
        <w:t xml:space="preserve"> software available to perform </w:t>
      </w:r>
      <w:r w:rsidRPr="00BA2ABB">
        <w:rPr>
          <w:i/>
          <w:iCs/>
        </w:rPr>
        <w:t>de novo</w:t>
      </w:r>
      <w:r w:rsidRPr="00BA2ABB">
        <w:t xml:space="preserve"> sequencing, each with </w:t>
      </w:r>
      <w:r w:rsidR="00B9409C" w:rsidRPr="00BA2ABB">
        <w:t xml:space="preserve">its </w:t>
      </w:r>
      <w:r w:rsidRPr="00BA2ABB">
        <w:t>own scoring algorithms and should be evaluated accordingly.</w:t>
      </w:r>
    </w:p>
    <w:p w14:paraId="2F658122" w14:textId="77777777" w:rsidR="0080533D" w:rsidRPr="00BA2ABB" w:rsidRDefault="0080533D" w:rsidP="007C45A4"/>
    <w:p w14:paraId="5AF39547" w14:textId="078E924A" w:rsidR="00DF79CC" w:rsidRPr="00BA2ABB" w:rsidRDefault="00DF79CC" w:rsidP="00915CA7">
      <w:pPr>
        <w:pStyle w:val="ListParagraph"/>
        <w:widowControl/>
        <w:numPr>
          <w:ilvl w:val="1"/>
          <w:numId w:val="24"/>
        </w:numPr>
        <w:ind w:left="0" w:firstLine="0"/>
        <w:contextualSpacing w:val="0"/>
        <w:rPr>
          <w:highlight w:val="yellow"/>
        </w:rPr>
      </w:pPr>
      <w:r w:rsidRPr="00BA2ABB">
        <w:rPr>
          <w:highlight w:val="yellow"/>
        </w:rPr>
        <w:t>Search the peptide list for known sequence motifs indicative of neuropeptides belonging to specific neuropeptide families</w:t>
      </w:r>
      <w:r w:rsidR="006B767A" w:rsidRPr="00BA2ABB">
        <w:rPr>
          <w:highlight w:val="yellow"/>
        </w:rPr>
        <w:fldChar w:fldCharType="begin"/>
      </w:r>
      <w:r w:rsidR="006B767A" w:rsidRPr="00BA2ABB">
        <w:rPr>
          <w:highlight w:val="yellow"/>
        </w:rPr>
        <w:instrText xml:space="preserve"> ADDIN EN.CITE &lt;EndNote&gt;&lt;Cite&gt;&lt;Author&gt;DeLaney&lt;/Author&gt;&lt;Year&gt;2020&lt;/Year&gt;&lt;RecNum&gt;1112&lt;/RecNum&gt;&lt;DisplayText&gt;&lt;style face="superscript"&gt;19&lt;/style&gt;&lt;/DisplayText&gt;&lt;record&gt;&lt;rec-number&gt;1112&lt;/rec-number&gt;&lt;foreign-keys&gt;&lt;key app="EN" db-id="xtf0t0ra65ertreew9cpfr27wxe2xx929tw0" timestamp="1603924941"&gt;1112&lt;/key&gt;&lt;key app="ENWeb" db-id=""&gt;0&lt;/key&gt;&lt;/foreign-keys&gt;&lt;ref-type name="Journal Article"&gt;17&lt;/ref-type&gt;&lt;contributors&gt;&lt;authors&gt;&lt;author&gt;DeLaney, K.&lt;/author&gt;&lt;author&gt;Cao, W.&lt;/author&gt;&lt;author&gt;Ma, Y.&lt;/author&gt;&lt;author&gt;Ma, M.&lt;/author&gt;&lt;author&gt;Zhang, Y.&lt;/author&gt;&lt;author&gt;Li, L.&lt;/author&gt;&lt;/authors&gt;&lt;/contributors&gt;&lt;titles&gt;&lt;title&gt;PRESnovo: Prescreening Prior to de novo Sequencing to Improve Accuracy and Sensitivity of Neuropeptide Identification&lt;/title&gt;&lt;secondary-title&gt;J Am Soc Mass Spectrom&lt;/secondary-title&gt;&lt;/titles&gt;&lt;periodical&gt;&lt;full-title&gt;J Am Soc Mass Spectrom&lt;/full-title&gt;&lt;/periodical&gt;&lt;pages&gt;1358-1371&lt;/pages&gt;&lt;volume&gt;31&lt;/volume&gt;&lt;number&gt;7&lt;/number&gt;&lt;edition&gt;2020/04/09&lt;/edition&gt;&lt;keywords&gt;&lt;keyword&gt;PRESnovo&lt;/keyword&gt;&lt;keyword&gt;de novo sequencing&lt;/keyword&gt;&lt;keyword&gt;motif&lt;/keyword&gt;&lt;keyword&gt;neuropeptide&lt;/keyword&gt;&lt;keyword&gt;peptide identification&lt;/keyword&gt;&lt;keyword&gt;tandem mass spectrometry&lt;/keyword&gt;&lt;/keywords&gt;&lt;dates&gt;&lt;year&gt;2020&lt;/year&gt;&lt;pub-dates&gt;&lt;date&gt;Jul 1&lt;/date&gt;&lt;/pub-dates&gt;&lt;/dates&gt;&lt;isbn&gt;1879-1123 (Electronic)&amp;#xD;1044-0305 (Linking)&lt;/isbn&gt;&lt;accession-num&gt;32266812&lt;/accession-num&gt;&lt;urls&gt;&lt;related-urls&gt;&lt;url&gt;https://www.ncbi.nlm.nih.gov/pubmed/32266812&lt;/url&gt;&lt;/related-urls&gt;&lt;/urls&gt;&lt;custom2&gt;PMC7332408&lt;/custom2&gt;&lt;electronic-resource-num&gt;10.1021/jasms.0c00013&lt;/electronic-resource-num&gt;&lt;/record&gt;&lt;/Cite&gt;&lt;/EndNote&gt;</w:instrText>
      </w:r>
      <w:r w:rsidR="006B767A" w:rsidRPr="00BA2ABB">
        <w:rPr>
          <w:highlight w:val="yellow"/>
        </w:rPr>
        <w:fldChar w:fldCharType="separate"/>
      </w:r>
      <w:r w:rsidR="006B767A" w:rsidRPr="00BA2ABB">
        <w:rPr>
          <w:noProof/>
          <w:highlight w:val="yellow"/>
          <w:vertAlign w:val="superscript"/>
        </w:rPr>
        <w:t>19</w:t>
      </w:r>
      <w:r w:rsidR="006B767A" w:rsidRPr="00BA2ABB">
        <w:rPr>
          <w:highlight w:val="yellow"/>
        </w:rPr>
        <w:fldChar w:fldCharType="end"/>
      </w:r>
      <w:r w:rsidRPr="00BA2ABB">
        <w:rPr>
          <w:highlight w:val="yellow"/>
        </w:rPr>
        <w:t>.</w:t>
      </w:r>
    </w:p>
    <w:p w14:paraId="591C188E" w14:textId="77777777" w:rsidR="0080533D" w:rsidRPr="00BA2ABB" w:rsidRDefault="0080533D" w:rsidP="007C45A4">
      <w:pPr>
        <w:rPr>
          <w:highlight w:val="yellow"/>
        </w:rPr>
      </w:pPr>
    </w:p>
    <w:p w14:paraId="4DB2A5C0" w14:textId="09644FD1" w:rsidR="00DF79CC" w:rsidRPr="00BA2ABB" w:rsidRDefault="00DF79CC" w:rsidP="007C45A4">
      <w:r w:rsidRPr="00BA2ABB">
        <w:t>NOTE: While motifs are commonly well conserved across species, the motifs searched for should be selected with consideration to the sample organism.</w:t>
      </w:r>
    </w:p>
    <w:p w14:paraId="6856C2D0" w14:textId="77777777" w:rsidR="0080533D" w:rsidRPr="00BA2ABB" w:rsidRDefault="0080533D" w:rsidP="007C45A4">
      <w:pPr>
        <w:rPr>
          <w:highlight w:val="yellow"/>
        </w:rPr>
      </w:pPr>
    </w:p>
    <w:p w14:paraId="598D923C" w14:textId="180EE5BD" w:rsidR="00DF79CC" w:rsidRPr="00915CA7" w:rsidRDefault="00DF79CC" w:rsidP="00915CA7">
      <w:pPr>
        <w:pStyle w:val="ListParagraph"/>
        <w:widowControl/>
        <w:numPr>
          <w:ilvl w:val="0"/>
          <w:numId w:val="24"/>
        </w:numPr>
        <w:ind w:left="0" w:firstLine="0"/>
        <w:contextualSpacing w:val="0"/>
        <w:rPr>
          <w:b/>
          <w:bCs/>
          <w:highlight w:val="yellow"/>
        </w:rPr>
      </w:pPr>
      <w:r w:rsidRPr="00915CA7">
        <w:rPr>
          <w:b/>
          <w:bCs/>
          <w:highlight w:val="yellow"/>
        </w:rPr>
        <w:t xml:space="preserve">Transcriptome </w:t>
      </w:r>
      <w:r w:rsidR="00B9409C" w:rsidRPr="00915CA7">
        <w:rPr>
          <w:b/>
          <w:bCs/>
          <w:highlight w:val="yellow"/>
        </w:rPr>
        <w:t>m</w:t>
      </w:r>
      <w:r w:rsidRPr="00915CA7">
        <w:rPr>
          <w:b/>
          <w:bCs/>
          <w:highlight w:val="yellow"/>
        </w:rPr>
        <w:t xml:space="preserve">ining for </w:t>
      </w:r>
      <w:r w:rsidR="00B9409C" w:rsidRPr="00915CA7">
        <w:rPr>
          <w:b/>
          <w:bCs/>
          <w:highlight w:val="yellow"/>
        </w:rPr>
        <w:t>p</w:t>
      </w:r>
      <w:r w:rsidRPr="00915CA7">
        <w:rPr>
          <w:b/>
          <w:bCs/>
          <w:highlight w:val="yellow"/>
        </w:rPr>
        <w:t xml:space="preserve">redicted </w:t>
      </w:r>
      <w:r w:rsidR="00B9409C" w:rsidRPr="00915CA7">
        <w:rPr>
          <w:b/>
          <w:bCs/>
          <w:highlight w:val="yellow"/>
        </w:rPr>
        <w:t>n</w:t>
      </w:r>
      <w:r w:rsidRPr="00915CA7">
        <w:rPr>
          <w:b/>
          <w:bCs/>
          <w:highlight w:val="yellow"/>
        </w:rPr>
        <w:t xml:space="preserve">europeptide </w:t>
      </w:r>
      <w:r w:rsidR="00B9409C" w:rsidRPr="00915CA7">
        <w:rPr>
          <w:b/>
          <w:bCs/>
          <w:highlight w:val="yellow"/>
        </w:rPr>
        <w:t>s</w:t>
      </w:r>
      <w:r w:rsidRPr="00915CA7">
        <w:rPr>
          <w:b/>
          <w:bCs/>
          <w:highlight w:val="yellow"/>
        </w:rPr>
        <w:t>equences</w:t>
      </w:r>
    </w:p>
    <w:p w14:paraId="70EEB97A" w14:textId="77777777" w:rsidR="0080533D" w:rsidRPr="00BA2ABB" w:rsidRDefault="0080533D" w:rsidP="007C45A4">
      <w:pPr>
        <w:rPr>
          <w:highlight w:val="yellow"/>
        </w:rPr>
      </w:pPr>
    </w:p>
    <w:p w14:paraId="272FFFAF" w14:textId="122DD5C4" w:rsidR="00DF79CC" w:rsidRPr="00BA2ABB" w:rsidRDefault="00DF79CC" w:rsidP="007C45A4">
      <w:r w:rsidRPr="00BA2ABB">
        <w:t xml:space="preserve">NOTE: This step is optional and only used to add to an existing neuropeptide database or build a new neuropeptide database. </w:t>
      </w:r>
    </w:p>
    <w:p w14:paraId="036E7FE5" w14:textId="77777777" w:rsidR="0080533D" w:rsidRPr="00BA2ABB" w:rsidRDefault="0080533D" w:rsidP="007C45A4">
      <w:pPr>
        <w:rPr>
          <w:highlight w:val="yellow"/>
        </w:rPr>
      </w:pPr>
    </w:p>
    <w:p w14:paraId="7770A806" w14:textId="7A525D2F" w:rsidR="00DF79CC" w:rsidRPr="00BA2ABB" w:rsidRDefault="00DF79CC" w:rsidP="00915CA7">
      <w:pPr>
        <w:pStyle w:val="ListParagraph"/>
        <w:widowControl/>
        <w:numPr>
          <w:ilvl w:val="1"/>
          <w:numId w:val="24"/>
        </w:numPr>
        <w:ind w:left="0" w:firstLine="0"/>
        <w:contextualSpacing w:val="0"/>
        <w:rPr>
          <w:highlight w:val="yellow"/>
        </w:rPr>
      </w:pPr>
      <w:r w:rsidRPr="00BA2ABB">
        <w:rPr>
          <w:highlight w:val="yellow"/>
        </w:rPr>
        <w:t>Choose a</w:t>
      </w:r>
      <w:r w:rsidR="00BB01DF" w:rsidRPr="00BA2ABB">
        <w:rPr>
          <w:highlight w:val="yellow"/>
        </w:rPr>
        <w:t xml:space="preserve"> known</w:t>
      </w:r>
      <w:r w:rsidRPr="00BA2ABB">
        <w:rPr>
          <w:highlight w:val="yellow"/>
        </w:rPr>
        <w:t xml:space="preserve"> preprohormone </w:t>
      </w:r>
      <w:r w:rsidR="00E967A8" w:rsidRPr="00BA2ABB">
        <w:rPr>
          <w:highlight w:val="yellow"/>
        </w:rPr>
        <w:t xml:space="preserve">amino acid </w:t>
      </w:r>
      <w:r w:rsidRPr="00BA2ABB">
        <w:rPr>
          <w:highlight w:val="yellow"/>
        </w:rPr>
        <w:t xml:space="preserve">sequence of interest and use </w:t>
      </w:r>
      <w:proofErr w:type="spellStart"/>
      <w:r w:rsidRPr="00BA2ABB">
        <w:rPr>
          <w:highlight w:val="yellow"/>
        </w:rPr>
        <w:t>tBLASTn</w:t>
      </w:r>
      <w:proofErr w:type="spellEnd"/>
      <w:r w:rsidRPr="00BA2ABB">
        <w:rPr>
          <w:highlight w:val="yellow"/>
        </w:rPr>
        <w:t xml:space="preserve"> (</w:t>
      </w:r>
      <w:hyperlink r:id="rId8" w:history="1">
        <w:r w:rsidRPr="00BA2ABB">
          <w:rPr>
            <w:rStyle w:val="Hyperlink"/>
            <w:highlight w:val="yellow"/>
          </w:rPr>
          <w:t>http://blast.ncbi.nlm.nih.gov/Blast.cgi?PROGRAM=tblastn&amp;BLAST_PROGRAMS=tblastn&amp;PAGE_TYPE=BlastSearch&amp;SHOW_DEFAULTS=on&amp;LINK_LOC=blasthome</w:t>
        </w:r>
      </w:hyperlink>
      <w:r w:rsidRPr="00BA2ABB">
        <w:rPr>
          <w:highlight w:val="yellow"/>
        </w:rPr>
        <w:t>) to search query preprohormone sequence against databases including nr/</w:t>
      </w:r>
      <w:proofErr w:type="spellStart"/>
      <w:r w:rsidRPr="00BA2ABB">
        <w:rPr>
          <w:highlight w:val="yellow"/>
        </w:rPr>
        <w:t>nt</w:t>
      </w:r>
      <w:proofErr w:type="spellEnd"/>
      <w:r w:rsidRPr="00BA2ABB">
        <w:rPr>
          <w:highlight w:val="yellow"/>
        </w:rPr>
        <w:t xml:space="preserve">, </w:t>
      </w:r>
      <w:proofErr w:type="spellStart"/>
      <w:r w:rsidRPr="00BA2ABB">
        <w:rPr>
          <w:highlight w:val="yellow"/>
        </w:rPr>
        <w:t>Refseq_genomes</w:t>
      </w:r>
      <w:proofErr w:type="spellEnd"/>
      <w:r w:rsidRPr="00BA2ABB">
        <w:rPr>
          <w:highlight w:val="yellow"/>
        </w:rPr>
        <w:t>, EST and TSA.</w:t>
      </w:r>
    </w:p>
    <w:p w14:paraId="4D775D00" w14:textId="77777777" w:rsidR="0080533D" w:rsidRPr="00BA2ABB" w:rsidRDefault="0080533D" w:rsidP="007C45A4">
      <w:pPr>
        <w:rPr>
          <w:highlight w:val="yellow"/>
        </w:rPr>
      </w:pPr>
    </w:p>
    <w:p w14:paraId="37EAEB03" w14:textId="5E63F9B6" w:rsidR="00DF79CC" w:rsidRPr="00BA2ABB" w:rsidRDefault="00DF79CC" w:rsidP="007C45A4">
      <w:r w:rsidRPr="00BA2ABB">
        <w:t xml:space="preserve">NOTE: To search query sequences against protein database, use </w:t>
      </w:r>
      <w:proofErr w:type="spellStart"/>
      <w:r w:rsidRPr="00BA2ABB">
        <w:t>BLASTp</w:t>
      </w:r>
      <w:proofErr w:type="spellEnd"/>
      <w:r w:rsidRPr="00BA2ABB">
        <w:t xml:space="preserve"> (</w:t>
      </w:r>
      <w:hyperlink r:id="rId9" w:history="1">
        <w:r w:rsidRPr="00BA2ABB">
          <w:rPr>
            <w:rStyle w:val="Hyperlink"/>
          </w:rPr>
          <w:t>http://blast.ncbi.nlm.nih.gov/Blast.cgi?PROGRAM=blastp&amp;BLAST_PROGRAMS=blastp&amp;PAGE_TYPE=BlastSearch&amp;SHOW_DEFAULTS=on&amp;BLAST_SPEC=&amp;LINK_LOC=blasttab&amp;LAST_PAGE=tblastn</w:t>
        </w:r>
      </w:hyperlink>
      <w:r w:rsidRPr="00BA2ABB">
        <w:t>).</w:t>
      </w:r>
    </w:p>
    <w:p w14:paraId="4A469D3E" w14:textId="77777777" w:rsidR="00DF79CC" w:rsidRPr="00BA2ABB" w:rsidRDefault="00DF79CC" w:rsidP="007C45A4">
      <w:pPr>
        <w:pStyle w:val="ListParagraph"/>
        <w:ind w:left="0"/>
        <w:contextualSpacing w:val="0"/>
        <w:rPr>
          <w:highlight w:val="yellow"/>
        </w:rPr>
      </w:pPr>
    </w:p>
    <w:p w14:paraId="120B347C" w14:textId="3B5FAA12" w:rsidR="00DF79CC" w:rsidRPr="00BA2ABB" w:rsidRDefault="00DF79CC" w:rsidP="00915CA7">
      <w:pPr>
        <w:pStyle w:val="ListParagraph"/>
        <w:widowControl/>
        <w:numPr>
          <w:ilvl w:val="2"/>
          <w:numId w:val="24"/>
        </w:numPr>
        <w:ind w:left="0" w:firstLine="0"/>
        <w:contextualSpacing w:val="0"/>
        <w:rPr>
          <w:highlight w:val="yellow"/>
        </w:rPr>
      </w:pPr>
      <w:r w:rsidRPr="00BA2ABB">
        <w:rPr>
          <w:highlight w:val="yellow"/>
        </w:rPr>
        <w:t xml:space="preserve">Select the target organism (tax id) and change </w:t>
      </w:r>
      <w:r w:rsidRPr="00BA2ABB">
        <w:rPr>
          <w:b/>
          <w:bCs/>
          <w:highlight w:val="yellow"/>
        </w:rPr>
        <w:t xml:space="preserve">Expect </w:t>
      </w:r>
      <w:r w:rsidR="001B3BE0" w:rsidRPr="00BA2ABB">
        <w:rPr>
          <w:b/>
          <w:bCs/>
          <w:highlight w:val="yellow"/>
        </w:rPr>
        <w:t>T</w:t>
      </w:r>
      <w:r w:rsidRPr="00BA2ABB">
        <w:rPr>
          <w:b/>
          <w:bCs/>
          <w:highlight w:val="yellow"/>
        </w:rPr>
        <w:t>hreshold</w:t>
      </w:r>
      <w:r w:rsidRPr="00BA2ABB">
        <w:rPr>
          <w:highlight w:val="yellow"/>
        </w:rPr>
        <w:t xml:space="preserve"> </w:t>
      </w:r>
      <w:r w:rsidR="001B3BE0" w:rsidRPr="00BA2ABB">
        <w:rPr>
          <w:highlight w:val="yellow"/>
        </w:rPr>
        <w:t xml:space="preserve">algorithm parameters </w:t>
      </w:r>
      <w:r w:rsidRPr="00BA2ABB">
        <w:rPr>
          <w:highlight w:val="yellow"/>
        </w:rPr>
        <w:t xml:space="preserve">to </w:t>
      </w:r>
      <w:r w:rsidRPr="00BA2ABB">
        <w:rPr>
          <w:b/>
          <w:bCs/>
          <w:highlight w:val="yellow"/>
        </w:rPr>
        <w:t>1000</w:t>
      </w:r>
      <w:r w:rsidRPr="00BA2ABB">
        <w:rPr>
          <w:highlight w:val="yellow"/>
        </w:rPr>
        <w:t xml:space="preserve"> to include low score alignments.</w:t>
      </w:r>
    </w:p>
    <w:p w14:paraId="52E92E2C" w14:textId="77777777" w:rsidR="00DF79CC" w:rsidRPr="00BA2ABB" w:rsidRDefault="00DF79CC" w:rsidP="007C45A4">
      <w:pPr>
        <w:pStyle w:val="ListParagraph"/>
        <w:ind w:left="0"/>
        <w:contextualSpacing w:val="0"/>
        <w:rPr>
          <w:highlight w:val="yellow"/>
        </w:rPr>
      </w:pPr>
    </w:p>
    <w:p w14:paraId="23B8CB1C" w14:textId="6EE00942" w:rsidR="006C25EB" w:rsidRPr="00BA2ABB" w:rsidRDefault="00DF79CC" w:rsidP="00915CA7">
      <w:pPr>
        <w:pStyle w:val="ListParagraph"/>
        <w:widowControl/>
        <w:numPr>
          <w:ilvl w:val="2"/>
          <w:numId w:val="24"/>
        </w:numPr>
        <w:ind w:left="0" w:firstLine="0"/>
        <w:contextualSpacing w:val="0"/>
      </w:pPr>
      <w:r w:rsidRPr="00BA2ABB">
        <w:rPr>
          <w:highlight w:val="yellow"/>
        </w:rPr>
        <w:t xml:space="preserve">Run </w:t>
      </w:r>
      <w:r w:rsidRPr="00BA2ABB">
        <w:rPr>
          <w:b/>
          <w:bCs/>
          <w:highlight w:val="yellow"/>
        </w:rPr>
        <w:t>BLAST</w:t>
      </w:r>
      <w:r w:rsidRPr="00BA2ABB">
        <w:rPr>
          <w:highlight w:val="yellow"/>
        </w:rPr>
        <w:t xml:space="preserve"> program and then check the results for high homology scores between query and subject sequences producing significant alignments. </w:t>
      </w:r>
      <w:r w:rsidR="005326B1" w:rsidRPr="00BA2ABB">
        <w:rPr>
          <w:highlight w:val="yellow"/>
        </w:rPr>
        <w:t>Save</w:t>
      </w:r>
      <w:r w:rsidRPr="00BA2ABB">
        <w:rPr>
          <w:highlight w:val="yellow"/>
        </w:rPr>
        <w:t xml:space="preserve"> FASTA file containing nucleotide sequence. </w:t>
      </w:r>
    </w:p>
    <w:p w14:paraId="0F357AD8" w14:textId="77777777" w:rsidR="00E70795" w:rsidRPr="00BA2ABB" w:rsidRDefault="00E70795" w:rsidP="00915CA7">
      <w:pPr>
        <w:pStyle w:val="ListParagraph"/>
        <w:ind w:left="0"/>
        <w:contextualSpacing w:val="0"/>
      </w:pPr>
    </w:p>
    <w:p w14:paraId="43C2AD05" w14:textId="01C7DD31" w:rsidR="00E70795" w:rsidRPr="00BA2ABB" w:rsidRDefault="00E70795" w:rsidP="00915CA7">
      <w:pPr>
        <w:pStyle w:val="ListParagraph"/>
        <w:widowControl/>
        <w:ind w:left="0"/>
        <w:contextualSpacing w:val="0"/>
      </w:pPr>
      <w:r w:rsidRPr="00BA2ABB">
        <w:t>NOTE: If there are several subject sequences with similar homology scores, carry out a MAFFT alignment to narrow down putative sequences</w:t>
      </w:r>
      <w:r w:rsidRPr="00BA2ABB">
        <w:fldChar w:fldCharType="begin">
          <w:fldData xml:space="preserve">PEVuZE5vdGU+PENpdGU+PEF1dGhvcj5PbGVpc2t5PC9BdXRob3I+PFllYXI+MjAyMDwvWWVhcj48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</w:fldData>
        </w:fldChar>
      </w:r>
      <w:r w:rsidRPr="00BA2ABB">
        <w:instrText xml:space="preserve"> ADDIN EN.CITE </w:instrText>
      </w:r>
      <w:r w:rsidRPr="00BA2ABB">
        <w:fldChar w:fldCharType="begin">
          <w:fldData xml:space="preserve">PEVuZE5vdGU+PENpdGU+PEF1dGhvcj5PbGVpc2t5PC9BdXRob3I+PFllYXI+MjAyMDwvWWVhcj48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</w:fldData>
        </w:fldChar>
      </w:r>
      <w:r w:rsidRPr="00BA2ABB">
        <w:instrText xml:space="preserve"> ADDIN EN.CITE.DATA </w:instrText>
      </w:r>
      <w:r w:rsidRPr="00BA2ABB">
        <w:fldChar w:fldCharType="end"/>
      </w:r>
      <w:r w:rsidRPr="00BA2ABB">
        <w:fldChar w:fldCharType="separate"/>
      </w:r>
      <w:r w:rsidRPr="00BA2ABB">
        <w:rPr>
          <w:noProof/>
          <w:vertAlign w:val="superscript"/>
        </w:rPr>
        <w:t>20,21</w:t>
      </w:r>
      <w:r w:rsidRPr="00BA2ABB">
        <w:fldChar w:fldCharType="end"/>
      </w:r>
      <w:r w:rsidRPr="00BA2ABB">
        <w:t xml:space="preserve">. </w:t>
      </w:r>
    </w:p>
    <w:p w14:paraId="64CE89AD" w14:textId="77777777" w:rsidR="00DF79CC" w:rsidRPr="00BA2ABB" w:rsidRDefault="00DF79CC" w:rsidP="00915CA7">
      <w:pPr>
        <w:widowControl/>
        <w:rPr>
          <w:highlight w:val="yellow"/>
        </w:rPr>
      </w:pPr>
    </w:p>
    <w:p w14:paraId="7B424CCB" w14:textId="5B9898F8" w:rsidR="005326B1" w:rsidRPr="00BA2ABB" w:rsidRDefault="00DF79CC" w:rsidP="00915CA7">
      <w:pPr>
        <w:pStyle w:val="ListParagraph"/>
        <w:widowControl/>
        <w:numPr>
          <w:ilvl w:val="1"/>
          <w:numId w:val="24"/>
        </w:numPr>
        <w:ind w:left="0" w:firstLine="0"/>
        <w:contextualSpacing w:val="0"/>
        <w:rPr>
          <w:highlight w:val="yellow"/>
        </w:rPr>
      </w:pPr>
      <w:r w:rsidRPr="00BA2ABB">
        <w:rPr>
          <w:highlight w:val="yellow"/>
        </w:rPr>
        <w:t xml:space="preserve">Translate preprohormone nucleotide sequence into preprohormone peptide sequences using </w:t>
      </w:r>
      <w:proofErr w:type="spellStart"/>
      <w:r w:rsidRPr="00BA2ABB">
        <w:rPr>
          <w:b/>
          <w:bCs/>
          <w:highlight w:val="yellow"/>
        </w:rPr>
        <w:t>Expasy</w:t>
      </w:r>
      <w:proofErr w:type="spellEnd"/>
      <w:r w:rsidRPr="00BA2ABB">
        <w:rPr>
          <w:b/>
          <w:bCs/>
          <w:highlight w:val="yellow"/>
        </w:rPr>
        <w:t xml:space="preserve"> </w:t>
      </w:r>
      <w:r w:rsidR="00472DF5" w:rsidRPr="00BA2ABB">
        <w:rPr>
          <w:b/>
          <w:bCs/>
          <w:highlight w:val="yellow"/>
        </w:rPr>
        <w:t>T</w:t>
      </w:r>
      <w:r w:rsidRPr="00BA2ABB">
        <w:rPr>
          <w:b/>
          <w:bCs/>
          <w:highlight w:val="yellow"/>
        </w:rPr>
        <w:t xml:space="preserve">ranslate </w:t>
      </w:r>
      <w:r w:rsidRPr="00BA2ABB">
        <w:rPr>
          <w:highlight w:val="yellow"/>
        </w:rPr>
        <w:t>tool (</w:t>
      </w:r>
      <w:hyperlink r:id="rId10" w:history="1">
        <w:r w:rsidRPr="00BA2ABB">
          <w:rPr>
            <w:rStyle w:val="Hyperlink"/>
            <w:highlight w:val="yellow"/>
          </w:rPr>
          <w:t>https://web.expasy.org/translate/</w:t>
        </w:r>
      </w:hyperlink>
      <w:r w:rsidRPr="00BA2ABB">
        <w:rPr>
          <w:highlight w:val="yellow"/>
        </w:rPr>
        <w:t>).</w:t>
      </w:r>
      <w:r w:rsidR="005326B1" w:rsidRPr="00BA2ABB">
        <w:rPr>
          <w:highlight w:val="yellow"/>
        </w:rPr>
        <w:t xml:space="preserve"> For </w:t>
      </w:r>
      <w:r w:rsidR="005326B1" w:rsidRPr="00BA2ABB">
        <w:rPr>
          <w:i/>
          <w:iCs/>
          <w:highlight w:val="yellow"/>
        </w:rPr>
        <w:t>C. sapidus</w:t>
      </w:r>
      <w:r w:rsidR="005326B1" w:rsidRPr="00BA2ABB">
        <w:rPr>
          <w:highlight w:val="yellow"/>
        </w:rPr>
        <w:t xml:space="preserve">, select </w:t>
      </w:r>
      <w:r w:rsidR="00472DF5" w:rsidRPr="00BA2ABB">
        <w:rPr>
          <w:b/>
          <w:bCs/>
          <w:highlight w:val="yellow"/>
        </w:rPr>
        <w:t>I</w:t>
      </w:r>
      <w:r w:rsidR="005326B1" w:rsidRPr="00BA2ABB">
        <w:rPr>
          <w:b/>
          <w:bCs/>
          <w:highlight w:val="yellow"/>
        </w:rPr>
        <w:t xml:space="preserve">nvertebrate </w:t>
      </w:r>
      <w:r w:rsidR="00472DF5" w:rsidRPr="00BA2ABB">
        <w:rPr>
          <w:b/>
          <w:bCs/>
          <w:highlight w:val="yellow"/>
        </w:rPr>
        <w:t>M</w:t>
      </w:r>
      <w:r w:rsidR="005326B1" w:rsidRPr="00BA2ABB">
        <w:rPr>
          <w:b/>
          <w:bCs/>
          <w:highlight w:val="yellow"/>
        </w:rPr>
        <w:t>itochondrial</w:t>
      </w:r>
      <w:r w:rsidR="005326B1" w:rsidRPr="00BA2ABB">
        <w:rPr>
          <w:highlight w:val="yellow"/>
        </w:rPr>
        <w:t xml:space="preserve"> for genetic code.</w:t>
      </w:r>
    </w:p>
    <w:p w14:paraId="172E1438" w14:textId="77777777" w:rsidR="00DF79CC" w:rsidRPr="00BA2ABB" w:rsidRDefault="00DF79CC" w:rsidP="00915CA7">
      <w:pPr>
        <w:pStyle w:val="ListParagraph"/>
        <w:widowControl/>
        <w:ind w:left="0"/>
        <w:contextualSpacing w:val="0"/>
        <w:rPr>
          <w:highlight w:val="yellow"/>
        </w:rPr>
      </w:pPr>
    </w:p>
    <w:p w14:paraId="5DCA5500" w14:textId="63C99203" w:rsidR="00DF79CC" w:rsidRPr="00BA2ABB" w:rsidRDefault="00DF79CC" w:rsidP="00915CA7">
      <w:pPr>
        <w:pStyle w:val="ListParagraph"/>
        <w:widowControl/>
        <w:numPr>
          <w:ilvl w:val="1"/>
          <w:numId w:val="24"/>
        </w:numPr>
        <w:ind w:left="0" w:firstLine="0"/>
        <w:contextualSpacing w:val="0"/>
        <w:rPr>
          <w:highlight w:val="yellow"/>
        </w:rPr>
      </w:pPr>
      <w:r w:rsidRPr="00BA2ABB">
        <w:rPr>
          <w:highlight w:val="yellow"/>
        </w:rPr>
        <w:lastRenderedPageBreak/>
        <w:t xml:space="preserve">Check for signal peptide sequence and prohormone cleavage sites </w:t>
      </w:r>
      <w:r w:rsidR="005326B1" w:rsidRPr="00BA2ABB">
        <w:rPr>
          <w:highlight w:val="yellow"/>
        </w:rPr>
        <w:t xml:space="preserve">in the peptide sequences </w:t>
      </w:r>
      <w:r w:rsidRPr="00BA2ABB">
        <w:rPr>
          <w:highlight w:val="yellow"/>
        </w:rPr>
        <w:t xml:space="preserve">using </w:t>
      </w:r>
      <w:proofErr w:type="spellStart"/>
      <w:r w:rsidRPr="00BA2ABB">
        <w:rPr>
          <w:b/>
          <w:bCs/>
          <w:highlight w:val="yellow"/>
        </w:rPr>
        <w:t>SignalP</w:t>
      </w:r>
      <w:proofErr w:type="spellEnd"/>
      <w:r w:rsidR="00033805" w:rsidRPr="00BA2ABB">
        <w:rPr>
          <w:highlight w:val="yellow"/>
        </w:rPr>
        <w:t xml:space="preserve"> </w:t>
      </w:r>
      <w:r w:rsidRPr="00BA2ABB">
        <w:rPr>
          <w:highlight w:val="yellow"/>
        </w:rPr>
        <w:t>(</w:t>
      </w:r>
      <w:hyperlink r:id="rId11" w:history="1">
        <w:r w:rsidRPr="00BA2ABB">
          <w:rPr>
            <w:rStyle w:val="Hyperlink"/>
            <w:highlight w:val="yellow"/>
          </w:rPr>
          <w:t>https://services.healthtech.dtu.dk/service.php?SignalP-5.0</w:t>
        </w:r>
      </w:hyperlink>
      <w:r w:rsidRPr="00BA2ABB">
        <w:rPr>
          <w:highlight w:val="yellow"/>
        </w:rPr>
        <w:t xml:space="preserve">). </w:t>
      </w:r>
    </w:p>
    <w:bookmarkEnd w:id="1"/>
    <w:bookmarkEnd w:id="10"/>
    <w:p w14:paraId="18D4C4FD" w14:textId="77777777" w:rsidR="0080533D" w:rsidRPr="00BA2ABB" w:rsidRDefault="0080533D" w:rsidP="007C45A4"/>
    <w:p w14:paraId="48270AB5" w14:textId="62800857" w:rsidR="00DF79CC" w:rsidRPr="00BA2ABB" w:rsidRDefault="00DF79CC" w:rsidP="007C45A4">
      <w:r w:rsidRPr="00BA2ABB">
        <w:t>NOTE: Homology to known preprohormone processing schemes can also be used to identify prohormone cleavage sites.</w:t>
      </w:r>
      <w:r w:rsidR="005326B1" w:rsidRPr="00BA2ABB">
        <w:t xml:space="preserve"> P</w:t>
      </w:r>
      <w:r w:rsidRPr="00BA2ABB">
        <w:t xml:space="preserve">ossible post-translational modifications for </w:t>
      </w:r>
      <w:r w:rsidR="005326B1" w:rsidRPr="00BA2ABB">
        <w:t>signal peptides may be predicted if desired</w:t>
      </w:r>
      <w:r w:rsidRPr="00BA2ABB">
        <w:t xml:space="preserve">. </w:t>
      </w:r>
      <w:proofErr w:type="spellStart"/>
      <w:r w:rsidRPr="00BA2ABB">
        <w:t>Sulfinator</w:t>
      </w:r>
      <w:proofErr w:type="spellEnd"/>
      <w:r w:rsidR="007230AE" w:rsidRPr="00BA2ABB">
        <w:t xml:space="preserve"> </w:t>
      </w:r>
      <w:r w:rsidRPr="00BA2ABB">
        <w:t>(</w:t>
      </w:r>
      <w:hyperlink r:id="rId12" w:history="1">
        <w:r w:rsidRPr="00BA2ABB">
          <w:rPr>
            <w:rStyle w:val="Hyperlink"/>
          </w:rPr>
          <w:t>https://web.expasy.org/sulfinator/</w:t>
        </w:r>
      </w:hyperlink>
      <w:r w:rsidRPr="00BA2ABB">
        <w:t xml:space="preserve">) can be used to predict sulfation state of tyrosine residues. </w:t>
      </w:r>
      <w:proofErr w:type="spellStart"/>
      <w:r w:rsidRPr="00BA2ABB">
        <w:t>DiANNA</w:t>
      </w:r>
      <w:proofErr w:type="spellEnd"/>
      <w:r w:rsidR="00033805" w:rsidRPr="00BA2ABB">
        <w:t xml:space="preserve"> </w:t>
      </w:r>
      <w:r w:rsidRPr="00BA2ABB">
        <w:t>(</w:t>
      </w:r>
      <w:hyperlink r:id="rId13" w:history="1">
        <w:r w:rsidRPr="00BA2ABB">
          <w:rPr>
            <w:rStyle w:val="Hyperlink"/>
          </w:rPr>
          <w:t>http://clavius.bc.edu/~clotelab/DiANNA/</w:t>
        </w:r>
      </w:hyperlink>
      <w:r w:rsidRPr="00BA2ABB">
        <w:t>) can be used to predict disulfide bond connectivity.</w:t>
      </w:r>
    </w:p>
    <w:bookmarkEnd w:id="2"/>
    <w:p w14:paraId="4015356B" w14:textId="77777777" w:rsidR="006E4797" w:rsidRPr="00BA2ABB" w:rsidRDefault="006E4797" w:rsidP="00915CA7">
      <w:pPr>
        <w:pBdr>
          <w:top w:val="nil"/>
          <w:left w:val="nil"/>
          <w:bottom w:val="nil"/>
          <w:right w:val="nil"/>
          <w:between w:val="nil"/>
        </w:pBdr>
        <w:rPr>
          <w:b/>
          <w:color w:val="000000"/>
        </w:rPr>
      </w:pPr>
    </w:p>
    <w:p w14:paraId="08AF3300" w14:textId="640CB618" w:rsidR="006E4797" w:rsidRPr="00BA2ABB" w:rsidRDefault="00551D82" w:rsidP="00915CA7">
      <w:pPr>
        <w:pBdr>
          <w:top w:val="nil"/>
          <w:left w:val="nil"/>
          <w:bottom w:val="nil"/>
          <w:right w:val="nil"/>
          <w:between w:val="nil"/>
        </w:pBdr>
        <w:rPr>
          <w:color w:val="808080"/>
        </w:rPr>
      </w:pPr>
      <w:r w:rsidRPr="00BA2ABB">
        <w:rPr>
          <w:b/>
          <w:color w:val="000000"/>
        </w:rPr>
        <w:t xml:space="preserve">REPRESENTATIVE RESULTS: </w:t>
      </w:r>
    </w:p>
    <w:p w14:paraId="4322F027" w14:textId="61C67D4A" w:rsidR="00DF79CC" w:rsidRPr="00BA2ABB" w:rsidRDefault="00DF79CC" w:rsidP="007C45A4">
      <w:r w:rsidRPr="00BA2ABB">
        <w:t xml:space="preserve">The workflow for sample preparation and MS analysis is depicted in </w:t>
      </w:r>
      <w:r w:rsidRPr="00BA2ABB">
        <w:rPr>
          <w:b/>
          <w:bCs/>
        </w:rPr>
        <w:t>Figure 1</w:t>
      </w:r>
      <w:r w:rsidRPr="00BA2ABB">
        <w:t xml:space="preserve">. After the dissection of neuronal tissue, homogenization, extraction, and desalting </w:t>
      </w:r>
      <w:r w:rsidR="00756605" w:rsidRPr="00BA2ABB">
        <w:t xml:space="preserve">are </w:t>
      </w:r>
      <w:r w:rsidRPr="00BA2ABB">
        <w:t xml:space="preserve">performed to purify neuropeptide samples. If isotopic label-based quantification is desired, samples are then labeled and desalted once again. The resulting sample is analyzed through LC-MS/MS for neuropeptide identification and quantification. </w:t>
      </w:r>
    </w:p>
    <w:p w14:paraId="79C05A26" w14:textId="77777777" w:rsidR="002B02D9" w:rsidRPr="00BA2ABB" w:rsidRDefault="002B02D9" w:rsidP="007C45A4"/>
    <w:p w14:paraId="2E63E348" w14:textId="0F31F491" w:rsidR="00DF79CC" w:rsidRPr="00BA2ABB" w:rsidRDefault="00DF79CC" w:rsidP="007C45A4">
      <w:r w:rsidRPr="00BA2ABB">
        <w:t xml:space="preserve">Neuropeptides identified through </w:t>
      </w:r>
      <w:r w:rsidR="00353675">
        <w:t xml:space="preserve">the proteomics </w:t>
      </w:r>
      <w:r w:rsidR="00B82636" w:rsidRPr="00BA2ABB">
        <w:t xml:space="preserve">software </w:t>
      </w:r>
      <w:r w:rsidRPr="00BA2ABB">
        <w:t>should have good peptide fragmentation sequence coverage</w:t>
      </w:r>
      <w:r w:rsidR="00A6373D" w:rsidRPr="00BA2ABB">
        <w:t>, however</w:t>
      </w:r>
      <w:r w:rsidR="003D7FD4" w:rsidRPr="00BA2ABB">
        <w:t>,</w:t>
      </w:r>
      <w:r w:rsidR="00A6373D" w:rsidRPr="00BA2ABB">
        <w:t xml:space="preserve"> this is not globally defined or </w:t>
      </w:r>
      <w:r w:rsidR="00E60D95" w:rsidRPr="00BA2ABB">
        <w:t>standardized</w:t>
      </w:r>
      <w:r w:rsidRPr="00BA2ABB">
        <w:t>.</w:t>
      </w:r>
      <w:r w:rsidR="00A6373D" w:rsidRPr="00BA2ABB">
        <w:t xml:space="preserve"> For absolute identification, every amino acid should produce a fragment ion that provides unambiguous identification and localization. This must also be compared with a synthesized peptide for confirmation of </w:t>
      </w:r>
      <w:r w:rsidR="00146D34" w:rsidRPr="00BA2ABB">
        <w:t xml:space="preserve">the </w:t>
      </w:r>
      <w:r w:rsidR="00A6373D" w:rsidRPr="00BA2ABB">
        <w:t>intensity of each fragment ion. As th</w:t>
      </w:r>
      <w:r w:rsidR="00E60D95" w:rsidRPr="00BA2ABB">
        <w:t>e cost</w:t>
      </w:r>
      <w:r w:rsidR="00A6373D" w:rsidRPr="00BA2ABB">
        <w:t xml:space="preserve"> </w:t>
      </w:r>
      <w:r w:rsidR="00E60D95" w:rsidRPr="00BA2ABB">
        <w:t xml:space="preserve">for performing this on every putative identification </w:t>
      </w:r>
      <w:r w:rsidR="00A6373D" w:rsidRPr="00BA2ABB">
        <w:t xml:space="preserve">is not </w:t>
      </w:r>
      <w:r w:rsidR="00E60D95" w:rsidRPr="00BA2ABB">
        <w:t>feasible</w:t>
      </w:r>
      <w:r w:rsidR="00A6373D" w:rsidRPr="00BA2ABB">
        <w:t>, identification is commonly described based on confidence where more observed fragment ions increase peptide identification confidence.</w:t>
      </w:r>
      <w:r w:rsidRPr="00BA2ABB">
        <w:t xml:space="preserve"> While </w:t>
      </w:r>
      <w:r w:rsidRPr="00BA2ABB">
        <w:rPr>
          <w:b/>
          <w:bCs/>
        </w:rPr>
        <w:t>Figure 2</w:t>
      </w:r>
      <w:proofErr w:type="gramStart"/>
      <w:r w:rsidR="00285036" w:rsidRPr="00BA2ABB">
        <w:rPr>
          <w:b/>
          <w:bCs/>
        </w:rPr>
        <w:t>A,B</w:t>
      </w:r>
      <w:proofErr w:type="gramEnd"/>
      <w:r w:rsidRPr="00BA2ABB">
        <w:t xml:space="preserve"> depicts two neuropeptides that were </w:t>
      </w:r>
      <w:r w:rsidR="009006D9" w:rsidRPr="00BA2ABB">
        <w:t xml:space="preserve">both </w:t>
      </w:r>
      <w:r w:rsidRPr="00BA2ABB">
        <w:t>identified with 100% sequence coverage and a low mass error</w:t>
      </w:r>
      <w:r w:rsidR="00A6373D" w:rsidRPr="00BA2ABB">
        <w:t xml:space="preserve"> as defined by the max limit of 0.02 Da</w:t>
      </w:r>
      <w:r w:rsidRPr="00BA2ABB">
        <w:t>, the poor fragmentation coverage</w:t>
      </w:r>
      <w:r w:rsidR="00A6373D" w:rsidRPr="00BA2ABB">
        <w:t xml:space="preserve"> (from only </w:t>
      </w:r>
      <w:r w:rsidR="00C549E4">
        <w:t xml:space="preserve">three </w:t>
      </w:r>
      <w:r w:rsidR="00A6373D" w:rsidRPr="00BA2ABB">
        <w:t>ions)</w:t>
      </w:r>
      <w:r w:rsidRPr="00BA2ABB">
        <w:t xml:space="preserve"> observed only </w:t>
      </w:r>
      <w:r w:rsidR="009006D9" w:rsidRPr="00BA2ABB">
        <w:t xml:space="preserve">for the neuropeptide </w:t>
      </w:r>
      <w:r w:rsidRPr="00BA2ABB">
        <w:t xml:space="preserve">in </w:t>
      </w:r>
      <w:r w:rsidRPr="00BA2ABB">
        <w:rPr>
          <w:b/>
          <w:bCs/>
        </w:rPr>
        <w:t>Figure 2</w:t>
      </w:r>
      <w:r w:rsidR="00285036" w:rsidRPr="00BA2ABB">
        <w:rPr>
          <w:b/>
          <w:bCs/>
        </w:rPr>
        <w:t>B</w:t>
      </w:r>
      <w:r w:rsidRPr="00BA2ABB">
        <w:t xml:space="preserve"> decreases the confidence of identification</w:t>
      </w:r>
      <w:r w:rsidR="00A6373D" w:rsidRPr="00BA2ABB">
        <w:t xml:space="preserve"> of a specific isoform</w:t>
      </w:r>
      <w:r w:rsidRPr="00BA2ABB">
        <w:t xml:space="preserve">. </w:t>
      </w:r>
      <w:r w:rsidRPr="00BA2ABB">
        <w:rPr>
          <w:b/>
          <w:bCs/>
        </w:rPr>
        <w:t>Figure 2</w:t>
      </w:r>
      <w:r w:rsidR="00285036" w:rsidRPr="00BA2ABB">
        <w:rPr>
          <w:b/>
          <w:bCs/>
        </w:rPr>
        <w:t>C</w:t>
      </w:r>
      <w:r w:rsidRPr="00BA2ABB">
        <w:t xml:space="preserve"> depicts the </w:t>
      </w:r>
      <w:r w:rsidR="00A6373D" w:rsidRPr="00BA2ABB">
        <w:t>extracted ion chromatograms (</w:t>
      </w:r>
      <w:r w:rsidRPr="00BA2ABB">
        <w:t>XICs</w:t>
      </w:r>
      <w:r w:rsidR="00A6373D" w:rsidRPr="00BA2ABB">
        <w:t>)</w:t>
      </w:r>
      <w:r w:rsidR="003D7673" w:rsidRPr="00BA2ABB">
        <w:t xml:space="preserve">, which is a plot containing the signal intensity of a selected </w:t>
      </w:r>
      <w:r w:rsidR="003D7673" w:rsidRPr="00BA2ABB">
        <w:rPr>
          <w:i/>
          <w:iCs/>
        </w:rPr>
        <w:t>m/z</w:t>
      </w:r>
      <w:r w:rsidR="003D7673" w:rsidRPr="00BA2ABB">
        <w:t xml:space="preserve"> value as a function of retention time,</w:t>
      </w:r>
      <w:r w:rsidRPr="00BA2ABB">
        <w:t xml:space="preserve"> of a neuropeptide detected in two samples used for LFQ. The retention times for the neuropeptide differ slightly because it was identified in two separate and consecutive runs; however, the difference is within the reliable threshold value of 1 min. Thus, the ratio between the</w:t>
      </w:r>
      <w:r w:rsidR="00A6373D" w:rsidRPr="00BA2ABB">
        <w:t xml:space="preserve"> software-calculated area under the curve</w:t>
      </w:r>
      <w:r w:rsidRPr="00BA2ABB">
        <w:t xml:space="preserve"> </w:t>
      </w:r>
      <w:r w:rsidR="00A6373D" w:rsidRPr="00BA2ABB">
        <w:t xml:space="preserve">from the </w:t>
      </w:r>
      <w:r w:rsidRPr="00BA2ABB">
        <w:t xml:space="preserve">XIC is used for </w:t>
      </w:r>
      <w:r w:rsidR="00695EAA" w:rsidRPr="00BA2ABB">
        <w:t xml:space="preserve">the </w:t>
      </w:r>
      <w:r w:rsidRPr="00BA2ABB">
        <w:t xml:space="preserve">LFQ of this neuropeptide. </w:t>
      </w:r>
    </w:p>
    <w:p w14:paraId="0019C8D0" w14:textId="77777777" w:rsidR="002B02D9" w:rsidRPr="00BA2ABB" w:rsidRDefault="002B02D9" w:rsidP="007C45A4"/>
    <w:p w14:paraId="49131633" w14:textId="1789C71C" w:rsidR="00DF79CC" w:rsidRPr="00BA2ABB" w:rsidRDefault="00DF79CC" w:rsidP="007C45A4">
      <w:r w:rsidRPr="00BA2ABB">
        <w:t>For the quantitation of dimethyl labeled neuropeptides, the MS1 spectr</w:t>
      </w:r>
      <w:r w:rsidR="00B82636" w:rsidRPr="00BA2ABB">
        <w:t>um</w:t>
      </w:r>
      <w:r w:rsidRPr="00BA2ABB">
        <w:t xml:space="preserve"> should </w:t>
      </w:r>
      <w:r w:rsidR="009006D9" w:rsidRPr="00BA2ABB">
        <w:t xml:space="preserve">contain </w:t>
      </w:r>
      <w:r w:rsidRPr="00BA2ABB">
        <w:t xml:space="preserve">a </w:t>
      </w:r>
      <w:r w:rsidR="009006D9" w:rsidRPr="00BA2ABB">
        <w:t xml:space="preserve">peak at the theoretical neuropeptide </w:t>
      </w:r>
      <w:r w:rsidR="009006D9" w:rsidRPr="00BA2ABB">
        <w:rPr>
          <w:i/>
          <w:iCs/>
        </w:rPr>
        <w:t>m/z</w:t>
      </w:r>
      <w:r w:rsidR="009006D9" w:rsidRPr="00BA2ABB">
        <w:t xml:space="preserve"> value and a peak at the </w:t>
      </w:r>
      <w:r w:rsidR="009006D9" w:rsidRPr="00BA2ABB">
        <w:rPr>
          <w:i/>
          <w:iCs/>
        </w:rPr>
        <w:t>m/z</w:t>
      </w:r>
      <w:r w:rsidR="009006D9" w:rsidRPr="00BA2ABB">
        <w:t xml:space="preserve"> value </w:t>
      </w:r>
      <w:r w:rsidRPr="00BA2ABB">
        <w:t xml:space="preserve">with a mass shift </w:t>
      </w:r>
      <w:r w:rsidR="009006D9" w:rsidRPr="00BA2ABB">
        <w:t xml:space="preserve">that correlates to the mass difference between the isotopic labeling reagents used. In </w:t>
      </w:r>
      <w:r w:rsidR="009006D9" w:rsidRPr="00BA2ABB">
        <w:rPr>
          <w:b/>
          <w:bCs/>
        </w:rPr>
        <w:t>Figure 2</w:t>
      </w:r>
      <w:r w:rsidR="00285036" w:rsidRPr="00BA2ABB">
        <w:rPr>
          <w:b/>
          <w:bCs/>
        </w:rPr>
        <w:t>D</w:t>
      </w:r>
      <w:r w:rsidR="009006D9" w:rsidRPr="00BA2ABB">
        <w:t xml:space="preserve">, the mass shift of this 2-plex dimethyl labeled sample is </w:t>
      </w:r>
      <w:r w:rsidRPr="00BA2ABB">
        <w:t>4.025 Da</w:t>
      </w:r>
      <w:r w:rsidR="009006D9" w:rsidRPr="00BA2ABB">
        <w:t xml:space="preserve">. </w:t>
      </w:r>
      <w:r w:rsidRPr="00BA2ABB">
        <w:t>The</w:t>
      </w:r>
      <w:r w:rsidR="00A6373D" w:rsidRPr="00BA2ABB">
        <w:t xml:space="preserve"> area under the curve of</w:t>
      </w:r>
      <w:r w:rsidRPr="00BA2ABB">
        <w:t xml:space="preserve"> </w:t>
      </w:r>
      <w:r w:rsidR="00A6373D" w:rsidRPr="00BA2ABB">
        <w:t xml:space="preserve">the </w:t>
      </w:r>
      <w:r w:rsidRPr="00BA2ABB">
        <w:t>precursor ion</w:t>
      </w:r>
      <w:r w:rsidR="00A6373D" w:rsidRPr="00BA2ABB">
        <w:t xml:space="preserve"> from its</w:t>
      </w:r>
      <w:r w:rsidRPr="00BA2ABB">
        <w:t xml:space="preserve"> XIC</w:t>
      </w:r>
      <w:r w:rsidR="00A6373D" w:rsidRPr="00BA2ABB">
        <w:t>s</w:t>
      </w:r>
      <w:r w:rsidRPr="00BA2ABB">
        <w:t xml:space="preserve"> </w:t>
      </w:r>
      <w:r w:rsidR="00695EAA" w:rsidRPr="00BA2ABB">
        <w:t xml:space="preserve">is </w:t>
      </w:r>
      <w:r w:rsidRPr="00BA2ABB">
        <w:t>then</w:t>
      </w:r>
      <w:r w:rsidR="00A6373D" w:rsidRPr="00BA2ABB">
        <w:t xml:space="preserve"> calculated</w:t>
      </w:r>
      <w:r w:rsidRPr="00BA2ABB">
        <w:t xml:space="preserve"> by the software </w:t>
      </w:r>
      <w:r w:rsidR="00A6373D" w:rsidRPr="00BA2ABB">
        <w:t xml:space="preserve">and used </w:t>
      </w:r>
      <w:r w:rsidR="00531F97" w:rsidRPr="00BA2ABB">
        <w:t xml:space="preserve">to </w:t>
      </w:r>
      <w:r w:rsidRPr="00BA2ABB">
        <w:t>calculate relative abundance ratios. A simplified</w:t>
      </w:r>
      <w:r w:rsidR="00B82636" w:rsidRPr="00BA2ABB">
        <w:t xml:space="preserve"> version of the </w:t>
      </w:r>
      <w:r w:rsidR="00353675">
        <w:t xml:space="preserve">proteomics </w:t>
      </w:r>
      <w:r w:rsidR="00B82636" w:rsidRPr="00BA2ABB">
        <w:t>software export</w:t>
      </w:r>
      <w:r w:rsidRPr="00BA2ABB">
        <w:t xml:space="preserve"> table </w:t>
      </w:r>
      <w:r w:rsidR="00B82636" w:rsidRPr="00BA2ABB">
        <w:t>containing</w:t>
      </w:r>
      <w:r w:rsidRPr="00BA2ABB">
        <w:t xml:space="preserve"> identified neuropeptides and their LFQ ratios </w:t>
      </w:r>
      <w:r w:rsidR="009B004C" w:rsidRPr="00BA2ABB">
        <w:t xml:space="preserve">is </w:t>
      </w:r>
      <w:r w:rsidRPr="00BA2ABB">
        <w:t xml:space="preserve">shown in </w:t>
      </w:r>
      <w:r w:rsidRPr="00BA2ABB">
        <w:rPr>
          <w:b/>
          <w:bCs/>
        </w:rPr>
        <w:t>Table 1</w:t>
      </w:r>
      <w:r w:rsidRPr="00BA2ABB">
        <w:t>. Similar results are obtained for isotopic</w:t>
      </w:r>
      <w:r w:rsidR="00E30A85" w:rsidRPr="00BA2ABB">
        <w:t>ally</w:t>
      </w:r>
      <w:r w:rsidRPr="00BA2ABB">
        <w:t xml:space="preserve"> labeled neuropeptides.</w:t>
      </w:r>
    </w:p>
    <w:p w14:paraId="18B1E2C2" w14:textId="77777777" w:rsidR="002B02D9" w:rsidRPr="00BA2ABB" w:rsidRDefault="002B02D9" w:rsidP="007C45A4"/>
    <w:p w14:paraId="7C478295" w14:textId="48B950B9" w:rsidR="00DF79CC" w:rsidRPr="00BA2ABB" w:rsidRDefault="00DF79CC" w:rsidP="007C45A4">
      <w:r w:rsidRPr="00BA2ABB">
        <w:t xml:space="preserve">Software algorithms enable the </w:t>
      </w:r>
      <w:r w:rsidRPr="00BA2ABB">
        <w:rPr>
          <w:i/>
          <w:iCs/>
        </w:rPr>
        <w:t>de novo</w:t>
      </w:r>
      <w:r w:rsidRPr="00BA2ABB">
        <w:t xml:space="preserve"> sequencing of spectra to detect novel putative </w:t>
      </w:r>
      <w:r w:rsidRPr="00BA2ABB">
        <w:lastRenderedPageBreak/>
        <w:t>neuropeptides.</w:t>
      </w:r>
      <w:r w:rsidR="00A6373D" w:rsidRPr="00BA2ABB">
        <w:t xml:space="preserve"> When claiming the detection of putative novel neuropeptides, high confidence identifications are ideal cases where all amino acids are identified and localized unambiguously, based on fragment ion observation.</w:t>
      </w:r>
      <w:r w:rsidRPr="00BA2ABB">
        <w:t xml:space="preserve"> </w:t>
      </w:r>
      <w:r w:rsidRPr="00BA2ABB">
        <w:rPr>
          <w:b/>
          <w:bCs/>
        </w:rPr>
        <w:t>Figure 3</w:t>
      </w:r>
      <w:r w:rsidRPr="00BA2ABB">
        <w:t xml:space="preserve"> depicts the </w:t>
      </w:r>
      <w:r w:rsidR="00531F97" w:rsidRPr="00BA2ABB">
        <w:t xml:space="preserve">spectrum </w:t>
      </w:r>
      <w:r w:rsidRPr="00BA2ABB">
        <w:t xml:space="preserve">of a </w:t>
      </w:r>
      <w:r w:rsidRPr="00BA2ABB">
        <w:rPr>
          <w:i/>
          <w:iCs/>
        </w:rPr>
        <w:t>de novo</w:t>
      </w:r>
      <w:r w:rsidRPr="00BA2ABB">
        <w:t xml:space="preserve"> sequenced peptide containing</w:t>
      </w:r>
      <w:r w:rsidR="009D249F" w:rsidRPr="00BA2ABB">
        <w:t xml:space="preserve"> the</w:t>
      </w:r>
      <w:r w:rsidRPr="00BA2ABB">
        <w:t xml:space="preserve"> -</w:t>
      </w:r>
      <w:proofErr w:type="spellStart"/>
      <w:r w:rsidRPr="00BA2ABB">
        <w:t>RYamide</w:t>
      </w:r>
      <w:proofErr w:type="spellEnd"/>
      <w:r w:rsidRPr="00BA2ABB">
        <w:t xml:space="preserve"> </w:t>
      </w:r>
      <w:r w:rsidR="009D249F" w:rsidRPr="00BA2ABB">
        <w:t xml:space="preserve">motif </w:t>
      </w:r>
      <w:r w:rsidRPr="00BA2ABB">
        <w:t>at the C</w:t>
      </w:r>
      <w:r w:rsidR="000A0884" w:rsidRPr="00BA2ABB">
        <w:t>-</w:t>
      </w:r>
      <w:r w:rsidRPr="00BA2ABB">
        <w:t>termin</w:t>
      </w:r>
      <w:r w:rsidR="008B4F2B" w:rsidRPr="00BA2ABB">
        <w:t>al</w:t>
      </w:r>
      <w:r w:rsidRPr="00BA2ABB">
        <w:t xml:space="preserve">, a conserved sequence motif shared by known neuropeptides of the crustacean </w:t>
      </w:r>
      <w:proofErr w:type="spellStart"/>
      <w:r w:rsidRPr="00BA2ABB">
        <w:t>RYamide</w:t>
      </w:r>
      <w:proofErr w:type="spellEnd"/>
      <w:r w:rsidRPr="00BA2ABB">
        <w:t xml:space="preserve"> family</w:t>
      </w:r>
      <w:r w:rsidRPr="00BA2ABB">
        <w:fldChar w:fldCharType="begin"/>
      </w:r>
      <w:r w:rsidR="006B767A" w:rsidRPr="00BA2ABB">
        <w:instrText xml:space="preserve"> ADDIN EN.CITE &lt;EndNote&gt;&lt;Cite&gt;&lt;Author&gt;Christie&lt;/Author&gt;&lt;Year&gt;2010&lt;/Year&gt;&lt;RecNum&gt;216&lt;/RecNum&gt;&lt;DisplayText&gt;&lt;style face="superscript"&gt;22&lt;/style&gt;&lt;/DisplayText&gt;&lt;record&gt;&lt;rec-number&gt;216&lt;/rec-number&gt;&lt;foreign-keys&gt;&lt;key app="EN" db-id="xtf0t0ra65ertreew9cpfr27wxe2xx929tw0" timestamp="1552674627"&gt;216&lt;/key&gt;&lt;key app="ENWeb" db-id=""&gt;0&lt;/key&gt;&lt;/foreign-keys&gt;&lt;ref-type name="Journal Article"&gt;17&lt;/ref-type&gt;&lt;contributors&gt;&lt;authors&gt;&lt;author&gt;Christie, A. E.&lt;/author&gt;&lt;author&gt;Stemmler, E. A.&lt;/author&gt;&lt;author&gt;Dickinson, P. S.&lt;/author&gt;&lt;/authors&gt;&lt;/contributors&gt;&lt;auth-address&gt;Program in Neuroscience, John W. and Jean C. Boylan Center for Cellular and Molecular Physiology, Mount Desert Island Biological Laboratory, Old Bar Harbor Road, P.O. Box 35, Salisbury Cove, ME 04672, USA. achristi@mdibl.org&lt;/auth-address&gt;&lt;titles&gt;&lt;title&gt;Crustacean neuropeptides&lt;/title&gt;&lt;secondary-title&gt;Cell Mol Life Sci&lt;/secondary-title&gt;&lt;/titles&gt;&lt;periodical&gt;&lt;full-title&gt;Cell Mol Life Sci&lt;/full-title&gt;&lt;/periodical&gt;&lt;pages&gt;4135-69&lt;/pages&gt;&lt;volume&gt;67&lt;/volume&gt;&lt;number&gt;24&lt;/number&gt;&lt;edition&gt;2010/08/21&lt;/edition&gt;&lt;keywords&gt;&lt;keyword&gt;Amino Acid Sequence&lt;/keyword&gt;&lt;keyword&gt;Animals&lt;/keyword&gt;&lt;keyword&gt;Base Sequence&lt;/keyword&gt;&lt;keyword&gt;Crustacea/anatomy &amp;amp; histology/*chemistry/physiology&lt;/keyword&gt;&lt;keyword&gt;Mass Spectrometry/methods&lt;/keyword&gt;&lt;keyword&gt;Molecular Sequence Data&lt;/keyword&gt;&lt;keyword&gt;Neuropeptides/*analysis/genetics&lt;/keyword&gt;&lt;/keywords&gt;&lt;dates&gt;&lt;year&gt;2010&lt;/year&gt;&lt;pub-dates&gt;&lt;date&gt;Dec&lt;/date&gt;&lt;/pub-dates&gt;&lt;/dates&gt;&lt;isbn&gt;1420-9071 (Electronic)&amp;#xD;1420-682X (Linking)&lt;/isbn&gt;&lt;accession-num&gt;20725764&lt;/accession-num&gt;&lt;urls&gt;&lt;related-urls&gt;&lt;url&gt;https://www.ncbi.nlm.nih.gov/pubmed/20725764&lt;/url&gt;&lt;/related-urls&gt;&lt;/urls&gt;&lt;electronic-resource-num&gt;10.1007/s00018-010-0482-8&lt;/electronic-resource-num&gt;&lt;/record&gt;&lt;/Cite&gt;&lt;/EndNote&gt;</w:instrText>
      </w:r>
      <w:r w:rsidRPr="00BA2ABB">
        <w:fldChar w:fldCharType="separate"/>
      </w:r>
      <w:r w:rsidR="006B767A" w:rsidRPr="00BA2ABB">
        <w:rPr>
          <w:noProof/>
          <w:vertAlign w:val="superscript"/>
        </w:rPr>
        <w:t>22</w:t>
      </w:r>
      <w:r w:rsidRPr="00BA2ABB">
        <w:fldChar w:fldCharType="end"/>
      </w:r>
      <w:r w:rsidRPr="00BA2ABB">
        <w:t xml:space="preserve">. </w:t>
      </w:r>
      <w:r w:rsidR="006B767A" w:rsidRPr="00BA2ABB">
        <w:t>A peptide was matched from the database w</w:t>
      </w:r>
      <w:r w:rsidRPr="00BA2ABB">
        <w:t xml:space="preserve">ith </w:t>
      </w:r>
      <w:r w:rsidR="00A6373D" w:rsidRPr="00BA2ABB">
        <w:t xml:space="preserve">100% </w:t>
      </w:r>
      <w:r w:rsidRPr="00BA2ABB">
        <w:t>sequence coverage</w:t>
      </w:r>
      <w:r w:rsidR="00A6373D" w:rsidRPr="00BA2ABB">
        <w:t>, all amino acid forming fragment ions observed</w:t>
      </w:r>
      <w:r w:rsidR="001B6F55" w:rsidRPr="00BA2ABB">
        <w:t xml:space="preserve">, </w:t>
      </w:r>
      <w:r w:rsidRPr="00BA2ABB">
        <w:t>low fragment ion mass error</w:t>
      </w:r>
      <w:r w:rsidR="00A6373D" w:rsidRPr="00BA2ABB">
        <w:t xml:space="preserve"> as defined by the max limit of 0.02 </w:t>
      </w:r>
      <w:r w:rsidR="009D4818" w:rsidRPr="00BA2ABB">
        <w:t>Da and</w:t>
      </w:r>
      <w:r w:rsidRPr="00BA2ABB">
        <w:t xml:space="preserve"> </w:t>
      </w:r>
      <w:r w:rsidR="00F70BE7" w:rsidRPr="00BA2ABB">
        <w:t xml:space="preserve">contained a </w:t>
      </w:r>
      <w:r w:rsidRPr="00BA2ABB">
        <w:t>gaussian elution profile</w:t>
      </w:r>
      <w:r w:rsidR="006B767A" w:rsidRPr="00BA2ABB">
        <w:t>. These</w:t>
      </w:r>
      <w:r w:rsidR="00A6373D" w:rsidRPr="00BA2ABB">
        <w:t xml:space="preserve"> results indicate</w:t>
      </w:r>
      <w:r w:rsidRPr="00BA2ABB">
        <w:t xml:space="preserve"> that an endogenous peptide </w:t>
      </w:r>
      <w:r w:rsidR="00A6373D" w:rsidRPr="00BA2ABB">
        <w:t>belonging to the crustacean -</w:t>
      </w:r>
      <w:proofErr w:type="spellStart"/>
      <w:r w:rsidR="00A6373D" w:rsidRPr="00BA2ABB">
        <w:t>RYamide</w:t>
      </w:r>
      <w:proofErr w:type="spellEnd"/>
      <w:r w:rsidR="00A6373D" w:rsidRPr="00BA2ABB">
        <w:t xml:space="preserve"> neuropeptide family </w:t>
      </w:r>
      <w:r w:rsidRPr="00BA2ABB">
        <w:t>was observed</w:t>
      </w:r>
      <w:r w:rsidR="00A6373D" w:rsidRPr="00BA2ABB">
        <w:t>.</w:t>
      </w:r>
    </w:p>
    <w:p w14:paraId="30C3CAB0" w14:textId="77777777" w:rsidR="002B02D9" w:rsidRPr="00BA2ABB" w:rsidRDefault="002B02D9" w:rsidP="007C45A4"/>
    <w:p w14:paraId="277653AE" w14:textId="3B260DED" w:rsidR="00072367" w:rsidRPr="00BA2ABB" w:rsidRDefault="00DF79CC" w:rsidP="007C45A4">
      <w:r w:rsidRPr="00BA2ABB">
        <w:t xml:space="preserve">MALDI-MS spot measurements can provide neuropeptide identifications that are complementary to LC-ESI-MS identification, as well as offer higher throughput capabilities. After crude tissue homogenate is extracted for neuropeptides, desalted, and labeled (if desired), the sample can be mixed with matrix and spotted on the MALDI stainless steel target plate, as shown in </w:t>
      </w:r>
      <w:r w:rsidRPr="00BA2ABB">
        <w:rPr>
          <w:b/>
          <w:bCs/>
        </w:rPr>
        <w:t>Figure 4</w:t>
      </w:r>
      <w:r w:rsidR="00285036" w:rsidRPr="00BA2ABB">
        <w:rPr>
          <w:b/>
          <w:bCs/>
        </w:rPr>
        <w:t>A</w:t>
      </w:r>
      <w:r w:rsidRPr="00BA2ABB">
        <w:t xml:space="preserve">. Successful pipetting of homogenous </w:t>
      </w:r>
      <w:r w:rsidR="00BA0D96" w:rsidRPr="00BA2ABB">
        <w:t xml:space="preserve">sample </w:t>
      </w:r>
      <w:r w:rsidRPr="00BA2ABB">
        <w:t>spots produces clearly resolved peaks, especially within the calibration spectrum (</w:t>
      </w:r>
      <w:r w:rsidRPr="00BA2ABB">
        <w:rPr>
          <w:b/>
          <w:bCs/>
        </w:rPr>
        <w:t>Figure 4</w:t>
      </w:r>
      <w:r w:rsidR="00285036" w:rsidRPr="00BA2ABB">
        <w:rPr>
          <w:b/>
          <w:bCs/>
        </w:rPr>
        <w:t>B</w:t>
      </w:r>
      <w:r w:rsidRPr="00BA2ABB">
        <w:t>).</w:t>
      </w:r>
      <w:r w:rsidR="00072367" w:rsidRPr="00BA2ABB">
        <w:t xml:space="preserve"> When using a MALDI-TOF instrument, the instrument must be calibrated at the beginning of each experiment. Any analytes with known masses can be used to calibrate the instrument if it is within the desired mass range of the sample. Here, red phosphorus is used for the positive ion mass calibration of the instrument. It has advantages over using peptide calibration mixes due to its stability at room temperature, cheap cost, abundant peaks due to its polymerization, high signal-to-noise ratio</w:t>
      </w:r>
      <w:r w:rsidR="009D52F8" w:rsidRPr="00BA2ABB">
        <w:t xml:space="preserve">, and it does not require </w:t>
      </w:r>
      <w:r w:rsidR="00912255" w:rsidRPr="00BA2ABB">
        <w:t xml:space="preserve">a </w:t>
      </w:r>
      <w:r w:rsidR="009D52F8" w:rsidRPr="00BA2ABB">
        <w:t xml:space="preserve">matrix for ionization. </w:t>
      </w:r>
    </w:p>
    <w:p w14:paraId="687E3A23" w14:textId="77777777" w:rsidR="002B02D9" w:rsidRPr="00BA2ABB" w:rsidRDefault="002B02D9" w:rsidP="007C45A4"/>
    <w:p w14:paraId="11BCEDAE" w14:textId="6DAC4CE1" w:rsidR="00DF79CC" w:rsidRPr="00BA2ABB" w:rsidRDefault="00DF79CC" w:rsidP="007C45A4">
      <w:r w:rsidRPr="00BA2ABB">
        <w:t xml:space="preserve">For MALDI-MS imaging of neuropeptides, the MALDI TOF/TOF instrument used requires manual </w:t>
      </w:r>
      <w:r w:rsidR="00554FE1" w:rsidRPr="00BA2ABB">
        <w:t xml:space="preserve">image </w:t>
      </w:r>
      <w:r w:rsidRPr="00BA2ABB">
        <w:t xml:space="preserve">calibration of the ITO-coated slide </w:t>
      </w:r>
      <w:r w:rsidR="009953FE" w:rsidRPr="00BA2ABB">
        <w:t>(</w:t>
      </w:r>
      <w:r w:rsidR="005F2F8C" w:rsidRPr="00BA2ABB">
        <w:t>s</w:t>
      </w:r>
      <w:r w:rsidR="009953FE" w:rsidRPr="00BA2ABB">
        <w:t>tep 3.1.</w:t>
      </w:r>
      <w:r w:rsidR="00074BC7" w:rsidRPr="00BA2ABB">
        <w:t>10</w:t>
      </w:r>
      <w:r w:rsidR="009953FE" w:rsidRPr="00BA2ABB">
        <w:t xml:space="preserve">) </w:t>
      </w:r>
      <w:r w:rsidR="00263EDE" w:rsidRPr="00BA2ABB">
        <w:t>to correlate the optical image with the sample</w:t>
      </w:r>
      <w:r w:rsidRPr="00BA2ABB">
        <w:t xml:space="preserve">. The </w:t>
      </w:r>
      <w:r w:rsidR="001D2384" w:rsidRPr="00BA2ABB">
        <w:t>diagram</w:t>
      </w:r>
      <w:r w:rsidR="00554FE1" w:rsidRPr="00BA2ABB">
        <w:t xml:space="preserve"> </w:t>
      </w:r>
      <w:r w:rsidRPr="00BA2ABB">
        <w:t xml:space="preserve">in </w:t>
      </w:r>
      <w:r w:rsidRPr="00BA2ABB">
        <w:rPr>
          <w:b/>
          <w:bCs/>
        </w:rPr>
        <w:t>Figure 5</w:t>
      </w:r>
      <w:r w:rsidRPr="00BA2ABB">
        <w:t xml:space="preserve"> shows </w:t>
      </w:r>
      <w:r w:rsidR="00B8043A" w:rsidRPr="00BA2ABB">
        <w:t xml:space="preserve">the </w:t>
      </w:r>
      <w:r w:rsidRPr="00BA2ABB">
        <w:t xml:space="preserve">proper placement of the </w:t>
      </w:r>
      <w:r w:rsidR="00263EDE" w:rsidRPr="00BA2ABB">
        <w:t>whiteout</w:t>
      </w:r>
      <w:r w:rsidRPr="00BA2ABB">
        <w:t xml:space="preserve"> crosshairs</w:t>
      </w:r>
      <w:r w:rsidR="00554FE1" w:rsidRPr="00BA2ABB">
        <w:t xml:space="preserve"> to be used as teach points</w:t>
      </w:r>
      <w:r w:rsidR="00390848" w:rsidRPr="00BA2ABB">
        <w:t xml:space="preserve"> to allow the instrument to correlate the scanned optical image with the actual sample plate</w:t>
      </w:r>
      <w:r w:rsidR="00263EDE" w:rsidRPr="00BA2ABB">
        <w:t>. It also illustrates</w:t>
      </w:r>
      <w:r w:rsidRPr="00BA2ABB">
        <w:t xml:space="preserve"> areas </w:t>
      </w:r>
      <w:r w:rsidR="00263EDE" w:rsidRPr="00BA2ABB">
        <w:t>of the ITO-coated slide that should be avoided by the user (</w:t>
      </w:r>
      <w:r w:rsidR="00263EDE" w:rsidRPr="00BA2ABB">
        <w:rPr>
          <w:i/>
          <w:iCs/>
        </w:rPr>
        <w:t>i.e.</w:t>
      </w:r>
      <w:r w:rsidR="00263EDE" w:rsidRPr="00BA2ABB">
        <w:t xml:space="preserve">, </w:t>
      </w:r>
      <w:r w:rsidR="00B8043A" w:rsidRPr="00BA2ABB">
        <w:t xml:space="preserve">do </w:t>
      </w:r>
      <w:r w:rsidR="00263EDE" w:rsidRPr="00BA2ABB">
        <w:t>not contain</w:t>
      </w:r>
      <w:r w:rsidRPr="00BA2ABB">
        <w:t xml:space="preserve"> </w:t>
      </w:r>
      <w:r w:rsidR="006710B9" w:rsidRPr="00BA2ABB">
        <w:t xml:space="preserve">sample </w:t>
      </w:r>
      <w:r w:rsidRPr="00BA2ABB">
        <w:t>or matrix</w:t>
      </w:r>
      <w:r w:rsidR="00263EDE" w:rsidRPr="00BA2ABB">
        <w:t>)</w:t>
      </w:r>
      <w:r w:rsidRPr="00BA2ABB">
        <w:t>.</w:t>
      </w:r>
      <w:r w:rsidR="00263EDE" w:rsidRPr="00BA2ABB">
        <w:t xml:space="preserve"> For mass calibration, t</w:t>
      </w:r>
      <w:r w:rsidRPr="00BA2ABB">
        <w:t>he placement of the calibration sample spot relative to the tissue sample on the ITO-coated slide directly impacts the mass error</w:t>
      </w:r>
      <w:r w:rsidR="00263EDE" w:rsidRPr="00BA2ABB">
        <w:t xml:space="preserve"> due to the inherent nature of time-of-flight mass analyzers</w:t>
      </w:r>
      <w:r w:rsidRPr="00BA2ABB">
        <w:t xml:space="preserve">, although the magnitude of this issue is dependent on the abundance of the target analytes. A solution to this problem is to </w:t>
      </w:r>
      <w:r w:rsidR="006710B9" w:rsidRPr="00BA2ABB">
        <w:t xml:space="preserve">manually </w:t>
      </w:r>
      <w:r w:rsidRPr="00BA2ABB">
        <w:t xml:space="preserve">check </w:t>
      </w:r>
      <w:r w:rsidR="006710B9" w:rsidRPr="00BA2ABB">
        <w:t>peaks</w:t>
      </w:r>
      <w:r w:rsidR="008767C7" w:rsidRPr="00BA2ABB">
        <w:t xml:space="preserve"> from </w:t>
      </w:r>
      <w:r w:rsidR="006710B9" w:rsidRPr="00BA2ABB">
        <w:t>the MS1 spectra</w:t>
      </w:r>
      <w:r w:rsidR="008767C7" w:rsidRPr="00BA2ABB">
        <w:t xml:space="preserve"> from different tissue sections</w:t>
      </w:r>
      <w:r w:rsidRPr="00BA2ABB">
        <w:t xml:space="preserve"> for evidence of peak shifting. </w:t>
      </w:r>
      <w:r w:rsidR="006710B9" w:rsidRPr="00BA2ABB">
        <w:t xml:space="preserve">If there is peak shifting, consider adding additional mass calibration spots onto the ITO-coated slide </w:t>
      </w:r>
      <w:r w:rsidR="00221938" w:rsidRPr="00BA2ABB">
        <w:t xml:space="preserve">right </w:t>
      </w:r>
      <w:r w:rsidR="00491052" w:rsidRPr="00BA2ABB">
        <w:t>next to each tissue section</w:t>
      </w:r>
      <w:r w:rsidR="00221938" w:rsidRPr="00BA2ABB">
        <w:t>. From there,</w:t>
      </w:r>
      <w:r w:rsidR="006710B9" w:rsidRPr="00BA2ABB">
        <w:t xml:space="preserve"> </w:t>
      </w:r>
      <w:r w:rsidR="00221938" w:rsidRPr="00BA2ABB">
        <w:t>the user can</w:t>
      </w:r>
      <w:r w:rsidR="00491052" w:rsidRPr="00BA2ABB">
        <w:t xml:space="preserve"> </w:t>
      </w:r>
      <w:r w:rsidR="006710B9" w:rsidRPr="00BA2ABB">
        <w:t>avera</w:t>
      </w:r>
      <w:r w:rsidR="00491052" w:rsidRPr="00BA2ABB">
        <w:t xml:space="preserve">ge </w:t>
      </w:r>
      <w:r w:rsidR="006710B9" w:rsidRPr="00BA2ABB">
        <w:t xml:space="preserve">the spectra from the calibration spots </w:t>
      </w:r>
      <w:r w:rsidR="00546EBF" w:rsidRPr="00BA2ABB">
        <w:t>together or</w:t>
      </w:r>
      <w:r w:rsidR="00491052" w:rsidRPr="00BA2ABB">
        <w:t xml:space="preserve"> perform MS imaging on one tissue section at a time using only the calibration spot </w:t>
      </w:r>
      <w:r w:rsidR="008F5D0E" w:rsidRPr="00BA2ABB">
        <w:t xml:space="preserve">closest </w:t>
      </w:r>
      <w:r w:rsidR="00491052" w:rsidRPr="00BA2ABB">
        <w:t>to the tissue section</w:t>
      </w:r>
      <w:r w:rsidR="006710B9" w:rsidRPr="00BA2ABB">
        <w:t>. After the sample is collected, verify that</w:t>
      </w:r>
      <w:r w:rsidR="00DA1ECC" w:rsidRPr="00BA2ABB">
        <w:t xml:space="preserve"> the</w:t>
      </w:r>
      <w:r w:rsidR="006710B9" w:rsidRPr="00BA2ABB">
        <w:t xml:space="preserve"> signal from </w:t>
      </w:r>
      <w:r w:rsidR="006710B9" w:rsidRPr="00BA2ABB">
        <w:rPr>
          <w:i/>
          <w:iCs/>
        </w:rPr>
        <w:t xml:space="preserve">m/z </w:t>
      </w:r>
      <w:r w:rsidR="006710B9" w:rsidRPr="00BA2ABB">
        <w:t>values corresponding to neuropeptides is only localized within the tissue region (</w:t>
      </w:r>
      <w:r w:rsidR="006710B9" w:rsidRPr="00BA2ABB">
        <w:rPr>
          <w:b/>
          <w:bCs/>
        </w:rPr>
        <w:t>Figure 6</w:t>
      </w:r>
      <w:r w:rsidR="006710B9" w:rsidRPr="00BA2ABB">
        <w:t xml:space="preserve">) before assigning a putative neuropeptide identification. </w:t>
      </w:r>
    </w:p>
    <w:p w14:paraId="079B5679" w14:textId="77777777" w:rsidR="006E4797" w:rsidRPr="00BA2ABB" w:rsidRDefault="006E4797" w:rsidP="007C45A4">
      <w:pPr>
        <w:rPr>
          <w:color w:val="808080"/>
        </w:rPr>
      </w:pPr>
    </w:p>
    <w:p w14:paraId="3B64C075" w14:textId="00B9080A" w:rsidR="00634D93" w:rsidRPr="00BA2ABB" w:rsidRDefault="00551D82" w:rsidP="007C45A4">
      <w:pPr>
        <w:rPr>
          <w:b/>
          <w:bCs/>
        </w:rPr>
      </w:pPr>
      <w:r w:rsidRPr="00BA2ABB">
        <w:rPr>
          <w:b/>
        </w:rPr>
        <w:t>FIGURE AND TABLE LEGENDS:</w:t>
      </w:r>
      <w:r w:rsidRPr="00BA2ABB">
        <w:rPr>
          <w:color w:val="808080"/>
        </w:rPr>
        <w:t xml:space="preserve"> </w:t>
      </w:r>
    </w:p>
    <w:p w14:paraId="23380D5D" w14:textId="76A5E360" w:rsidR="00634D93" w:rsidRPr="00BA2ABB" w:rsidRDefault="00634D93" w:rsidP="007C45A4">
      <w:r w:rsidRPr="00BA2ABB">
        <w:rPr>
          <w:b/>
          <w:bCs/>
        </w:rPr>
        <w:t xml:space="preserve">Figure 1: Neuropeptide sample preparation workflow for mass spectrometry analysis. </w:t>
      </w:r>
      <w:r w:rsidR="008B4A52" w:rsidRPr="00BA2ABB">
        <w:t xml:space="preserve">For tissue extract analysis crude tissue homogenate is desalted, labeled with stable isotopic labels, desalted again, and analyzed by MS. For imaging analysis intact tissue is embedded, </w:t>
      </w:r>
      <w:proofErr w:type="spellStart"/>
      <w:r w:rsidR="008B4A52" w:rsidRPr="00BA2ABB">
        <w:lastRenderedPageBreak/>
        <w:t>cryosectioned</w:t>
      </w:r>
      <w:proofErr w:type="spellEnd"/>
      <w:r w:rsidR="008B4A52" w:rsidRPr="00BA2ABB">
        <w:t xml:space="preserve">, applied with matrix, and analyzed by MALDI-MSI. </w:t>
      </w:r>
    </w:p>
    <w:p w14:paraId="38657FDA" w14:textId="04997C30" w:rsidR="00634D93" w:rsidRPr="00BA2ABB" w:rsidRDefault="00634D93" w:rsidP="007C45A4"/>
    <w:p w14:paraId="28E6AA95" w14:textId="085A9D35" w:rsidR="00634D93" w:rsidRPr="00BA2ABB" w:rsidRDefault="00634D93" w:rsidP="007C45A4">
      <w:r w:rsidRPr="00BA2ABB">
        <w:rPr>
          <w:b/>
          <w:bCs/>
        </w:rPr>
        <w:t xml:space="preserve">Figure 2: Identification and quantification performed through </w:t>
      </w:r>
      <w:r w:rsidR="00353675">
        <w:rPr>
          <w:b/>
          <w:bCs/>
        </w:rPr>
        <w:t xml:space="preserve">the proteomics </w:t>
      </w:r>
      <w:r w:rsidRPr="00BA2ABB">
        <w:rPr>
          <w:b/>
          <w:bCs/>
        </w:rPr>
        <w:t>software.</w:t>
      </w:r>
      <w:r w:rsidRPr="00BA2ABB">
        <w:t xml:space="preserve"> Neuropeptides are detected through spectra of ranging quality with (</w:t>
      </w:r>
      <w:r w:rsidRPr="00BA2ABB">
        <w:rPr>
          <w:b/>
          <w:bCs/>
        </w:rPr>
        <w:t>A</w:t>
      </w:r>
      <w:r w:rsidRPr="00BA2ABB">
        <w:t>) good or (</w:t>
      </w:r>
      <w:r w:rsidRPr="00BA2ABB">
        <w:rPr>
          <w:b/>
          <w:bCs/>
        </w:rPr>
        <w:t>B</w:t>
      </w:r>
      <w:r w:rsidRPr="00BA2ABB">
        <w:t>) poor MS2 fragmentation coverage. Fragment ion mass matching error is shown below the spectra. (</w:t>
      </w:r>
      <w:r w:rsidRPr="00BA2ABB">
        <w:rPr>
          <w:b/>
          <w:bCs/>
        </w:rPr>
        <w:t>C</w:t>
      </w:r>
      <w:r w:rsidRPr="00BA2ABB">
        <w:t xml:space="preserve">) XIC profile shapes and </w:t>
      </w:r>
      <w:r w:rsidR="00396CB3" w:rsidRPr="00BA2ABB">
        <w:t>retention time (</w:t>
      </w:r>
      <w:r w:rsidRPr="00BA2ABB">
        <w:t>RT</w:t>
      </w:r>
      <w:r w:rsidR="00396CB3" w:rsidRPr="00BA2ABB">
        <w:t>)</w:t>
      </w:r>
      <w:r w:rsidRPr="00BA2ABB">
        <w:t xml:space="preserve"> can be manually inspected for neuropeptides quantified through LFQ. (</w:t>
      </w:r>
      <w:r w:rsidRPr="00BA2ABB">
        <w:rPr>
          <w:b/>
          <w:bCs/>
        </w:rPr>
        <w:t>D</w:t>
      </w:r>
      <w:r w:rsidRPr="00BA2ABB">
        <w:t xml:space="preserve">) MS1 spectra </w:t>
      </w:r>
      <w:r w:rsidR="0036374D" w:rsidRPr="00BA2ABB">
        <w:t xml:space="preserve">are </w:t>
      </w:r>
      <w:r w:rsidRPr="00BA2ABB">
        <w:t>used to detect and quantify dimethyl labeled neuropeptides.</w:t>
      </w:r>
    </w:p>
    <w:p w14:paraId="342AEE8C" w14:textId="0F3DEAEC" w:rsidR="00634D93" w:rsidRPr="00BA2ABB" w:rsidRDefault="00634D93" w:rsidP="007C45A4"/>
    <w:p w14:paraId="113BB7BF" w14:textId="174D9F1F" w:rsidR="00634D93" w:rsidRPr="00BA2ABB" w:rsidRDefault="00634D93" w:rsidP="007C45A4">
      <w:r w:rsidRPr="00BA2ABB">
        <w:rPr>
          <w:b/>
          <w:bCs/>
        </w:rPr>
        <w:t xml:space="preserve">Figure 3: </w:t>
      </w:r>
      <w:r w:rsidRPr="00BA2ABB">
        <w:rPr>
          <w:b/>
          <w:bCs/>
          <w:i/>
          <w:iCs/>
        </w:rPr>
        <w:t>De novo</w:t>
      </w:r>
      <w:r w:rsidRPr="00BA2ABB">
        <w:rPr>
          <w:b/>
          <w:bCs/>
        </w:rPr>
        <w:t xml:space="preserve"> sequencing for novel neuropeptide detection.</w:t>
      </w:r>
      <w:r w:rsidRPr="00BA2ABB">
        <w:t xml:space="preserve"> (</w:t>
      </w:r>
      <w:r w:rsidRPr="00BA2ABB">
        <w:rPr>
          <w:b/>
          <w:bCs/>
        </w:rPr>
        <w:t>A</w:t>
      </w:r>
      <w:r w:rsidRPr="00BA2ABB">
        <w:t xml:space="preserve">) The MS2 spectrum of a putative novel </w:t>
      </w:r>
      <w:proofErr w:type="spellStart"/>
      <w:r w:rsidRPr="00BA2ABB">
        <w:t>RYamide</w:t>
      </w:r>
      <w:proofErr w:type="spellEnd"/>
      <w:r w:rsidRPr="00BA2ABB">
        <w:t xml:space="preserve"> demonstrates good fragmentation coverage with low mass error for each fragment. (</w:t>
      </w:r>
      <w:r w:rsidRPr="00BA2ABB">
        <w:rPr>
          <w:b/>
          <w:bCs/>
        </w:rPr>
        <w:t>B</w:t>
      </w:r>
      <w:r w:rsidRPr="00BA2ABB">
        <w:t>) The identified fragment ions are listed for manual inspection. (</w:t>
      </w:r>
      <w:r w:rsidRPr="00BA2ABB">
        <w:rPr>
          <w:b/>
          <w:bCs/>
        </w:rPr>
        <w:t>C</w:t>
      </w:r>
      <w:r w:rsidRPr="00915CA7">
        <w:t>)</w:t>
      </w:r>
      <w:r w:rsidRPr="00BA2ABB">
        <w:t xml:space="preserve"> The XIC of the novel neuropeptide is manually inspected for Gaussian peak shape. </w:t>
      </w:r>
      <w:r w:rsidR="0013512B">
        <w:t>Abbreviations</w:t>
      </w:r>
      <w:r w:rsidR="00A32B9B">
        <w:t>: RT = retention time.</w:t>
      </w:r>
    </w:p>
    <w:p w14:paraId="5FE17864" w14:textId="556A1D06" w:rsidR="002B02D9" w:rsidRPr="00BA2ABB" w:rsidRDefault="002B02D9" w:rsidP="007C45A4"/>
    <w:p w14:paraId="56E454EF" w14:textId="42AA9D44" w:rsidR="00634D93" w:rsidRPr="00BA2ABB" w:rsidRDefault="00634D93" w:rsidP="007C45A4">
      <w:r w:rsidRPr="00BA2ABB">
        <w:rPr>
          <w:b/>
          <w:bCs/>
        </w:rPr>
        <w:t>Figure 4: MALDI-MS spots and calibration spectrum.</w:t>
      </w:r>
      <w:r w:rsidR="0080533D" w:rsidRPr="00BA2ABB">
        <w:rPr>
          <w:b/>
          <w:bCs/>
        </w:rPr>
        <w:t xml:space="preserve"> </w:t>
      </w:r>
      <w:r w:rsidRPr="00BA2ABB">
        <w:t>(</w:t>
      </w:r>
      <w:r w:rsidRPr="00BA2ABB">
        <w:rPr>
          <w:b/>
          <w:bCs/>
        </w:rPr>
        <w:t>A</w:t>
      </w:r>
      <w:r w:rsidRPr="00BA2ABB">
        <w:t xml:space="preserve">) MS spectra quality relies on uniform </w:t>
      </w:r>
      <w:r w:rsidR="00781A4C" w:rsidRPr="00BA2ABB">
        <w:t xml:space="preserve">matrix-peptide </w:t>
      </w:r>
      <w:r w:rsidRPr="00BA2ABB">
        <w:t>distribution</w:t>
      </w:r>
      <w:r w:rsidR="00781A4C" w:rsidRPr="00BA2ABB">
        <w:t xml:space="preserve"> </w:t>
      </w:r>
      <w:r w:rsidRPr="00BA2ABB">
        <w:t xml:space="preserve">in the MALDI stainless steel target well. The left three spots are examples of good spots that touch the edges of the well </w:t>
      </w:r>
      <w:proofErr w:type="gramStart"/>
      <w:r w:rsidRPr="00BA2ABB">
        <w:t>engraving</w:t>
      </w:r>
      <w:proofErr w:type="gramEnd"/>
      <w:r w:rsidR="00781A4C" w:rsidRPr="00BA2ABB">
        <w:t xml:space="preserve"> </w:t>
      </w:r>
      <w:r w:rsidRPr="00BA2ABB">
        <w:t>and the right three spots are examples of bad spots.</w:t>
      </w:r>
      <w:r w:rsidR="00781A4C" w:rsidRPr="00BA2ABB">
        <w:t xml:space="preserve"> Both spots contain</w:t>
      </w:r>
      <w:r w:rsidR="008F07E8" w:rsidRPr="00BA2ABB">
        <w:t xml:space="preserve"> α-Cyano-4-hydroxycinnamic acid</w:t>
      </w:r>
      <w:r w:rsidR="00781A4C" w:rsidRPr="00BA2ABB">
        <w:t xml:space="preserve"> </w:t>
      </w:r>
      <w:r w:rsidR="008F07E8" w:rsidRPr="00BA2ABB">
        <w:t>(</w:t>
      </w:r>
      <w:r w:rsidR="00781A4C" w:rsidRPr="00BA2ABB">
        <w:t>CHCA</w:t>
      </w:r>
      <w:r w:rsidR="008F07E8" w:rsidRPr="00BA2ABB">
        <w:t>)</w:t>
      </w:r>
      <w:r w:rsidR="00781A4C" w:rsidRPr="00BA2ABB">
        <w:t xml:space="preserve"> matrix and a peptide standard mix.</w:t>
      </w:r>
      <w:r w:rsidRPr="00BA2ABB">
        <w:t xml:space="preserve"> (</w:t>
      </w:r>
      <w:r w:rsidRPr="00BA2ABB">
        <w:rPr>
          <w:b/>
          <w:bCs/>
        </w:rPr>
        <w:t>B</w:t>
      </w:r>
      <w:r w:rsidRPr="00BA2ABB">
        <w:t xml:space="preserve">) Calibration spectrum using red phosphorus clusters from 500 – 3200 </w:t>
      </w:r>
      <w:r w:rsidRPr="00BA2ABB">
        <w:rPr>
          <w:i/>
          <w:iCs/>
        </w:rPr>
        <w:t>m/z</w:t>
      </w:r>
      <w:r w:rsidRPr="00BA2ABB">
        <w:t xml:space="preserve">. </w:t>
      </w:r>
    </w:p>
    <w:p w14:paraId="109B3DF4" w14:textId="62E85F58" w:rsidR="00634D93" w:rsidRPr="00BA2ABB" w:rsidRDefault="00634D93" w:rsidP="007C45A4"/>
    <w:p w14:paraId="7412140B" w14:textId="7CDB3F99" w:rsidR="00634D93" w:rsidRPr="00BA2ABB" w:rsidRDefault="00634D93" w:rsidP="007C45A4">
      <w:r w:rsidRPr="00BA2ABB">
        <w:rPr>
          <w:b/>
          <w:bCs/>
        </w:rPr>
        <w:t xml:space="preserve">Figure 5: Depiction of ITO-coated glass slide. </w:t>
      </w:r>
      <w:r w:rsidRPr="00BA2ABB">
        <w:t>(</w:t>
      </w:r>
      <w:r w:rsidR="000D5088" w:rsidRPr="00BA2ABB">
        <w:rPr>
          <w:b/>
          <w:bCs/>
        </w:rPr>
        <w:t>A</w:t>
      </w:r>
      <w:r w:rsidRPr="00BA2ABB">
        <w:t xml:space="preserve">) </w:t>
      </w:r>
      <w:r w:rsidR="009953FE" w:rsidRPr="00BA2ABB">
        <w:t xml:space="preserve">Schematic </w:t>
      </w:r>
      <w:r w:rsidRPr="00BA2ABB">
        <w:t xml:space="preserve">with important areas noted: </w:t>
      </w:r>
      <w:r w:rsidR="002909A9" w:rsidRPr="00BA2ABB">
        <w:t xml:space="preserve">locations to place </w:t>
      </w:r>
      <w:r w:rsidRPr="00BA2ABB">
        <w:t>tissue sections (light blue rectangles), automatic teach points locations that should be avoided (red rectangles), example locations of where teach points may be drawn (white crosshairs), and where screws attach to the adapter plate and should be avoided (dark blue ovals). (</w:t>
      </w:r>
      <w:r w:rsidRPr="00BA2ABB">
        <w:rPr>
          <w:b/>
          <w:bCs/>
        </w:rPr>
        <w:t>B</w:t>
      </w:r>
      <w:r w:rsidRPr="00BA2ABB">
        <w:t xml:space="preserve">) Photo of glass slide containing two tissue sections, a spot containing a calibration mix, and crosshair marks. </w:t>
      </w:r>
      <w:r w:rsidR="00ED459A" w:rsidRPr="00BA2ABB">
        <w:t xml:space="preserve">The location </w:t>
      </w:r>
      <w:r w:rsidRPr="00BA2ABB">
        <w:t xml:space="preserve">of </w:t>
      </w:r>
      <w:r w:rsidR="00ED459A" w:rsidRPr="00BA2ABB">
        <w:t xml:space="preserve">the </w:t>
      </w:r>
      <w:r w:rsidRPr="00BA2ABB">
        <w:t xml:space="preserve">tissue section and calibration spots are outlined on the other side of the glass slide. </w:t>
      </w:r>
    </w:p>
    <w:p w14:paraId="7497DE48" w14:textId="079EAFF4" w:rsidR="00634D93" w:rsidRPr="00BA2ABB" w:rsidRDefault="00634D93" w:rsidP="007C45A4"/>
    <w:p w14:paraId="46545160" w14:textId="7441A2E8" w:rsidR="00634D93" w:rsidRPr="00BA2ABB" w:rsidRDefault="00634D93" w:rsidP="007C45A4">
      <w:r w:rsidRPr="00BA2ABB">
        <w:rPr>
          <w:b/>
          <w:bCs/>
        </w:rPr>
        <w:t xml:space="preserve">Figure 6: MS images of </w:t>
      </w:r>
      <w:r w:rsidRPr="00BA2ABB">
        <w:rPr>
          <w:b/>
          <w:bCs/>
          <w:i/>
          <w:iCs/>
        </w:rPr>
        <w:t>C. sapidus</w:t>
      </w:r>
      <w:r w:rsidRPr="00BA2ABB">
        <w:rPr>
          <w:b/>
          <w:bCs/>
        </w:rPr>
        <w:t xml:space="preserve"> sinus glands.</w:t>
      </w:r>
      <w:r w:rsidR="0080533D" w:rsidRPr="00BA2ABB">
        <w:t xml:space="preserve"> </w:t>
      </w:r>
      <w:r w:rsidRPr="00BA2ABB">
        <w:t>Neuropeptide [M+</w:t>
      </w:r>
      <w:proofErr w:type="gramStart"/>
      <w:r w:rsidRPr="00BA2ABB">
        <w:t>H]</w:t>
      </w:r>
      <w:r w:rsidRPr="00BA2ABB">
        <w:rPr>
          <w:vertAlign w:val="superscript"/>
        </w:rPr>
        <w:t>+</w:t>
      </w:r>
      <w:proofErr w:type="gramEnd"/>
      <w:r w:rsidRPr="00BA2ABB">
        <w:t xml:space="preserve"> ion distribution images of </w:t>
      </w:r>
      <w:r w:rsidR="00ED459A" w:rsidRPr="00BA2ABB">
        <w:t>(</w:t>
      </w:r>
      <w:r w:rsidRPr="00BA2ABB">
        <w:rPr>
          <w:b/>
          <w:bCs/>
        </w:rPr>
        <w:t>A</w:t>
      </w:r>
      <w:r w:rsidRPr="00BA2ABB">
        <w:t>) HL/IGSL/</w:t>
      </w:r>
      <w:proofErr w:type="spellStart"/>
      <w:r w:rsidRPr="00BA2ABB">
        <w:t>IYRamide</w:t>
      </w:r>
      <w:proofErr w:type="spellEnd"/>
      <w:r w:rsidRPr="00BA2ABB">
        <w:t xml:space="preserve"> (</w:t>
      </w:r>
      <w:r w:rsidRPr="00BA2ABB">
        <w:rPr>
          <w:i/>
          <w:iCs/>
        </w:rPr>
        <w:t>m/z</w:t>
      </w:r>
      <w:r w:rsidRPr="00BA2ABB">
        <w:t xml:space="preserve"> 844.48), </w:t>
      </w:r>
      <w:r w:rsidR="00ED459A" w:rsidRPr="00BA2ABB">
        <w:t>(</w:t>
      </w:r>
      <w:r w:rsidRPr="00BA2ABB">
        <w:rPr>
          <w:b/>
          <w:bCs/>
        </w:rPr>
        <w:t>B</w:t>
      </w:r>
      <w:r w:rsidRPr="00BA2ABB">
        <w:t xml:space="preserve">) </w:t>
      </w:r>
      <w:proofErr w:type="spellStart"/>
      <w:r w:rsidRPr="00BA2ABB">
        <w:t>Allatostatin</w:t>
      </w:r>
      <w:proofErr w:type="spellEnd"/>
      <w:r w:rsidRPr="00BA2ABB">
        <w:t xml:space="preserve"> A-type </w:t>
      </w:r>
      <w:proofErr w:type="spellStart"/>
      <w:r w:rsidRPr="00BA2ABB">
        <w:t>NPYAFGLamide</w:t>
      </w:r>
      <w:proofErr w:type="spellEnd"/>
      <w:r w:rsidRPr="00BA2ABB">
        <w:t xml:space="preserve"> or </w:t>
      </w:r>
      <w:proofErr w:type="spellStart"/>
      <w:r w:rsidRPr="00BA2ABB">
        <w:t>GGPYAFGLamide</w:t>
      </w:r>
      <w:proofErr w:type="spellEnd"/>
      <w:r w:rsidRPr="00BA2ABB">
        <w:t xml:space="preserve"> (</w:t>
      </w:r>
      <w:r w:rsidRPr="00BA2ABB">
        <w:rPr>
          <w:i/>
          <w:iCs/>
        </w:rPr>
        <w:t>m/z</w:t>
      </w:r>
      <w:r w:rsidRPr="00BA2ABB">
        <w:t xml:space="preserve"> 780.40), </w:t>
      </w:r>
      <w:r w:rsidR="00ED459A" w:rsidRPr="00BA2ABB">
        <w:t>(</w:t>
      </w:r>
      <w:r w:rsidRPr="00BA2ABB">
        <w:rPr>
          <w:b/>
          <w:bCs/>
        </w:rPr>
        <w:t>C</w:t>
      </w:r>
      <w:r w:rsidRPr="00BA2ABB">
        <w:t xml:space="preserve">) </w:t>
      </w:r>
      <w:proofErr w:type="spellStart"/>
      <w:r w:rsidRPr="00BA2ABB">
        <w:t>Allatostatin</w:t>
      </w:r>
      <w:proofErr w:type="spellEnd"/>
      <w:r w:rsidRPr="00BA2ABB">
        <w:t xml:space="preserve"> A-type </w:t>
      </w:r>
      <w:proofErr w:type="spellStart"/>
      <w:r w:rsidRPr="00BA2ABB">
        <w:t>GQYAFGLamide</w:t>
      </w:r>
      <w:proofErr w:type="spellEnd"/>
      <w:r w:rsidRPr="00BA2ABB">
        <w:t xml:space="preserve"> (</w:t>
      </w:r>
      <w:r w:rsidRPr="00BA2ABB">
        <w:rPr>
          <w:i/>
          <w:iCs/>
        </w:rPr>
        <w:t>m/z</w:t>
      </w:r>
      <w:r w:rsidRPr="00BA2ABB">
        <w:t xml:space="preserve"> 754.39), and </w:t>
      </w:r>
      <w:r w:rsidR="00ED459A" w:rsidRPr="00BA2ABB">
        <w:t>(</w:t>
      </w:r>
      <w:r w:rsidRPr="00BA2ABB">
        <w:rPr>
          <w:b/>
          <w:bCs/>
        </w:rPr>
        <w:t>D</w:t>
      </w:r>
      <w:r w:rsidRPr="00BA2ABB">
        <w:t xml:space="preserve">) </w:t>
      </w:r>
      <w:proofErr w:type="spellStart"/>
      <w:r w:rsidRPr="00BA2ABB">
        <w:t>RFamide</w:t>
      </w:r>
      <w:proofErr w:type="spellEnd"/>
      <w:r w:rsidRPr="00BA2ABB">
        <w:t xml:space="preserve"> </w:t>
      </w:r>
      <w:proofErr w:type="spellStart"/>
      <w:r w:rsidRPr="00BA2ABB">
        <w:t>GRNFLRFamide</w:t>
      </w:r>
      <w:proofErr w:type="spellEnd"/>
      <w:r w:rsidRPr="00BA2ABB">
        <w:t xml:space="preserve"> (</w:t>
      </w:r>
      <w:r w:rsidRPr="00BA2ABB">
        <w:rPr>
          <w:i/>
          <w:iCs/>
        </w:rPr>
        <w:t>m/z</w:t>
      </w:r>
      <w:r w:rsidRPr="00BA2ABB">
        <w:t xml:space="preserve"> 908.52) are shown. Images are generated using a ± 50 ppm window from the theoretical </w:t>
      </w:r>
      <w:r w:rsidRPr="00BA2ABB">
        <w:rPr>
          <w:i/>
          <w:iCs/>
        </w:rPr>
        <w:t>m/z</w:t>
      </w:r>
      <w:r w:rsidRPr="00BA2ABB">
        <w:t xml:space="preserve"> value.</w:t>
      </w:r>
      <w:r w:rsidR="0003300C" w:rsidRPr="00BA2ABB">
        <w:t xml:space="preserve"> Color bar indicates the range of signal intensity from 0 to 100%. </w:t>
      </w:r>
    </w:p>
    <w:p w14:paraId="2BC2B63B" w14:textId="6DD0D637" w:rsidR="00634D93" w:rsidRPr="00BA2ABB" w:rsidRDefault="00634D93" w:rsidP="007C45A4"/>
    <w:p w14:paraId="67D5B904" w14:textId="17DE29D4" w:rsidR="00634D93" w:rsidRPr="00BA2ABB" w:rsidRDefault="00634D93" w:rsidP="007C45A4">
      <w:r w:rsidRPr="00BA2ABB">
        <w:rPr>
          <w:b/>
          <w:bCs/>
        </w:rPr>
        <w:t>Table 1: Database search and LFQ results.</w:t>
      </w:r>
      <w:r w:rsidRPr="00BA2ABB">
        <w:t xml:space="preserve"> Neuropeptides identified and quantified through LC-MS and </w:t>
      </w:r>
      <w:r w:rsidR="00353675">
        <w:t>proteomics software</w:t>
      </w:r>
      <w:r w:rsidRPr="00BA2ABB">
        <w:t>. Identified PTMs are listed along with the intensities of detected peptides in both samples for LFQ, along with the resulting LFQ ratio. The average masses and observed neuropeptide descriptions from the FASTA file are listed.</w:t>
      </w:r>
    </w:p>
    <w:p w14:paraId="32EAFD7D" w14:textId="77777777" w:rsidR="006E4797" w:rsidRPr="00BA2ABB" w:rsidRDefault="006E4797" w:rsidP="007C45A4">
      <w:pPr>
        <w:rPr>
          <w:color w:val="808080"/>
        </w:rPr>
      </w:pPr>
    </w:p>
    <w:p w14:paraId="7C0B6465" w14:textId="317CDC92" w:rsidR="006E4797" w:rsidRPr="00BA2ABB" w:rsidRDefault="00551D82" w:rsidP="007C45A4">
      <w:pPr>
        <w:rPr>
          <w:b/>
        </w:rPr>
      </w:pPr>
      <w:r w:rsidRPr="00BA2ABB">
        <w:rPr>
          <w:b/>
        </w:rPr>
        <w:t xml:space="preserve">DISCUSSION: </w:t>
      </w:r>
    </w:p>
    <w:p w14:paraId="4DE6FDCA" w14:textId="2BAE4876" w:rsidR="008871FF" w:rsidRPr="00BA2ABB" w:rsidRDefault="008871FF" w:rsidP="007C45A4">
      <w:r w:rsidRPr="00BA2ABB">
        <w:t xml:space="preserve">The accurate identification, quantification, and localization of neuropeptides and endogenous peptides found in the nervous system </w:t>
      </w:r>
      <w:r w:rsidR="001E5C75" w:rsidRPr="00BA2ABB">
        <w:t xml:space="preserve">are </w:t>
      </w:r>
      <w:r w:rsidRPr="00BA2ABB">
        <w:t>crucial toward understanding their function</w:t>
      </w:r>
      <w:r w:rsidR="00990EBF" w:rsidRPr="00BA2ABB">
        <w:fldChar w:fldCharType="begin">
          <w:fldData xml:space="preserve">PEVuZE5vdGU+PENpdGU+PEF1dGhvcj5EZUxhbmV5PC9BdXRob3I+PFllYXI+MjAxODwvWWVhcj48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==
</w:fldData>
        </w:fldChar>
      </w:r>
      <w:r w:rsidR="006B767A" w:rsidRPr="00BA2ABB">
        <w:instrText xml:space="preserve"> ADDIN EN.CITE </w:instrText>
      </w:r>
      <w:r w:rsidR="006B767A" w:rsidRPr="00BA2ABB">
        <w:fldChar w:fldCharType="begin">
          <w:fldData xml:space="preserve">PEVuZE5vdGU+PENpdGU+PEF1dGhvcj5EZUxhbmV5PC9BdXRob3I+PFllYXI+MjAxODwvWWVhcj48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==
</w:fldData>
        </w:fldChar>
      </w:r>
      <w:r w:rsidR="006B767A" w:rsidRPr="00BA2ABB">
        <w:instrText xml:space="preserve"> ADDIN EN.CITE.DATA </w:instrText>
      </w:r>
      <w:r w:rsidR="006B767A" w:rsidRPr="00BA2ABB">
        <w:fldChar w:fldCharType="end"/>
      </w:r>
      <w:r w:rsidR="00990EBF" w:rsidRPr="00BA2ABB">
        <w:fldChar w:fldCharType="separate"/>
      </w:r>
      <w:r w:rsidR="006B767A" w:rsidRPr="00BA2ABB">
        <w:rPr>
          <w:noProof/>
          <w:vertAlign w:val="superscript"/>
        </w:rPr>
        <w:t>23,24</w:t>
      </w:r>
      <w:r w:rsidR="00990EBF" w:rsidRPr="00BA2ABB">
        <w:fldChar w:fldCharType="end"/>
      </w:r>
      <w:r w:rsidRPr="00BA2ABB">
        <w:t xml:space="preserve">. Mass spectrometry is a powerful technique that can allow all of this to be accomplished, even in </w:t>
      </w:r>
      <w:r w:rsidRPr="00BA2ABB">
        <w:lastRenderedPageBreak/>
        <w:t xml:space="preserve">organisms without a fully sequenced genome. </w:t>
      </w:r>
      <w:r w:rsidR="00CC0D16" w:rsidRPr="00BA2ABB">
        <w:t>T</w:t>
      </w:r>
      <w:r w:rsidRPr="00BA2ABB">
        <w:t xml:space="preserve">he ability of this protocol to detect, quantify, and localize neuropeptides from tissue collected from </w:t>
      </w:r>
      <w:r w:rsidRPr="00BA2ABB">
        <w:rPr>
          <w:i/>
          <w:iCs/>
        </w:rPr>
        <w:t>C. sapidus</w:t>
      </w:r>
      <w:r w:rsidRPr="00BA2ABB">
        <w:t xml:space="preserve"> through a combination of LC-ESI- and MALDI- MS</w:t>
      </w:r>
      <w:r w:rsidR="00CC0D16" w:rsidRPr="00BA2ABB">
        <w:t xml:space="preserve"> is demonstrated</w:t>
      </w:r>
      <w:r w:rsidRPr="00BA2ABB">
        <w:t>.</w:t>
      </w:r>
    </w:p>
    <w:p w14:paraId="233DDDD2" w14:textId="77777777" w:rsidR="0080533D" w:rsidRPr="00BA2ABB" w:rsidRDefault="0080533D" w:rsidP="007C45A4"/>
    <w:p w14:paraId="31A303BA" w14:textId="2F22A3D7" w:rsidR="008871FF" w:rsidRPr="00BA2ABB" w:rsidRDefault="008871FF" w:rsidP="007C45A4">
      <w:r w:rsidRPr="00BA2ABB">
        <w:t>During sample preparation for LC-ESI-MS analysis, considerations must be made. While MS is a sensitive technique, the low peptide concentration of neuronal tissue (down to the femtomolar range</w:t>
      </w:r>
      <w:r w:rsidRPr="00BA2ABB">
        <w:fldChar w:fldCharType="begin">
          <w:fldData xml:space="preserve">PEVuZE5vdGU+PENpdGU+PEF1dGhvcj5NYWVzPC9BdXRob3I+PFllYXI+MjAxNDwvWWVhcj48UmVj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</w:fldData>
        </w:fldChar>
      </w:r>
      <w:r w:rsidR="006B767A" w:rsidRPr="00BA2ABB">
        <w:instrText xml:space="preserve"> ADDIN EN.CITE </w:instrText>
      </w:r>
      <w:r w:rsidR="006B767A" w:rsidRPr="00BA2ABB">
        <w:fldChar w:fldCharType="begin">
          <w:fldData xml:space="preserve">PEVuZE5vdGU+PENpdGU+PEF1dGhvcj5NYWVzPC9BdXRob3I+PFllYXI+MjAxNDwvWWVhcj48UmVj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</w:fldData>
        </w:fldChar>
      </w:r>
      <w:r w:rsidR="006B767A" w:rsidRPr="00BA2ABB">
        <w:instrText xml:space="preserve"> ADDIN EN.CITE.DATA </w:instrText>
      </w:r>
      <w:r w:rsidR="006B767A" w:rsidRPr="00BA2ABB">
        <w:fldChar w:fldCharType="end"/>
      </w:r>
      <w:r w:rsidRPr="00BA2ABB">
        <w:fldChar w:fldCharType="separate"/>
      </w:r>
      <w:r w:rsidR="006B767A" w:rsidRPr="00BA2ABB">
        <w:rPr>
          <w:noProof/>
          <w:vertAlign w:val="superscript"/>
        </w:rPr>
        <w:t>25</w:t>
      </w:r>
      <w:r w:rsidRPr="00BA2ABB">
        <w:fldChar w:fldCharType="end"/>
      </w:r>
      <w:r w:rsidRPr="00BA2ABB">
        <w:t xml:space="preserve">) </w:t>
      </w:r>
      <w:r w:rsidR="00FB1D91" w:rsidRPr="00BA2ABB">
        <w:t>poses a serious</w:t>
      </w:r>
      <w:r w:rsidRPr="00BA2ABB">
        <w:t xml:space="preserve"> limitation. Careful sample preparation is required to not only remove more abundant and interfering matrix components, such as proteins and lipids but also minimize the loss of neuropeptides in each step</w:t>
      </w:r>
      <w:r w:rsidR="00990EBF" w:rsidRPr="00BA2ABB">
        <w:fldChar w:fldCharType="begin">
          <w:fldData xml:space="preserve">PEVuZE5vdGU+PENpdGU+PEF1dGhvcj5MaTwvQXV0aG9yPjxZZWFyPjIwMTk8L1llYXI+PFJlY051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</w:fldData>
        </w:fldChar>
      </w:r>
      <w:r w:rsidR="006B767A" w:rsidRPr="00BA2ABB">
        <w:instrText xml:space="preserve"> ADDIN EN.CITE </w:instrText>
      </w:r>
      <w:r w:rsidR="006B767A" w:rsidRPr="00BA2ABB">
        <w:fldChar w:fldCharType="begin">
          <w:fldData xml:space="preserve">PEVuZE5vdGU+PENpdGU+PEF1dGhvcj5MaTwvQXV0aG9yPjxZZWFyPjIwMTk8L1llYXI+PFJlY051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</w:fldData>
        </w:fldChar>
      </w:r>
      <w:r w:rsidR="006B767A" w:rsidRPr="00BA2ABB">
        <w:instrText xml:space="preserve"> ADDIN EN.CITE.DATA </w:instrText>
      </w:r>
      <w:r w:rsidR="006B767A" w:rsidRPr="00BA2ABB">
        <w:fldChar w:fldCharType="end"/>
      </w:r>
      <w:r w:rsidR="00990EBF" w:rsidRPr="00BA2ABB">
        <w:fldChar w:fldCharType="separate"/>
      </w:r>
      <w:r w:rsidR="006B767A" w:rsidRPr="00BA2ABB">
        <w:rPr>
          <w:noProof/>
          <w:vertAlign w:val="superscript"/>
        </w:rPr>
        <w:t>26,27</w:t>
      </w:r>
      <w:r w:rsidR="00990EBF" w:rsidRPr="00BA2ABB">
        <w:fldChar w:fldCharType="end"/>
      </w:r>
      <w:r w:rsidRPr="00BA2ABB">
        <w:t xml:space="preserve">. </w:t>
      </w:r>
      <w:r w:rsidR="00877269" w:rsidRPr="00BA2ABB">
        <w:t xml:space="preserve">For example, sample loss can be reduced by using microcentrifuge tubes that resist peptide adsorption. </w:t>
      </w:r>
      <w:r w:rsidRPr="00BA2ABB">
        <w:t xml:space="preserve">Depending on the composition of the tissue of interest, </w:t>
      </w:r>
      <w:bookmarkStart w:id="11" w:name="_Hlk87448119"/>
      <w:r w:rsidRPr="00BA2ABB">
        <w:t xml:space="preserve">the use </w:t>
      </w:r>
      <w:r w:rsidR="00AE6B72" w:rsidRPr="00BA2ABB">
        <w:t xml:space="preserve">of </w:t>
      </w:r>
      <w:bookmarkStart w:id="12" w:name="_Hlk87447604"/>
      <w:r w:rsidR="00AE6B72" w:rsidRPr="00BA2ABB">
        <w:t xml:space="preserve">various </w:t>
      </w:r>
      <w:r w:rsidRPr="00BA2ABB">
        <w:t>solvent</w:t>
      </w:r>
      <w:r w:rsidR="00AE6B72" w:rsidRPr="00BA2ABB">
        <w:t xml:space="preserve">s (for extraction or precipitation) or </w:t>
      </w:r>
      <w:r w:rsidR="00276DDA" w:rsidRPr="00BA2ABB">
        <w:t>solid-</w:t>
      </w:r>
      <w:r w:rsidR="00AE6B72" w:rsidRPr="00BA2ABB">
        <w:t xml:space="preserve">phase extraction materials can be used for separating biomolecules with different sizes and chemical properties. </w:t>
      </w:r>
      <w:r w:rsidR="0004739A" w:rsidRPr="00BA2ABB">
        <w:t>To ensure hydrophilic or hydrophobic peptides are present in the neuropeptide extract</w:t>
      </w:r>
      <w:r w:rsidR="003D652B" w:rsidRPr="00BA2ABB">
        <w:t>,</w:t>
      </w:r>
      <w:r w:rsidR="0004739A" w:rsidRPr="00BA2ABB">
        <w:t xml:space="preserve"> multiple</w:t>
      </w:r>
      <w:r w:rsidR="003D652B" w:rsidRPr="00BA2ABB">
        <w:t xml:space="preserve"> </w:t>
      </w:r>
      <w:r w:rsidR="0004739A" w:rsidRPr="00BA2ABB">
        <w:t xml:space="preserve">extraction solvent systems </w:t>
      </w:r>
      <w:r w:rsidR="003D652B" w:rsidRPr="00BA2ABB">
        <w:t xml:space="preserve">may be </w:t>
      </w:r>
      <w:r w:rsidR="00631DCF" w:rsidRPr="00BA2ABB">
        <w:t xml:space="preserve">optionally </w:t>
      </w:r>
      <w:r w:rsidR="003D652B" w:rsidRPr="00BA2ABB">
        <w:t xml:space="preserve">used </w:t>
      </w:r>
      <w:r w:rsidR="00542E49" w:rsidRPr="00BA2ABB">
        <w:t xml:space="preserve">to target neuropeptides with </w:t>
      </w:r>
      <w:r w:rsidR="003D652B" w:rsidRPr="00BA2ABB">
        <w:t>different</w:t>
      </w:r>
      <w:r w:rsidR="00542E49" w:rsidRPr="00BA2ABB">
        <w:t xml:space="preserve"> physi</w:t>
      </w:r>
      <w:r w:rsidR="003D652B" w:rsidRPr="00BA2ABB">
        <w:t>co</w:t>
      </w:r>
      <w:r w:rsidR="00542E49" w:rsidRPr="00BA2ABB">
        <w:t>chemical properties</w:t>
      </w:r>
      <w:r w:rsidR="0004739A" w:rsidRPr="00BA2ABB">
        <w:t xml:space="preserve">. </w:t>
      </w:r>
      <w:r w:rsidR="00AE6B72" w:rsidRPr="00BA2ABB">
        <w:t>These, along with the use of protease inhibitors,</w:t>
      </w:r>
      <w:r w:rsidRPr="00BA2ABB">
        <w:t xml:space="preserve"> </w:t>
      </w:r>
      <w:bookmarkEnd w:id="12"/>
      <w:r w:rsidRPr="00BA2ABB">
        <w:t>may need to be modified for optimized purification to improve neuropeptide recovery</w:t>
      </w:r>
      <w:r w:rsidR="00990EBF" w:rsidRPr="00BA2ABB">
        <w:fldChar w:fldCharType="begin"/>
      </w:r>
      <w:r w:rsidR="006B767A" w:rsidRPr="00BA2ABB">
        <w:instrText xml:space="preserve"> ADDIN EN.CITE &lt;EndNote&gt;&lt;Cite&gt;&lt;Author&gt;Chen&lt;/Author&gt;&lt;Year&gt;2009&lt;/Year&gt;&lt;RecNum&gt;1035&lt;/RecNum&gt;&lt;DisplayText&gt;&lt;style face="superscript"&gt;28&lt;/style&gt;&lt;/DisplayText&gt;&lt;record&gt;&lt;rec-number&gt;1035&lt;/rec-number&gt;&lt;foreign-keys&gt;&lt;key app="EN" db-id="xtf0t0ra65ertreew9cpfr27wxe2xx929tw0" timestamp="1580920446"&gt;1035&lt;/key&gt;&lt;key app="ENWeb" db-id=""&gt;0&lt;/key&gt;&lt;/foreign-keys&gt;&lt;ref-type name="Journal Article"&gt;17&lt;/ref-type&gt;&lt;contributors&gt;&lt;authors&gt;&lt;author&gt;Chen, R.&lt;/author&gt;&lt;author&gt;Ma, M.&lt;/author&gt;&lt;author&gt;Hui, L.&lt;/author&gt;&lt;author&gt;Zhang, J.&lt;/author&gt;&lt;author&gt;Li, L.&lt;/author&gt;&lt;/authors&gt;&lt;/contributors&gt;&lt;auth-address&gt;Department of Chemistry and School of Pharmacy, University of Wisconsin-Madison, Madison, Wisconsin 53705-2222, USA.&lt;/auth-address&gt;&lt;titles&gt;&lt;title&gt;Measurement of neuropeptides in crustacean hemolymph via MALDI mass spectrometry&lt;/title&gt;&lt;secondary-title&gt;J Am Soc Mass Spectrom&lt;/secondary-title&gt;&lt;/titles&gt;&lt;periodical&gt;&lt;full-title&gt;J Am Soc Mass Spectrom&lt;/full-title&gt;&lt;/periodical&gt;&lt;pages&gt;708-18&lt;/pages&gt;&lt;volume&gt;20&lt;/volume&gt;&lt;number&gt;4&lt;/number&gt;&lt;edition&gt;2009/02/03&lt;/edition&gt;&lt;keywords&gt;&lt;keyword&gt;Animals&lt;/keyword&gt;&lt;keyword&gt;Brachyura/*chemistry&lt;/keyword&gt;&lt;keyword&gt;Hemolymph/*chemistry&lt;/keyword&gt;&lt;keyword&gt;Neuropeptides/*analysis&lt;/keyword&gt;&lt;keyword&gt;Reference Standards&lt;/keyword&gt;&lt;keyword&gt;Sensitivity and Specificity&lt;/keyword&gt;&lt;keyword&gt;Sequence Analysis, Protein/*methods&lt;/keyword&gt;&lt;keyword&gt;Spectrometry, Mass, Matrix-Assisted Laser Desorption-Ionization/*methods&lt;/keyword&gt;&lt;/keywords&gt;&lt;dates&gt;&lt;year&gt;2009&lt;/year&gt;&lt;pub-dates&gt;&lt;date&gt;Apr&lt;/date&gt;&lt;/pub-dates&gt;&lt;/dates&gt;&lt;isbn&gt;1879-1123 (Electronic)&amp;#xD;1044-0305 (Linking)&lt;/isbn&gt;&lt;accession-num&gt;19185513&lt;/accession-num&gt;&lt;urls&gt;&lt;related-urls&gt;&lt;url&gt;https://www.ncbi.nlm.nih.gov/pubmed/19185513&lt;/url&gt;&lt;/related-urls&gt;&lt;/urls&gt;&lt;custom2&gt;PMC2756545&lt;/custom2&gt;&lt;electronic-resource-num&gt;10.1016/j.jasms.2008.12.007&lt;/electronic-resource-num&gt;&lt;/record&gt;&lt;/Cite&gt;&lt;/EndNote&gt;</w:instrText>
      </w:r>
      <w:r w:rsidR="00990EBF" w:rsidRPr="00BA2ABB">
        <w:fldChar w:fldCharType="separate"/>
      </w:r>
      <w:r w:rsidR="006B767A" w:rsidRPr="00BA2ABB">
        <w:rPr>
          <w:noProof/>
          <w:vertAlign w:val="superscript"/>
        </w:rPr>
        <w:t>28</w:t>
      </w:r>
      <w:r w:rsidR="00990EBF" w:rsidRPr="00BA2ABB">
        <w:fldChar w:fldCharType="end"/>
      </w:r>
      <w:bookmarkEnd w:id="11"/>
      <w:r w:rsidRPr="00BA2ABB">
        <w:t xml:space="preserve">. </w:t>
      </w:r>
      <w:r w:rsidR="0004739A" w:rsidRPr="00BA2ABB">
        <w:t>The drawback of using multiple extraction systems is that</w:t>
      </w:r>
      <w:r w:rsidRPr="00BA2ABB">
        <w:t xml:space="preserve"> several neuronal tissue</w:t>
      </w:r>
      <w:r w:rsidR="00856F6E" w:rsidRPr="00BA2ABB">
        <w:t>s</w:t>
      </w:r>
      <w:r w:rsidRPr="00BA2ABB">
        <w:t xml:space="preserve"> </w:t>
      </w:r>
      <w:r w:rsidR="00542E49" w:rsidRPr="00BA2ABB">
        <w:t>need to</w:t>
      </w:r>
      <w:r w:rsidRPr="00BA2ABB">
        <w:t xml:space="preserve"> be pooled to </w:t>
      </w:r>
      <w:r w:rsidR="00542E49" w:rsidRPr="00BA2ABB">
        <w:t xml:space="preserve">meet an </w:t>
      </w:r>
      <w:r w:rsidRPr="00BA2ABB">
        <w:t xml:space="preserve">overall </w:t>
      </w:r>
      <w:r w:rsidR="00542E49" w:rsidRPr="00BA2ABB">
        <w:t xml:space="preserve">higher </w:t>
      </w:r>
      <w:r w:rsidRPr="00BA2ABB">
        <w:t>peptide content</w:t>
      </w:r>
      <w:r w:rsidR="00542E49" w:rsidRPr="00BA2ABB">
        <w:t xml:space="preserve"> requirement</w:t>
      </w:r>
      <w:r w:rsidR="0004739A" w:rsidRPr="00BA2ABB">
        <w:t>, a</w:t>
      </w:r>
      <w:r w:rsidR="00542E49" w:rsidRPr="00BA2ABB">
        <w:t xml:space="preserve">s well as </w:t>
      </w:r>
      <w:r w:rsidR="0004739A" w:rsidRPr="00BA2ABB">
        <w:t>decreased throughput</w:t>
      </w:r>
      <w:r w:rsidRPr="00BA2ABB">
        <w:t>. Many steps such as desalting, isotopic labeling, and MS injection recommend certain starting peptide amounts.</w:t>
      </w:r>
      <w:r w:rsidR="00AE6B72" w:rsidRPr="00BA2ABB">
        <w:t xml:space="preserve"> </w:t>
      </w:r>
      <w:r w:rsidRPr="00BA2ABB">
        <w:t xml:space="preserve">For </w:t>
      </w:r>
      <w:r w:rsidR="00AE6B72" w:rsidRPr="00BA2ABB">
        <w:t xml:space="preserve">the </w:t>
      </w:r>
      <w:r w:rsidRPr="00BA2ABB">
        <w:t xml:space="preserve">characterization </w:t>
      </w:r>
      <w:r w:rsidR="00AE6B72" w:rsidRPr="00BA2ABB">
        <w:t xml:space="preserve">of </w:t>
      </w:r>
      <w:r w:rsidRPr="00BA2ABB">
        <w:t>precious samples</w:t>
      </w:r>
      <w:r w:rsidR="00AE6B72" w:rsidRPr="00BA2ABB">
        <w:t>, such as neuropeptides</w:t>
      </w:r>
      <w:r w:rsidRPr="00BA2ABB">
        <w:t>,</w:t>
      </w:r>
      <w:r w:rsidR="00AE6B72" w:rsidRPr="00BA2ABB">
        <w:t xml:space="preserve"> peptide assays are generally avoided to prevent extraneous peptide consumption.</w:t>
      </w:r>
      <w:r w:rsidRPr="00BA2ABB">
        <w:t xml:space="preserve"> Additionally, peptide assays were developed to </w:t>
      </w:r>
      <w:r w:rsidR="00AE6B72" w:rsidRPr="00BA2ABB">
        <w:t>determine accurate</w:t>
      </w:r>
      <w:r w:rsidRPr="00BA2ABB">
        <w:t xml:space="preserve"> peptide concentration from protein digests</w:t>
      </w:r>
      <w:r w:rsidR="00AE6B72" w:rsidRPr="00BA2ABB">
        <w:t>, which have different chemical properties than endogenous peptides</w:t>
      </w:r>
      <w:r w:rsidRPr="00BA2ABB">
        <w:t xml:space="preserve">. To overcome </w:t>
      </w:r>
      <w:r w:rsidR="00AE6B72" w:rsidRPr="00BA2ABB">
        <w:t>complications from unknown neuropeptide concentration</w:t>
      </w:r>
      <w:r w:rsidRPr="00BA2ABB">
        <w:t xml:space="preserve">, an initial peptide assay can be performed using pooled neuronal </w:t>
      </w:r>
      <w:r w:rsidR="00FB1D91" w:rsidRPr="00BA2ABB">
        <w:t xml:space="preserve">tissue </w:t>
      </w:r>
      <w:r w:rsidRPr="00BA2ABB">
        <w:t>extracts, where the results are used as an estimate for all subsequent analyses, although it must be kept in mind that all peptides in solution are measured, and not all of these are neuropeptides</w:t>
      </w:r>
      <w:r w:rsidR="00990EBF" w:rsidRPr="00BA2ABB">
        <w:fldChar w:fldCharType="begin"/>
      </w:r>
      <w:r w:rsidR="006B767A" w:rsidRPr="00BA2ABB">
        <w:instrText xml:space="preserve"> ADDIN EN.CITE &lt;EndNote&gt;&lt;Cite&gt;&lt;Author&gt;Fridjonsdottir&lt;/Author&gt;&lt;Year&gt;2018&lt;/Year&gt;&lt;RecNum&gt;1337&lt;/RecNum&gt;&lt;DisplayText&gt;&lt;style face="superscript"&gt;29&lt;/style&gt;&lt;/DisplayText&gt;&lt;record&gt;&lt;rec-number&gt;1337&lt;/rec-number&gt;&lt;foreign-keys&gt;&lt;key app="EN" db-id="xtf0t0ra65ertreew9cpfr27wxe2xx929tw0" timestamp="1630778346"&gt;1337&lt;/key&gt;&lt;/foreign-keys&gt;&lt;ref-type name="Book Section"&gt;5&lt;/ref-type&gt;&lt;contributors&gt;&lt;authors&gt;&lt;author&gt;Fridjonsdottir, Elva&lt;/author&gt;&lt;author&gt;Nilsson, Anna&lt;/author&gt;&lt;author&gt;Wadensten, Henrik&lt;/author&gt;&lt;author&gt;Andrén, Per E.&lt;/author&gt;&lt;/authors&gt;&lt;secondary-authors&gt;&lt;author&gt;Schrader, Michael&lt;/author&gt;&lt;author&gt;Fricker, Lloyd&lt;/author&gt;&lt;/secondary-authors&gt;&lt;/contributors&gt;&lt;titles&gt;&lt;title&gt;Brain Tissue Sample Stabilization and Extraction Strategies for Neuropeptidomics&lt;/title&gt;&lt;secondary-title&gt;Peptidomics: Methods and Strategies&lt;/secondary-title&gt;&lt;short-title&gt;Brain Tissue Sample Stabilization and Extraction Strategies for Neuropeptidomics&lt;/short-title&gt;&lt;/titles&gt;&lt;pages&gt;41-49&lt;/pages&gt;&lt;dates&gt;&lt;year&gt;2018&lt;/year&gt;&lt;/dates&gt;&lt;pub-location&gt;New York, NY&lt;/pub-location&gt;&lt;publisher&gt;Springer New York&lt;/publisher&gt;&lt;isbn&gt;978-1-4939-7537-2&lt;/isbn&gt;&lt;urls&gt;&lt;related-urls&gt;&lt;url&gt;https://doi.org/10.1007/978-1-4939-7537-2_2&lt;/url&gt;&lt;url&gt;https://link.springer.com/content/pdf/10.1007%2F978-1-4939-7537-2_2.pdf&lt;/url&gt;&lt;/related-urls&gt;&lt;/urls&gt;&lt;electronic-resource-num&gt;10.1007/978-1-4939-7537-2_2&lt;/electronic-resource-num&gt;&lt;/record&gt;&lt;/Cite&gt;&lt;/EndNote&gt;</w:instrText>
      </w:r>
      <w:r w:rsidR="00990EBF" w:rsidRPr="00BA2ABB">
        <w:fldChar w:fldCharType="separate"/>
      </w:r>
      <w:r w:rsidR="006B767A" w:rsidRPr="00BA2ABB">
        <w:rPr>
          <w:noProof/>
          <w:vertAlign w:val="superscript"/>
        </w:rPr>
        <w:t>29</w:t>
      </w:r>
      <w:r w:rsidR="00990EBF" w:rsidRPr="00BA2ABB">
        <w:fldChar w:fldCharType="end"/>
      </w:r>
      <w:r w:rsidRPr="00BA2ABB">
        <w:t>. Other limitations of this method include potential biases to nonpolar and hydrophobic neuropeptides and the lack of native structure conservation. Modifications to solvent compositions and materials</w:t>
      </w:r>
      <w:bookmarkStart w:id="13" w:name="_Hlk87446455"/>
      <w:r w:rsidR="00AE6B72" w:rsidRPr="00BA2ABB">
        <w:t>, such as using solutions that are more hydrophobic or omitting the use of organic solvents,</w:t>
      </w:r>
      <w:r w:rsidRPr="00BA2ABB">
        <w:t xml:space="preserve"> may </w:t>
      </w:r>
      <w:bookmarkEnd w:id="13"/>
      <w:r w:rsidRPr="00BA2ABB">
        <w:t xml:space="preserve">be performed to address this. </w:t>
      </w:r>
    </w:p>
    <w:p w14:paraId="4444CA03" w14:textId="77777777" w:rsidR="0080533D" w:rsidRPr="00BA2ABB" w:rsidRDefault="0080533D" w:rsidP="007C45A4"/>
    <w:p w14:paraId="0C68E91C" w14:textId="25F418B6" w:rsidR="00E52C33" w:rsidRPr="00BA2ABB" w:rsidRDefault="008871FF" w:rsidP="007C45A4">
      <w:r w:rsidRPr="00BA2ABB">
        <w:t>MALDI-MS measurements rely on careful sample preparation steps for consistent results and can have different sample considerations than for LC-ESI-MS measurements. Steps such as keeping neuropeptide extract on ice prior to MS analysis are still applied. Additional methods of preventing neuropeptide degradation include keeping glass slides containing thaw-mounted tissue sections in a desiccant box after dissection to prevent condensation from accumulating</w:t>
      </w:r>
      <w:r w:rsidR="00990EBF" w:rsidRPr="00BA2ABB">
        <w:fldChar w:fldCharType="begin"/>
      </w:r>
      <w:r w:rsidR="006B767A" w:rsidRPr="00BA2ABB">
        <w:instrText xml:space="preserve"> ADDIN EN.CITE &lt;EndNote&gt;&lt;Cite&gt;&lt;Author&gt;Buchberger&lt;/Author&gt;&lt;Year&gt;2018&lt;/Year&gt;&lt;RecNum&gt;878&lt;/RecNum&gt;&lt;DisplayText&gt;&lt;style face="superscript"&gt;30&lt;/style&gt;&lt;/DisplayText&gt;&lt;record&gt;&lt;rec-number&gt;878&lt;/rec-number&gt;&lt;foreign-keys&gt;&lt;key app="EN" db-id="xtf0t0ra65ertreew9cpfr27wxe2xx929tw0" timestamp="1570401117"&gt;878&lt;/key&gt;&lt;key app="ENWeb" db-id=""&gt;0&lt;/key&gt;&lt;/foreign-keys&gt;&lt;ref-type name="Journal Article"&gt;17&lt;/ref-type&gt;&lt;contributors&gt;&lt;authors&gt;&lt;author&gt;Buchberger, A. R.&lt;/author&gt;&lt;author&gt;DeLaney, K.&lt;/author&gt;&lt;author&gt;Johnson, J.&lt;/author&gt;&lt;author&gt;Li, L.&lt;/author&gt;&lt;/authors&gt;&lt;/contributors&gt;&lt;auth-address&gt;Department of Chemistry, University of Wisconsin-Madison , 1101 University Avenue, Madison, Wisconsin 53706, United States.&amp;#xD;School of Pharmacy, University of Wisconsin-Madison , 777 Highland Avenue, Madison, Wisconsin 53705, United States.&lt;/auth-address&gt;&lt;titles&gt;&lt;title&gt;Mass Spectrometry Imaging: A Review of Emerging Advancements and Future Insights&lt;/title&gt;&lt;secondary-title&gt;Anal Chem&lt;/secondary-title&gt;&lt;alt-title&gt;Anal. Chem.&lt;/alt-title&gt;&lt;/titles&gt;&lt;periodical&gt;&lt;full-title&gt;Anal Chem&lt;/full-title&gt;&lt;/periodical&gt;&lt;alt-periodical&gt;&lt;full-title&gt;Anal. Chem.&lt;/full-title&gt;&lt;abbr-1&gt;Analytical Chemistry&lt;/abbr-1&gt;&lt;/alt-periodical&gt;&lt;pages&gt;240-265&lt;/pages&gt;&lt;volume&gt;90&lt;/volume&gt;&lt;number&gt;1&lt;/number&gt;&lt;edition&gt;2017/11/21&lt;/edition&gt;&lt;keywords&gt;&lt;keyword&gt;Animals&lt;/keyword&gt;&lt;keyword&gt;Clinical Chemistry Tests&lt;/keyword&gt;&lt;keyword&gt;Humans&lt;/keyword&gt;&lt;keyword&gt;*Mass Spectrometry/instrumentation/standards&lt;/keyword&gt;&lt;keyword&gt;*Single-Cell Analysis&lt;/keyword&gt;&lt;/keywords&gt;&lt;dates&gt;&lt;year&gt;2018&lt;/year&gt;&lt;pub-dates&gt;&lt;date&gt;Jan 2&lt;/date&gt;&lt;/pub-dates&gt;&lt;/dates&gt;&lt;isbn&gt;1520-6882 (Electronic)&amp;#xD;0003-2700 (Linking)&lt;/isbn&gt;&lt;accession-num&gt;29155564&lt;/accession-num&gt;&lt;urls&gt;&lt;related-urls&gt;&lt;url&gt;https://www.ncbi.nlm.nih.gov/pubmed/29155564&lt;/url&gt;&lt;/related-urls&gt;&lt;/urls&gt;&lt;custom2&gt;PMC5959842&lt;/custom2&gt;&lt;electronic-resource-num&gt;10.1021/acs.analchem.7b04733&lt;/electronic-resource-num&gt;&lt;/record&gt;&lt;/Cite&gt;&lt;/EndNote&gt;</w:instrText>
      </w:r>
      <w:r w:rsidR="00990EBF" w:rsidRPr="00BA2ABB">
        <w:fldChar w:fldCharType="separate"/>
      </w:r>
      <w:r w:rsidR="006B767A" w:rsidRPr="00BA2ABB">
        <w:rPr>
          <w:noProof/>
          <w:vertAlign w:val="superscript"/>
        </w:rPr>
        <w:t>30</w:t>
      </w:r>
      <w:r w:rsidR="00990EBF" w:rsidRPr="00BA2ABB">
        <w:fldChar w:fldCharType="end"/>
      </w:r>
      <w:r w:rsidR="005529C0" w:rsidRPr="00BA2ABB">
        <w:t>, although leaving the tissue sample in the desiccator after it has dried may result in sample degradation as well</w:t>
      </w:r>
      <w:r w:rsidRPr="00BA2ABB">
        <w:t xml:space="preserve">. </w:t>
      </w:r>
      <w:r w:rsidR="005529C0" w:rsidRPr="00BA2ABB">
        <w:t>P</w:t>
      </w:r>
      <w:r w:rsidRPr="00BA2ABB">
        <w:t xml:space="preserve">lacing the tissue slides in a vacuum desiccator </w:t>
      </w:r>
      <w:bookmarkStart w:id="14" w:name="_Hlk87777928"/>
      <w:r w:rsidR="00221938" w:rsidRPr="00BA2ABB">
        <w:t>(</w:t>
      </w:r>
      <w:r w:rsidR="002C0A12" w:rsidRPr="00BA2ABB">
        <w:t>final</w:t>
      </w:r>
      <w:r w:rsidR="00221938" w:rsidRPr="00BA2ABB">
        <w:t xml:space="preserve"> pressure</w:t>
      </w:r>
      <w:r w:rsidR="002C0A12" w:rsidRPr="00BA2ABB">
        <w:t xml:space="preserve">: </w:t>
      </w:r>
      <w:r w:rsidR="00221938" w:rsidRPr="00BA2ABB">
        <w:t>1x10</w:t>
      </w:r>
      <w:r w:rsidR="00221938" w:rsidRPr="00BA2ABB">
        <w:rPr>
          <w:vertAlign w:val="superscript"/>
        </w:rPr>
        <w:t>-4</w:t>
      </w:r>
      <w:r w:rsidR="00221938" w:rsidRPr="00BA2ABB">
        <w:t xml:space="preserve"> Torr at room temperature</w:t>
      </w:r>
      <w:bookmarkEnd w:id="14"/>
      <w:r w:rsidR="00221938" w:rsidRPr="00BA2ABB">
        <w:t xml:space="preserve">) </w:t>
      </w:r>
      <w:r w:rsidRPr="00BA2ABB">
        <w:t>for 5</w:t>
      </w:r>
      <w:r w:rsidR="009E2D8A" w:rsidRPr="00BA2ABB">
        <w:t>–</w:t>
      </w:r>
      <w:r w:rsidRPr="00BA2ABB">
        <w:t>10 min immediately prior to matrix application</w:t>
      </w:r>
      <w:r w:rsidR="00CC0D16" w:rsidRPr="00BA2ABB">
        <w:t xml:space="preserve"> is suggested</w:t>
      </w:r>
      <w:r w:rsidR="005529C0" w:rsidRPr="00BA2ABB">
        <w:t xml:space="preserve">. </w:t>
      </w:r>
      <w:r w:rsidRPr="00BA2ABB">
        <w:t xml:space="preserve">After </w:t>
      </w:r>
      <w:r w:rsidR="00411A06" w:rsidRPr="00BA2ABB">
        <w:t xml:space="preserve">the </w:t>
      </w:r>
      <w:r w:rsidRPr="00BA2ABB">
        <w:t xml:space="preserve">matrix is deposited onto the tissue slide, it can be kept in the refrigerator or freezer overnight </w:t>
      </w:r>
      <w:r w:rsidR="009241BC" w:rsidRPr="00BA2ABB">
        <w:t xml:space="preserve">and dried in the vacuum desiccator </w:t>
      </w:r>
      <w:r w:rsidRPr="00BA2ABB">
        <w:t xml:space="preserve">prior to MALDI-MS imaging measurement. </w:t>
      </w:r>
      <w:r w:rsidR="00E52C33" w:rsidRPr="00BA2ABB">
        <w:t xml:space="preserve">For MALDI spot measurements, the matrix-peptide crystal structure is not equally distributed throughout the MALDI target well even if it appears so. There are ways to mitigate mass spectra variations from technical replicates due to this process. First, acquire an average spectrum from each well using </w:t>
      </w:r>
      <w:r w:rsidR="00E52C33" w:rsidRPr="00BA2ABB">
        <w:lastRenderedPageBreak/>
        <w:t xml:space="preserve">multiple laser shots (typically hundreds to thousands) where the laser is randomly </w:t>
      </w:r>
      <w:proofErr w:type="spellStart"/>
      <w:r w:rsidR="00E52C33" w:rsidRPr="00BA2ABB">
        <w:t>rastered</w:t>
      </w:r>
      <w:proofErr w:type="spellEnd"/>
      <w:r w:rsidR="00E52C33" w:rsidRPr="00BA2ABB">
        <w:t xml:space="preserve"> across the well (</w:t>
      </w:r>
      <w:r w:rsidR="00E52C33" w:rsidRPr="00BA2ABB">
        <w:rPr>
          <w:i/>
          <w:iCs/>
        </w:rPr>
        <w:t>i.e.</w:t>
      </w:r>
      <w:r w:rsidR="00E52C33" w:rsidRPr="00BA2ABB">
        <w:t xml:space="preserve">, selecting </w:t>
      </w:r>
      <w:r w:rsidR="00E52C33" w:rsidRPr="00BA2ABB">
        <w:rPr>
          <w:b/>
          <w:bCs/>
        </w:rPr>
        <w:t>SMART</w:t>
      </w:r>
      <w:r w:rsidR="00E52C33" w:rsidRPr="00BA2ABB">
        <w:t xml:space="preserve"> or </w:t>
      </w:r>
      <w:r w:rsidR="00E52C33" w:rsidRPr="00BA2ABB">
        <w:rPr>
          <w:b/>
          <w:bCs/>
        </w:rPr>
        <w:t>Random</w:t>
      </w:r>
      <w:r w:rsidR="00E52C33" w:rsidRPr="00BA2ABB">
        <w:t xml:space="preserve"> sample carrier movement in instrument parameters). Acquire at least five technical replicates for each sample type and select three technical replicates where the variation in signal intensity for desired peaks is the lowest. The tradeoff here is experimental throughput. It is necessary to keep parameters such as </w:t>
      </w:r>
      <w:r w:rsidR="00557F9B" w:rsidRPr="00BA2ABB">
        <w:t xml:space="preserve">the </w:t>
      </w:r>
      <w:r w:rsidR="00E52C33" w:rsidRPr="00BA2ABB">
        <w:t>number of laser shots, laser diameter, and other instrument settings consistent for all acquired spectra. Ideally, all technical replicates and biological replicates are analyzed at the same time using the same matrix solution and instrument calibration. Neuropeptide identification can be performed by accurate mass matching to a peak list containing theoretical [M+</w:t>
      </w:r>
      <w:proofErr w:type="gramStart"/>
      <w:r w:rsidR="00E52C33" w:rsidRPr="00BA2ABB">
        <w:t>H]</w:t>
      </w:r>
      <w:r w:rsidR="00E52C33" w:rsidRPr="00BA2ABB">
        <w:rPr>
          <w:vertAlign w:val="superscript"/>
        </w:rPr>
        <w:t>+</w:t>
      </w:r>
      <w:proofErr w:type="gramEnd"/>
      <w:r w:rsidR="00E52C33" w:rsidRPr="00BA2ABB">
        <w:t>, [</w:t>
      </w:r>
      <w:proofErr w:type="spellStart"/>
      <w:r w:rsidR="00E52C33" w:rsidRPr="00BA2ABB">
        <w:t>M+Na</w:t>
      </w:r>
      <w:proofErr w:type="spellEnd"/>
      <w:r w:rsidR="00E52C33" w:rsidRPr="00BA2ABB">
        <w:t>]</w:t>
      </w:r>
      <w:r w:rsidR="00E52C33" w:rsidRPr="00BA2ABB">
        <w:rPr>
          <w:vertAlign w:val="superscript"/>
        </w:rPr>
        <w:t>+</w:t>
      </w:r>
      <w:r w:rsidR="00E52C33" w:rsidRPr="00BA2ABB">
        <w:t>, [M+NH</w:t>
      </w:r>
      <w:r w:rsidR="00E52C33" w:rsidRPr="00BA2ABB">
        <w:rPr>
          <w:vertAlign w:val="subscript"/>
        </w:rPr>
        <w:t>4</w:t>
      </w:r>
      <w:r w:rsidR="00E52C33" w:rsidRPr="00BA2ABB">
        <w:t>]</w:t>
      </w:r>
      <w:r w:rsidR="00E52C33" w:rsidRPr="00BA2ABB">
        <w:rPr>
          <w:vertAlign w:val="superscript"/>
        </w:rPr>
        <w:t>+</w:t>
      </w:r>
      <w:r w:rsidR="00E52C33" w:rsidRPr="00BA2ABB">
        <w:t>, [M+K]</w:t>
      </w:r>
      <w:r w:rsidR="00E52C33" w:rsidRPr="00BA2ABB">
        <w:rPr>
          <w:vertAlign w:val="superscript"/>
        </w:rPr>
        <w:t>+</w:t>
      </w:r>
      <w:r w:rsidR="00E52C33" w:rsidRPr="00BA2ABB">
        <w:t xml:space="preserve">, and other salt adducts producing singly charged ion </w:t>
      </w:r>
      <w:r w:rsidR="00E52C33" w:rsidRPr="00BA2ABB">
        <w:rPr>
          <w:i/>
          <w:iCs/>
        </w:rPr>
        <w:t xml:space="preserve">m/z </w:t>
      </w:r>
      <w:r w:rsidR="00E52C33" w:rsidRPr="00BA2ABB">
        <w:t xml:space="preserve">values. Normalization of data is critical for minimizing systematic artifacts from MALDI-MS experiments. Evaluation of reproducibility is especially important when MALDI-MS spot measurements are used for neuropeptide quantification by stable isotope labeling (SIL). Quality of sample preparation and data acquisition </w:t>
      </w:r>
      <w:r w:rsidR="00373272" w:rsidRPr="00BA2ABB">
        <w:t>can be</w:t>
      </w:r>
      <w:r w:rsidR="00E52C33" w:rsidRPr="00BA2ABB">
        <w:t xml:space="preserve"> evaluated by taking a peptide standard or neuropeptide extract, splitting it into two equal aliquots, differentially labeling each sample by SIL, and analyzing the sample to ensure </w:t>
      </w:r>
      <w:r w:rsidR="003E3CAD" w:rsidRPr="00BA2ABB">
        <w:t xml:space="preserve">the </w:t>
      </w:r>
      <w:r w:rsidR="00E52C33" w:rsidRPr="00BA2ABB">
        <w:t xml:space="preserve">relative intensity of paired peaks are 1:1. The variation reported from those ratios can be used to estimate the level of variance in the overall experiment attributed to user error. </w:t>
      </w:r>
    </w:p>
    <w:p w14:paraId="013DF477" w14:textId="77777777" w:rsidR="0080533D" w:rsidRPr="00BA2ABB" w:rsidRDefault="0080533D" w:rsidP="007C45A4"/>
    <w:p w14:paraId="5CB06B78" w14:textId="688ECC03" w:rsidR="00166146" w:rsidRPr="00BA2ABB" w:rsidRDefault="008871FF" w:rsidP="007C45A4">
      <w:r w:rsidRPr="00BA2ABB">
        <w:t xml:space="preserve">It is important to note that MALDI-MS is also capable of providing sequence and quantitative information; however, the singly charged ions produced by MALDI limit peptide fragment detection, making it more difficult to obtain the complete sequence and </w:t>
      </w:r>
      <w:r w:rsidR="00340A8B" w:rsidRPr="00BA2ABB">
        <w:t xml:space="preserve">inhibiting </w:t>
      </w:r>
      <w:r w:rsidRPr="00BA2ABB">
        <w:t xml:space="preserve">the quantitation methods discussed for LC-ESI-MS. Regardless, MALDI-MS is an attractive modality due to its capability for high throughput, as well as </w:t>
      </w:r>
      <w:r w:rsidR="00340A8B" w:rsidRPr="00BA2ABB">
        <w:t xml:space="preserve">a </w:t>
      </w:r>
      <w:r w:rsidRPr="00BA2ABB">
        <w:t>higher tolerance for salts and impurities within the sample</w:t>
      </w:r>
      <w:r w:rsidR="00DA637F" w:rsidRPr="00BA2ABB">
        <w:fldChar w:fldCharType="begin">
          <w:fldData xml:space="preserve">PEVuZE5vdGU+PENpdGU+PEF1dGhvcj5WdTwvQXV0aG9yPjxZZWFyPjIwMjE8L1llYXI+PFJlY051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</w:fldData>
        </w:fldChar>
      </w:r>
      <w:r w:rsidR="00DA637F" w:rsidRPr="00BA2ABB">
        <w:instrText xml:space="preserve"> ADDIN EN.CITE </w:instrText>
      </w:r>
      <w:r w:rsidR="00DA637F" w:rsidRPr="00BA2ABB">
        <w:fldChar w:fldCharType="begin">
          <w:fldData xml:space="preserve">PEVuZE5vdGU+PENpdGU+PEF1dGhvcj5WdTwvQXV0aG9yPjxZZWFyPjIwMjE8L1llYXI+PFJlY051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</w:fldData>
        </w:fldChar>
      </w:r>
      <w:r w:rsidR="00DA637F" w:rsidRPr="00BA2ABB">
        <w:instrText xml:space="preserve"> ADDIN EN.CITE.DATA </w:instrText>
      </w:r>
      <w:r w:rsidR="00DA637F" w:rsidRPr="00BA2ABB">
        <w:fldChar w:fldCharType="end"/>
      </w:r>
      <w:r w:rsidR="00DA637F" w:rsidRPr="00BA2ABB">
        <w:fldChar w:fldCharType="separate"/>
      </w:r>
      <w:r w:rsidR="00DA637F" w:rsidRPr="00BA2ABB">
        <w:rPr>
          <w:noProof/>
          <w:vertAlign w:val="superscript"/>
        </w:rPr>
        <w:t>12,31</w:t>
      </w:r>
      <w:r w:rsidR="00DA637F" w:rsidRPr="00BA2ABB">
        <w:fldChar w:fldCharType="end"/>
      </w:r>
      <w:r w:rsidRPr="00915CA7">
        <w:t>.</w:t>
      </w:r>
      <w:r w:rsidRPr="00BA2ABB">
        <w:t xml:space="preserve"> Additionally, MALDI-MS imaging has advantages over other conventional imaging techniques that require antibodies. In most MS modalities, lowering the mass resolution will boost sensitivity, enabling improved detection of low abundance neuropeptides. This strategy may be more practical for MALDI-TOF/TOF instruments than LC-ESI-MS instruments due to the ease of calibrating the MALDI instrument for each experiment. Another way that MALDI can be advantageous for </w:t>
      </w:r>
      <w:proofErr w:type="spellStart"/>
      <w:r w:rsidRPr="00BA2ABB">
        <w:t>neuropeptidomics</w:t>
      </w:r>
      <w:proofErr w:type="spellEnd"/>
      <w:r w:rsidRPr="00BA2ABB">
        <w:t xml:space="preserve"> is through spectra averaging. Typically, averaging spectra from LC-ESI-MS measurements is not used because it negates the benefits of LC separation; therefore, bioinformatics software</w:t>
      </w:r>
      <w:r w:rsidR="00CC0D16" w:rsidRPr="00BA2ABB">
        <w:t xml:space="preserve"> is heavily relied upon</w:t>
      </w:r>
      <w:r w:rsidRPr="00BA2ABB">
        <w:t xml:space="preserve"> to identify neuropeptides and the identifications are manually verified. However, there are </w:t>
      </w:r>
      <w:r w:rsidR="005713AD" w:rsidRPr="00BA2ABB">
        <w:t xml:space="preserve">fewer </w:t>
      </w:r>
      <w:r w:rsidRPr="00BA2ABB">
        <w:t>consequences for averaging spectra from MALDI-MS measurements because there was no initial separation; therefore, the raw data is smaller and easier for a user to manually comb through. Ease of data management is important as it changes the order in which the user can approach neuropeptide identification and verification strategies.</w:t>
      </w:r>
      <w:r w:rsidR="00B63FE6" w:rsidRPr="00BA2ABB">
        <w:t xml:space="preserve"> </w:t>
      </w:r>
      <w:r w:rsidRPr="00BA2ABB">
        <w:t xml:space="preserve">While confidence in neuropeptide identifications from LC-ESI-MS could benefit from increasing the level of threshold stringency within data analysis software, this strategy is less likely to benefit MALDI-MS identifications. In the example of crustacean neuropeptides, the fact that there are less than 1000 entries </w:t>
      </w:r>
      <w:r w:rsidR="003C3913" w:rsidRPr="00BA2ABB">
        <w:t>from</w:t>
      </w:r>
      <w:r w:rsidRPr="00BA2ABB">
        <w:t xml:space="preserve"> </w:t>
      </w:r>
      <w:r w:rsidR="00CC0D16" w:rsidRPr="00BA2ABB">
        <w:t xml:space="preserve">the </w:t>
      </w:r>
      <w:r w:rsidR="003C3913" w:rsidRPr="00BA2ABB">
        <w:t>lab-built</w:t>
      </w:r>
      <w:r w:rsidR="00CC0D16" w:rsidRPr="00BA2ABB">
        <w:t xml:space="preserve"> </w:t>
      </w:r>
      <w:r w:rsidRPr="00BA2ABB">
        <w:t>database (</w:t>
      </w:r>
      <w:r w:rsidRPr="00BA2ABB">
        <w:rPr>
          <w:i/>
          <w:iCs/>
        </w:rPr>
        <w:t>i.e.</w:t>
      </w:r>
      <w:r w:rsidRPr="00BA2ABB">
        <w:t>, a maximum of &lt;1000 spectra</w:t>
      </w:r>
      <w:r w:rsidR="00340C8A" w:rsidRPr="00BA2ABB">
        <w:t>l peaks</w:t>
      </w:r>
      <w:r w:rsidRPr="00BA2ABB">
        <w:t xml:space="preserve"> or MS images to manually scan through), makes it possible to first filter the MALDI-MS data with a generous mass error threshold, and then manually verify those identifications by examining the isotopic envelopes at the MS1 level, as well as other verification methods discussed in the </w:t>
      </w:r>
      <w:r w:rsidRPr="00BA2ABB">
        <w:rPr>
          <w:b/>
          <w:bCs/>
        </w:rPr>
        <w:t>Representative Results</w:t>
      </w:r>
      <w:r w:rsidRPr="00BA2ABB">
        <w:t xml:space="preserve"> section. </w:t>
      </w:r>
      <w:bookmarkStart w:id="15" w:name="_Hlk87779492"/>
      <w:r w:rsidR="00166146" w:rsidRPr="00BA2ABB">
        <w:t xml:space="preserve">Popular MS imaging data analysis </w:t>
      </w:r>
      <w:r w:rsidR="00A36B55" w:rsidRPr="00BA2ABB">
        <w:t>software</w:t>
      </w:r>
      <w:r w:rsidR="00166146" w:rsidRPr="00BA2ABB">
        <w:t xml:space="preserve"> can perform accurate mass matching to a neuropeptide mass </w:t>
      </w:r>
      <w:r w:rsidR="00166146" w:rsidRPr="00BA2ABB">
        <w:lastRenderedPageBreak/>
        <w:t>database and extract the corresponding MS image</w:t>
      </w:r>
      <w:r w:rsidR="00A36B55" w:rsidRPr="00BA2ABB">
        <w:t>s</w:t>
      </w:r>
      <w:r w:rsidR="00166146" w:rsidRPr="00BA2ABB">
        <w:t>.</w:t>
      </w:r>
      <w:r w:rsidR="00A36B55" w:rsidRPr="00BA2ABB">
        <w:t xml:space="preserve"> For clinical-based research questions, such as biomarker discovery, these</w:t>
      </w:r>
      <w:r w:rsidR="008C68D8" w:rsidRPr="00BA2ABB">
        <w:t xml:space="preserve"> </w:t>
      </w:r>
      <w:r w:rsidR="00A36B55" w:rsidRPr="00BA2ABB">
        <w:t xml:space="preserve">software are able to extract </w:t>
      </w:r>
      <w:r w:rsidR="00A36B55" w:rsidRPr="00BA2ABB">
        <w:rPr>
          <w:i/>
          <w:iCs/>
        </w:rPr>
        <w:t>m/z</w:t>
      </w:r>
      <w:r w:rsidR="00A36B55" w:rsidRPr="00BA2ABB">
        <w:t xml:space="preserve"> values unique to </w:t>
      </w:r>
      <w:r w:rsidR="008C68D8" w:rsidRPr="00BA2ABB">
        <w:t xml:space="preserve">a </w:t>
      </w:r>
      <w:r w:rsidR="00A36B55" w:rsidRPr="00BA2ABB">
        <w:t>tissue region of interest (typically called Region of Interest (ROI) analysis)</w:t>
      </w:r>
      <w:r w:rsidR="00130F77" w:rsidRPr="00BA2ABB">
        <w:fldChar w:fldCharType="begin"/>
      </w:r>
      <w:r w:rsidR="00DA637F" w:rsidRPr="00BA2ABB">
        <w:instrText xml:space="preserve"> ADDIN EN.CITE &lt;EndNote&gt;&lt;Cite&gt;&lt;Author&gt;Pérez-Cova&lt;/Author&gt;&lt;Year&gt;2021&lt;/Year&gt;&lt;RecNum&gt;1361&lt;/RecNum&gt;&lt;DisplayText&gt;&lt;style face="superscript"&gt;32&lt;/style&gt;&lt;/DisplayText&gt;&lt;record&gt;&lt;rec-number&gt;1361&lt;/rec-number&gt;&lt;foreign-keys&gt;&lt;key app="EN" db-id="xtf0t0ra65ertreew9cpfr27wxe2xx929tw0" timestamp="1638983064"&gt;1361&lt;/key&gt;&lt;/foreign-keys&gt;&lt;ref-type name="Journal Article"&gt;17&lt;/ref-type&gt;&lt;contributors&gt;&lt;authors&gt;&lt;author&gt;Pérez-Cova, Miriam&lt;/author&gt;&lt;author&gt;Bedia, Carmen&lt;/author&gt;&lt;author&gt;Stoll, Dwight R.&lt;/author&gt;&lt;author&gt;Tauler, Romà&lt;/author&gt;&lt;author&gt;Jaumot, Joaquim&lt;/author&gt;&lt;/authors&gt;&lt;/contributors&gt;&lt;titles&gt;&lt;title&gt;MSroi: A pre-processing tool for mass spectrometry-based studies&lt;/title&gt;&lt;secondary-title&gt;Chemometrics and Intelligent Laboratory Systems&lt;/secondary-title&gt;&lt;/titles&gt;&lt;periodical&gt;&lt;full-title&gt;Chemometrics and Intelligent Laboratory Systems&lt;/full-title&gt;&lt;/periodical&gt;&lt;volume&gt;215&lt;/volume&gt;&lt;section&gt;104333&lt;/section&gt;&lt;dates&gt;&lt;year&gt;2021&lt;/year&gt;&lt;/dates&gt;&lt;isbn&gt;01697439&lt;/isbn&gt;&lt;urls&gt;&lt;/urls&gt;&lt;electronic-resource-num&gt;10.1016/j.chemolab.2021.104333&lt;/electronic-resource-num&gt;&lt;/record&gt;&lt;/Cite&gt;&lt;/EndNote&gt;</w:instrText>
      </w:r>
      <w:r w:rsidR="00130F77" w:rsidRPr="00BA2ABB">
        <w:fldChar w:fldCharType="separate"/>
      </w:r>
      <w:r w:rsidR="00DA637F" w:rsidRPr="00BA2ABB">
        <w:rPr>
          <w:noProof/>
          <w:vertAlign w:val="superscript"/>
        </w:rPr>
        <w:t>32</w:t>
      </w:r>
      <w:r w:rsidR="00130F77" w:rsidRPr="00BA2ABB">
        <w:fldChar w:fldCharType="end"/>
      </w:r>
      <w:r w:rsidR="00A36B55" w:rsidRPr="00BA2ABB">
        <w:t xml:space="preserve"> and perform statistical tests to quantify </w:t>
      </w:r>
      <w:r w:rsidR="008C68D8" w:rsidRPr="00BA2ABB">
        <w:t>how different two tissue regions are</w:t>
      </w:r>
      <w:r w:rsidR="00A36B55" w:rsidRPr="00BA2ABB">
        <w:t xml:space="preserve">. </w:t>
      </w:r>
      <w:bookmarkEnd w:id="15"/>
      <w:r w:rsidR="00A36B55" w:rsidRPr="00BA2ABB">
        <w:t xml:space="preserve">It is also worth noting there are also </w:t>
      </w:r>
      <w:r w:rsidR="00751F87" w:rsidRPr="00BA2ABB">
        <w:t xml:space="preserve">fewer </w:t>
      </w:r>
      <w:r w:rsidR="00A36B55" w:rsidRPr="00BA2ABB">
        <w:t>data analysis software options for MS imaging than for LC-ESI-MS.</w:t>
      </w:r>
    </w:p>
    <w:p w14:paraId="2D897B83" w14:textId="77777777" w:rsidR="00166146" w:rsidRPr="00BA2ABB" w:rsidRDefault="00166146" w:rsidP="007C45A4"/>
    <w:p w14:paraId="59E1208C" w14:textId="2064B26B" w:rsidR="008871FF" w:rsidRPr="00BA2ABB" w:rsidRDefault="008871FF" w:rsidP="007C45A4">
      <w:r w:rsidRPr="00BA2ABB">
        <w:t xml:space="preserve">Performing LC-ESI-MS database searches for neuropeptides commonly entails the use of software algorithms built for the analysis of digested peptides. As such, there are limitations to software </w:t>
      </w:r>
      <w:r w:rsidR="00722067" w:rsidRPr="00BA2ABB">
        <w:t xml:space="preserve">being </w:t>
      </w:r>
      <w:r w:rsidRPr="00BA2ABB">
        <w:t xml:space="preserve">able to perform nonspecific enzyme database searches or the amount of time it takes to complete the search. Currently, endogenous peptide searches are performed with the maximum number of missed cleavages, but this number is still limited, leading to potentially missed identifications. When the genome for a species is not fully sequenced, as with </w:t>
      </w:r>
      <w:r w:rsidRPr="00BA2ABB">
        <w:rPr>
          <w:i/>
          <w:iCs/>
        </w:rPr>
        <w:t>C. Sapidus</w:t>
      </w:r>
      <w:r w:rsidRPr="00BA2ABB">
        <w:t xml:space="preserve">, </w:t>
      </w:r>
      <w:r w:rsidRPr="00BA2ABB">
        <w:rPr>
          <w:i/>
          <w:iCs/>
        </w:rPr>
        <w:t>de novo</w:t>
      </w:r>
      <w:r w:rsidRPr="00BA2ABB">
        <w:t xml:space="preserve"> sequencing can be performed to identify unknown/ novel neuropeptides through known conserved neuropeptide sequence motifs, although this method fails to identify neuropeptides that have unknown motifs or </w:t>
      </w:r>
      <w:r w:rsidR="00C968FD" w:rsidRPr="00BA2ABB">
        <w:t xml:space="preserve">do not contain </w:t>
      </w:r>
      <w:r w:rsidRPr="00BA2ABB">
        <w:t>the</w:t>
      </w:r>
      <w:r w:rsidR="00115D5F" w:rsidRPr="00BA2ABB">
        <w:t xml:space="preserve"> </w:t>
      </w:r>
      <w:r w:rsidRPr="00BA2ABB">
        <w:t>motifs</w:t>
      </w:r>
      <w:r w:rsidR="00115D5F" w:rsidRPr="00BA2ABB">
        <w:t xml:space="preserve"> used as neuropeptide family identifiers</w:t>
      </w:r>
      <w:r w:rsidR="003857B5" w:rsidRPr="00BA2ABB">
        <w:fldChar w:fldCharType="begin"/>
      </w:r>
      <w:r w:rsidR="006B767A" w:rsidRPr="00BA2ABB">
        <w:instrText xml:space="preserve"> ADDIN EN.CITE &lt;EndNote&gt;&lt;Cite&gt;&lt;Author&gt;DeLaney&lt;/Author&gt;&lt;Year&gt;2020&lt;/Year&gt;&lt;RecNum&gt;1112&lt;/RecNum&gt;&lt;DisplayText&gt;&lt;style face="superscript"&gt;19&lt;/style&gt;&lt;/DisplayText&gt;&lt;record&gt;&lt;rec-number&gt;1112&lt;/rec-number&gt;&lt;foreign-keys&gt;&lt;key app="EN" db-id="xtf0t0ra65ertreew9cpfr27wxe2xx929tw0" timestamp="1603924941"&gt;1112&lt;/key&gt;&lt;key app="ENWeb" db-id=""&gt;0&lt;/key&gt;&lt;/foreign-keys&gt;&lt;ref-type name="Journal Article"&gt;17&lt;/ref-type&gt;&lt;contributors&gt;&lt;authors&gt;&lt;author&gt;DeLaney, K.&lt;/author&gt;&lt;author&gt;Cao, W.&lt;/author&gt;&lt;author&gt;Ma, Y.&lt;/author&gt;&lt;author&gt;Ma, M.&lt;/author&gt;&lt;author&gt;Zhang, Y.&lt;/author&gt;&lt;author&gt;Li, L.&lt;/author&gt;&lt;/authors&gt;&lt;/contributors&gt;&lt;titles&gt;&lt;title&gt;PRESnovo: Prescreening Prior to de novo Sequencing to Improve Accuracy and Sensitivity of Neuropeptide Identification&lt;/title&gt;&lt;secondary-title&gt;J Am Soc Mass Spectrom&lt;/secondary-title&gt;&lt;/titles&gt;&lt;periodical&gt;&lt;full-title&gt;J Am Soc Mass Spectrom&lt;/full-title&gt;&lt;/periodical&gt;&lt;pages&gt;1358-1371&lt;/pages&gt;&lt;volume&gt;31&lt;/volume&gt;&lt;number&gt;7&lt;/number&gt;&lt;edition&gt;2020/04/09&lt;/edition&gt;&lt;keywords&gt;&lt;keyword&gt;PRESnovo&lt;/keyword&gt;&lt;keyword&gt;de novo sequencing&lt;/keyword&gt;&lt;keyword&gt;motif&lt;/keyword&gt;&lt;keyword&gt;neuropeptide&lt;/keyword&gt;&lt;keyword&gt;peptide identification&lt;/keyword&gt;&lt;keyword&gt;tandem mass spectrometry&lt;/keyword&gt;&lt;/keywords&gt;&lt;dates&gt;&lt;year&gt;2020&lt;/year&gt;&lt;pub-dates&gt;&lt;date&gt;Jul 1&lt;/date&gt;&lt;/pub-dates&gt;&lt;/dates&gt;&lt;isbn&gt;1879-1123 (Electronic)&amp;#xD;1044-0305 (Linking)&lt;/isbn&gt;&lt;accession-num&gt;32266812&lt;/accession-num&gt;&lt;urls&gt;&lt;related-urls&gt;&lt;url&gt;https://www.ncbi.nlm.nih.gov/pubmed/32266812&lt;/url&gt;&lt;/related-urls&gt;&lt;/urls&gt;&lt;custom2&gt;PMC7332408&lt;/custom2&gt;&lt;electronic-resource-num&gt;10.1021/jasms.0c00013&lt;/electronic-resource-num&gt;&lt;/record&gt;&lt;/Cite&gt;&lt;/EndNote&gt;</w:instrText>
      </w:r>
      <w:r w:rsidR="003857B5" w:rsidRPr="00BA2ABB">
        <w:fldChar w:fldCharType="separate"/>
      </w:r>
      <w:r w:rsidR="006B767A" w:rsidRPr="00BA2ABB">
        <w:rPr>
          <w:noProof/>
          <w:vertAlign w:val="superscript"/>
        </w:rPr>
        <w:t>19</w:t>
      </w:r>
      <w:r w:rsidR="003857B5" w:rsidRPr="00BA2ABB">
        <w:fldChar w:fldCharType="end"/>
      </w:r>
      <w:r w:rsidRPr="00BA2ABB">
        <w:t xml:space="preserve">. </w:t>
      </w:r>
      <w:r w:rsidR="00115D5F" w:rsidRPr="00BA2ABB">
        <w:t xml:space="preserve">For example, </w:t>
      </w:r>
      <w:proofErr w:type="spellStart"/>
      <w:r w:rsidR="00807886" w:rsidRPr="00BA2ABB">
        <w:t>WSSMRGAWamide</w:t>
      </w:r>
      <w:proofErr w:type="spellEnd"/>
      <w:r w:rsidR="00807886" w:rsidRPr="00BA2ABB">
        <w:t xml:space="preserve"> is a motif for the </w:t>
      </w:r>
      <w:proofErr w:type="spellStart"/>
      <w:r w:rsidR="00807886" w:rsidRPr="00BA2ABB">
        <w:t>allatostatin</w:t>
      </w:r>
      <w:proofErr w:type="spellEnd"/>
      <w:r w:rsidR="00807886" w:rsidRPr="00BA2ABB">
        <w:t xml:space="preserve"> B-type neuropeptide family</w:t>
      </w:r>
      <w:r w:rsidR="00807886" w:rsidRPr="00BA2ABB">
        <w:fldChar w:fldCharType="begin"/>
      </w:r>
      <w:r w:rsidR="006B767A" w:rsidRPr="00BA2ABB">
        <w:instrText xml:space="preserve"> ADDIN EN.CITE &lt;EndNote&gt;&lt;Cite&gt;&lt;Author&gt;DeLaney&lt;/Author&gt;&lt;Year&gt;2020&lt;/Year&gt;&lt;RecNum&gt;1112&lt;/RecNum&gt;&lt;DisplayText&gt;&lt;style face="superscript"&gt;19&lt;/style&gt;&lt;/DisplayText&gt;&lt;record&gt;&lt;rec-number&gt;1112&lt;/rec-number&gt;&lt;foreign-keys&gt;&lt;key app="EN" db-id="xtf0t0ra65ertreew9cpfr27wxe2xx929tw0" timestamp="1603924941"&gt;1112&lt;/key&gt;&lt;key app="ENWeb" db-id=""&gt;0&lt;/key&gt;&lt;/foreign-keys&gt;&lt;ref-type name="Journal Article"&gt;17&lt;/ref-type&gt;&lt;contributors&gt;&lt;authors&gt;&lt;author&gt;DeLaney, K.&lt;/author&gt;&lt;author&gt;Cao, W.&lt;/author&gt;&lt;author&gt;Ma, Y.&lt;/author&gt;&lt;author&gt;Ma, M.&lt;/author&gt;&lt;author&gt;Zhang, Y.&lt;/author&gt;&lt;author&gt;Li, L.&lt;/author&gt;&lt;/authors&gt;&lt;/contributors&gt;&lt;titles&gt;&lt;title&gt;PRESnovo: Prescreening Prior to de novo Sequencing to Improve Accuracy and Sensitivity of Neuropeptide Identification&lt;/title&gt;&lt;secondary-title&gt;J Am Soc Mass Spectrom&lt;/secondary-title&gt;&lt;/titles&gt;&lt;periodical&gt;&lt;full-title&gt;J Am Soc Mass Spectrom&lt;/full-title&gt;&lt;/periodical&gt;&lt;pages&gt;1358-1371&lt;/pages&gt;&lt;volume&gt;31&lt;/volume&gt;&lt;number&gt;7&lt;/number&gt;&lt;edition&gt;2020/04/09&lt;/edition&gt;&lt;keywords&gt;&lt;keyword&gt;PRESnovo&lt;/keyword&gt;&lt;keyword&gt;de novo sequencing&lt;/keyword&gt;&lt;keyword&gt;motif&lt;/keyword&gt;&lt;keyword&gt;neuropeptide&lt;/keyword&gt;&lt;keyword&gt;peptide identification&lt;/keyword&gt;&lt;keyword&gt;tandem mass spectrometry&lt;/keyword&gt;&lt;/keywords&gt;&lt;dates&gt;&lt;year&gt;2020&lt;/year&gt;&lt;pub-dates&gt;&lt;date&gt;Jul 1&lt;/date&gt;&lt;/pub-dates&gt;&lt;/dates&gt;&lt;isbn&gt;1879-1123 (Electronic)&amp;#xD;1044-0305 (Linking)&lt;/isbn&gt;&lt;accession-num&gt;32266812&lt;/accession-num&gt;&lt;urls&gt;&lt;related-urls&gt;&lt;url&gt;https://www.ncbi.nlm.nih.gov/pubmed/32266812&lt;/url&gt;&lt;/related-urls&gt;&lt;/urls&gt;&lt;custom2&gt;PMC7332408&lt;/custom2&gt;&lt;electronic-resource-num&gt;10.1021/jasms.0c00013&lt;/electronic-resource-num&gt;&lt;/record&gt;&lt;/Cite&gt;&lt;/EndNote&gt;</w:instrText>
      </w:r>
      <w:r w:rsidR="00807886" w:rsidRPr="00BA2ABB">
        <w:fldChar w:fldCharType="separate"/>
      </w:r>
      <w:r w:rsidR="006B767A" w:rsidRPr="00BA2ABB">
        <w:rPr>
          <w:noProof/>
          <w:vertAlign w:val="superscript"/>
        </w:rPr>
        <w:t>19</w:t>
      </w:r>
      <w:r w:rsidR="00807886" w:rsidRPr="00BA2ABB">
        <w:fldChar w:fldCharType="end"/>
      </w:r>
      <w:r w:rsidR="00807886" w:rsidRPr="00BA2ABB">
        <w:t xml:space="preserve">. </w:t>
      </w:r>
      <w:r w:rsidRPr="00BA2ABB">
        <w:t>Here lies the significance of transcriptome mining for predicted neuropeptide sequences for species without a complete</w:t>
      </w:r>
      <w:r w:rsidR="00E60D95" w:rsidRPr="00BA2ABB">
        <w:t>ly decoded</w:t>
      </w:r>
      <w:r w:rsidRPr="00BA2ABB">
        <w:t xml:space="preserve"> genome sequence</w:t>
      </w:r>
      <w:r w:rsidR="009358BF" w:rsidRPr="00BA2ABB">
        <w:fldChar w:fldCharType="begin"/>
      </w:r>
      <w:r w:rsidR="00DA637F" w:rsidRPr="00BA2ABB">
        <w:instrText xml:space="preserve"> ADDIN EN.CITE &lt;EndNote&gt;&lt;Cite&gt;&lt;Author&gt;Christie&lt;/Author&gt;&lt;Year&gt;2015&lt;/Year&gt;&lt;RecNum&gt;1335&lt;/RecNum&gt;&lt;DisplayText&gt;&lt;style face="superscript"&gt;33&lt;/style&gt;&lt;/DisplayText&gt;&lt;record&gt;&lt;rec-number&gt;1335&lt;/rec-number&gt;&lt;foreign-keys&gt;&lt;key app="EN" db-id="xtf0t0ra65ertreew9cpfr27wxe2xx929tw0" timestamp="1630778346"&gt;1335&lt;/key&gt;&lt;/foreign-keys&gt;&lt;ref-type name="Journal Article"&gt;17&lt;/ref-type&gt;&lt;contributors&gt;&lt;authors&gt;&lt;author&gt;Christie, Andrew E.&lt;/author&gt;&lt;author&gt;Chi, Megan&lt;/author&gt;&lt;/authors&gt;&lt;/contributors&gt;&lt;titles&gt;&lt;title&gt;Prediction of the neuropeptidomes of members of the Astacidea (Crustacea, Decapoda) using publicly accessible transcriptome shotgun assembly (TSA) sequence data&lt;/title&gt;&lt;secondary-title&gt;General and Comparative Endocrinology&lt;/secondary-title&gt;&lt;short-title&gt;Prediction of the neuropeptidomes of members of the Astacidea (Crustacea, Decapoda) using publicly accessible transcriptome shotgun assembly (TSA) sequence data&lt;/short-title&gt;&lt;/titles&gt;&lt;periodical&gt;&lt;full-title&gt;General and Comparative Endocrinology&lt;/full-title&gt;&lt;/periodical&gt;&lt;pages&gt;38-60&lt;/pages&gt;&lt;volume&gt;224&lt;/volume&gt;&lt;keywords&gt;&lt;keyword&gt;Bioinformatics&lt;/keyword&gt;&lt;keyword&gt;Neurohormone&lt;/keyword&gt;&lt;keyword&gt;Neuropeptide&lt;/keyword&gt;&lt;keyword&gt;Transcriptome shotgun assembly&lt;/keyword&gt;&lt;keyword&gt;Crayfish&lt;/keyword&gt;&lt;/keywords&gt;&lt;dates&gt;&lt;year&gt;2015&lt;/year&gt;&lt;pub-dates&gt;&lt;date&gt;2015/12/01/&lt;/date&gt;&lt;/pub-dates&gt;&lt;/dates&gt;&lt;isbn&gt;0016-6480&lt;/isbn&gt;&lt;urls&gt;&lt;related-urls&gt;&lt;url&gt;https://www.sciencedirect.com/science/article/pii/S0016648015001665&lt;/url&gt;&lt;/related-urls&gt;&lt;/urls&gt;&lt;electronic-resource-num&gt;https://doi.org/10.1016/j.ygcen.2015.06.001&lt;/electronic-resource-num&gt;&lt;/record&gt;&lt;/Cite&gt;&lt;/EndNote&gt;</w:instrText>
      </w:r>
      <w:r w:rsidR="009358BF" w:rsidRPr="00BA2ABB">
        <w:fldChar w:fldCharType="separate"/>
      </w:r>
      <w:r w:rsidR="00DA637F" w:rsidRPr="00BA2ABB">
        <w:rPr>
          <w:noProof/>
          <w:vertAlign w:val="superscript"/>
        </w:rPr>
        <w:t>33</w:t>
      </w:r>
      <w:r w:rsidR="009358BF" w:rsidRPr="00BA2ABB">
        <w:fldChar w:fldCharType="end"/>
      </w:r>
      <w:r w:rsidRPr="00BA2ABB">
        <w:t>. Neuropeptide identifications are then confirmed by synthesizing the putative peptide sequence and comparing the MS</w:t>
      </w:r>
      <w:r w:rsidR="00C968FD" w:rsidRPr="00BA2ABB">
        <w:t>/MS</w:t>
      </w:r>
      <w:r w:rsidRPr="00BA2ABB">
        <w:t xml:space="preserve"> spectra from synthetic peptide and biological tissue</w:t>
      </w:r>
      <w:r w:rsidR="009358BF" w:rsidRPr="00BA2ABB">
        <w:fldChar w:fldCharType="begin">
          <w:fldData xml:space="preserve">PEVuZE5vdGU+PENpdGU+PEF1dGhvcj5MaXZuYXQ8L0F1dGhvcj48WWVhcj4yMDE2PC9ZZWFyPjxS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</w:fldData>
        </w:fldChar>
      </w:r>
      <w:r w:rsidR="00DA637F" w:rsidRPr="00BA2ABB">
        <w:instrText xml:space="preserve"> ADDIN EN.CITE </w:instrText>
      </w:r>
      <w:r w:rsidR="00DA637F" w:rsidRPr="00BA2ABB">
        <w:fldChar w:fldCharType="begin">
          <w:fldData xml:space="preserve">PEVuZE5vdGU+PENpdGU+PEF1dGhvcj5MaXZuYXQ8L0F1dGhvcj48WWVhcj4yMDE2PC9ZZWFyPjxS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</w:fldData>
        </w:fldChar>
      </w:r>
      <w:r w:rsidR="00DA637F" w:rsidRPr="00BA2ABB">
        <w:instrText xml:space="preserve"> ADDIN EN.CITE.DATA </w:instrText>
      </w:r>
      <w:r w:rsidR="00DA637F" w:rsidRPr="00BA2ABB">
        <w:fldChar w:fldCharType="end"/>
      </w:r>
      <w:r w:rsidR="009358BF" w:rsidRPr="00BA2ABB">
        <w:fldChar w:fldCharType="separate"/>
      </w:r>
      <w:r w:rsidR="00DA637F" w:rsidRPr="00BA2ABB">
        <w:rPr>
          <w:noProof/>
          <w:vertAlign w:val="superscript"/>
        </w:rPr>
        <w:t>34</w:t>
      </w:r>
      <w:r w:rsidR="009358BF" w:rsidRPr="00BA2ABB">
        <w:fldChar w:fldCharType="end"/>
      </w:r>
      <w:r w:rsidRPr="00BA2ABB">
        <w:t xml:space="preserve">. Even after a sequence is verified, it </w:t>
      </w:r>
      <w:r w:rsidR="00C968FD" w:rsidRPr="00BA2ABB">
        <w:t>is sometimes un</w:t>
      </w:r>
      <w:r w:rsidRPr="00BA2ABB">
        <w:t xml:space="preserve">known whether it is the full neuropeptide sequence or a degradation product. </w:t>
      </w:r>
      <w:r w:rsidR="006A42F3" w:rsidRPr="00BA2ABB">
        <w:t>It is worth noting that differences between MALDI and ESI-MS ionization sources (ESI is a softer ionization method than MALDI) may result in different rates of artificial degradation (</w:t>
      </w:r>
      <w:r w:rsidR="006A42F3" w:rsidRPr="00915CA7">
        <w:t>i.e</w:t>
      </w:r>
      <w:r w:rsidR="006A42F3" w:rsidRPr="00BA2ABB">
        <w:t xml:space="preserve">., in-source fragmentation). </w:t>
      </w:r>
      <w:r w:rsidR="00BB037B" w:rsidRPr="00BA2ABB">
        <w:t>To</w:t>
      </w:r>
      <w:r w:rsidR="006A42F3" w:rsidRPr="00BA2ABB">
        <w:t xml:space="preserve"> distinguish between a truncated version of a peptide from an artificially induced (</w:t>
      </w:r>
      <w:r w:rsidR="006A42F3" w:rsidRPr="00915CA7">
        <w:t>i.e.</w:t>
      </w:r>
      <w:r w:rsidR="006A42F3" w:rsidRPr="00BA2ABB">
        <w:t xml:space="preserve">, not </w:t>
      </w:r>
      <w:r w:rsidR="006A42F3" w:rsidRPr="00BA2ABB">
        <w:rPr>
          <w:i/>
          <w:iCs/>
        </w:rPr>
        <w:t>in vivo</w:t>
      </w:r>
      <w:r w:rsidR="006A42F3" w:rsidRPr="00BA2ABB">
        <w:t xml:space="preserve">) degradation product, the preprohormone processing pathway for that neuropeptide </w:t>
      </w:r>
      <w:r w:rsidR="00C836F2" w:rsidRPr="00BA2ABB">
        <w:t>must</w:t>
      </w:r>
      <w:r w:rsidR="006A42F3" w:rsidRPr="00BA2ABB">
        <w:t xml:space="preserve"> be known. Since this is often not the case, a</w:t>
      </w:r>
      <w:r w:rsidRPr="00BA2ABB">
        <w:t xml:space="preserve"> synthetic</w:t>
      </w:r>
      <w:r w:rsidR="006A42F3" w:rsidRPr="00BA2ABB">
        <w:t xml:space="preserve"> form of the</w:t>
      </w:r>
      <w:r w:rsidRPr="00BA2ABB">
        <w:t xml:space="preserve"> peptide should be used in physiological assays and verified for biological activity.</w:t>
      </w:r>
    </w:p>
    <w:p w14:paraId="504DC73D" w14:textId="77777777" w:rsidR="0080533D" w:rsidRPr="00BA2ABB" w:rsidRDefault="0080533D" w:rsidP="007C45A4"/>
    <w:p w14:paraId="2CAA7A18" w14:textId="4351A2AC" w:rsidR="008871FF" w:rsidRPr="00BA2ABB" w:rsidRDefault="008871FF" w:rsidP="007C45A4">
      <w:r w:rsidRPr="00BA2ABB">
        <w:t xml:space="preserve">Overall, the workflow exemplified here for neuropeptide analysis can benefit a variety of different fields. It fills a technical gap within middle-down MS analysis of peptides because it is optimized for endogenous peptides that are smaller than proteins typically analyzed by bottom-up or top-down MS analyses. Therefore, the sample preparation methods utilized by </w:t>
      </w:r>
      <w:proofErr w:type="spellStart"/>
      <w:r w:rsidRPr="00BA2ABB">
        <w:t>neuropeptidomics</w:t>
      </w:r>
      <w:proofErr w:type="spellEnd"/>
      <w:r w:rsidRPr="00BA2ABB">
        <w:t xml:space="preserve"> should be largely translatable to other bioactive endogenous peptides, such as those targeted by medicinal chemists for antibacterial properties</w:t>
      </w:r>
      <w:r w:rsidR="009358BF" w:rsidRPr="00BA2ABB">
        <w:fldChar w:fldCharType="begin"/>
      </w:r>
      <w:r w:rsidR="00DA637F" w:rsidRPr="00BA2ABB">
        <w:instrText xml:space="preserve"> ADDIN EN.CITE &lt;EndNote&gt;&lt;Cite&gt;&lt;Author&gt;Lehrer&lt;/Author&gt;&lt;Year&gt;1992&lt;/Year&gt;&lt;RecNum&gt;1341&lt;/RecNum&gt;&lt;DisplayText&gt;&lt;style face="superscript"&gt;35&lt;/style&gt;&lt;/DisplayText&gt;&lt;record&gt;&lt;rec-number&gt;1341&lt;/rec-number&gt;&lt;foreign-keys&gt;&lt;key app="EN" db-id="xtf0t0ra65ertreew9cpfr27wxe2xx929tw0" timestamp="1630778720"&gt;1341&lt;/key&gt;&lt;/foreign-keys&gt;&lt;ref-type name="Journal Article"&gt;17&lt;/ref-type&gt;&lt;contributors&gt;&lt;authors&gt;&lt;author&gt;Lehrer, R. I.&lt;/author&gt;&lt;author&gt;Ganz, T.&lt;/author&gt;&lt;/authors&gt;&lt;/contributors&gt;&lt;auth-address&gt;Department of Medicine, University of California, Los Angeles 90024.&lt;/auth-address&gt;&lt;titles&gt;&lt;title&gt;Defensins: endogenous antibiotic peptides from human leukocytes&lt;/title&gt;&lt;secondary-title&gt;Ciba Found Symp&lt;/secondary-title&gt;&lt;/titles&gt;&lt;periodical&gt;&lt;full-title&gt;Ciba Found Symp&lt;/full-title&gt;&lt;/periodical&gt;&lt;pages&gt;276-90; discussion 290-3&lt;/pages&gt;&lt;volume&gt;171&lt;/volume&gt;&lt;edition&gt;1992/01/01&lt;/edition&gt;&lt;keywords&gt;&lt;keyword&gt;Amino Acid Sequence&lt;/keyword&gt;&lt;keyword&gt;Animals&lt;/keyword&gt;&lt;keyword&gt;Anti-Bacterial Agents/*blood&lt;/keyword&gt;&lt;keyword&gt;Antifungal Agents/*blood&lt;/keyword&gt;&lt;keyword&gt;Blood Bactericidal Activity/physiology&lt;/keyword&gt;&lt;keyword&gt;Blood Proteins/*biosynthesis&lt;/keyword&gt;&lt;keyword&gt;Defensins&lt;/keyword&gt;&lt;keyword&gt;Humans&lt;/keyword&gt;&lt;keyword&gt;Leukocytes/*metabolism&lt;/keyword&gt;&lt;keyword&gt;Molecular Sequence Data&lt;/keyword&gt;&lt;keyword&gt;*Peptide Biosynthesis&lt;/keyword&gt;&lt;keyword&gt;Sequence Homology, Amino Acid&lt;/keyword&gt;&lt;/keywords&gt;&lt;dates&gt;&lt;year&gt;1992&lt;/year&gt;&lt;/dates&gt;&lt;isbn&gt;0300-5208 (Print)&amp;#xD;0300-5208 (Linking)&lt;/isbn&gt;&lt;accession-num&gt;1302183&lt;/accession-num&gt;&lt;urls&gt;&lt;related-urls&gt;&lt;url&gt;https://www.ncbi.nlm.nih.gov/pubmed/1302183&lt;/url&gt;&lt;/related-urls&gt;&lt;/urls&gt;&lt;electronic-resource-num&gt;10.1002/9780470514344.ch16&lt;/electronic-resource-num&gt;&lt;/record&gt;&lt;/Cite&gt;&lt;/EndNote&gt;</w:instrText>
      </w:r>
      <w:r w:rsidR="009358BF" w:rsidRPr="00BA2ABB">
        <w:fldChar w:fldCharType="separate"/>
      </w:r>
      <w:r w:rsidR="00DA637F" w:rsidRPr="00BA2ABB">
        <w:rPr>
          <w:noProof/>
          <w:vertAlign w:val="superscript"/>
        </w:rPr>
        <w:t>35</w:t>
      </w:r>
      <w:r w:rsidR="009358BF" w:rsidRPr="00BA2ABB">
        <w:fldChar w:fldCharType="end"/>
      </w:r>
      <w:r w:rsidRPr="00BA2ABB">
        <w:t xml:space="preserve">. A benefit of this protocol is that it utilizes common instruments from popular vendors offering an additional degree of translatability as well. In this way, the workflow can be used in academic and commercial settings, such as screening for pharmaceutical drug candidates or drug targets. </w:t>
      </w:r>
    </w:p>
    <w:p w14:paraId="65FC7DA6" w14:textId="77777777" w:rsidR="008871FF" w:rsidRPr="00BA2ABB" w:rsidRDefault="008871FF" w:rsidP="007C45A4">
      <w:pPr>
        <w:rPr>
          <w:color w:val="000000"/>
        </w:rPr>
      </w:pPr>
    </w:p>
    <w:p w14:paraId="59F37CC4" w14:textId="26DB6DD3" w:rsidR="006E4797" w:rsidRPr="00BA2ABB" w:rsidRDefault="00551D82" w:rsidP="007C45A4">
      <w:pPr>
        <w:pBdr>
          <w:top w:val="nil"/>
          <w:left w:val="nil"/>
          <w:bottom w:val="nil"/>
          <w:right w:val="nil"/>
          <w:between w:val="nil"/>
        </w:pBdr>
        <w:rPr>
          <w:color w:val="808080"/>
        </w:rPr>
      </w:pPr>
      <w:r w:rsidRPr="00BA2ABB">
        <w:rPr>
          <w:b/>
          <w:color w:val="000000"/>
        </w:rPr>
        <w:t>ACKNOWLEDGMENTS:</w:t>
      </w:r>
      <w:r w:rsidR="00DE7E6F" w:rsidRPr="00BA2ABB">
        <w:rPr>
          <w:b/>
          <w:color w:val="000000"/>
        </w:rPr>
        <w:t xml:space="preserve"> </w:t>
      </w:r>
    </w:p>
    <w:p w14:paraId="38B9C657" w14:textId="1B5E8E6B" w:rsidR="000E64E4" w:rsidRPr="00BA2ABB" w:rsidRDefault="000E64E4" w:rsidP="007C45A4">
      <w:r w:rsidRPr="00BA2ABB">
        <w:t xml:space="preserve">This research was supported by National Science Foundation (CHE-1710140 and CHE-2108223) and National Institutes of Health (NIH) through grant R01DK071801. </w:t>
      </w:r>
      <w:r w:rsidR="00267603" w:rsidRPr="00BA2ABB">
        <w:t xml:space="preserve">A.P. was supported in part by the NIH Chemistry–Biology Interface Training Grant (T32 GM008505). </w:t>
      </w:r>
      <w:r w:rsidR="007B3C26" w:rsidRPr="00BA2ABB">
        <w:t xml:space="preserve">N.V.Q. was supported in part by the National Institutes of Health, under the Ruth L. </w:t>
      </w:r>
      <w:proofErr w:type="spellStart"/>
      <w:r w:rsidR="007B3C26" w:rsidRPr="00BA2ABB">
        <w:t>Kirschstein</w:t>
      </w:r>
      <w:proofErr w:type="spellEnd"/>
      <w:r w:rsidR="007B3C26" w:rsidRPr="00BA2ABB">
        <w:t xml:space="preserve"> National Research Service Award from the National Heart Lung and Blood Institute to the University of Wisconsin-</w:t>
      </w:r>
      <w:r w:rsidR="007B3C26" w:rsidRPr="00BA2ABB">
        <w:lastRenderedPageBreak/>
        <w:t>Madison Cardiovascular Research Center (T32 HL007936)</w:t>
      </w:r>
      <w:r w:rsidR="009358BF" w:rsidRPr="00BA2ABB">
        <w:t>.</w:t>
      </w:r>
      <w:r w:rsidR="00267603" w:rsidRPr="00BA2ABB">
        <w:t xml:space="preserve"> L.L. </w:t>
      </w:r>
      <w:r w:rsidRPr="00BA2ABB">
        <w:t xml:space="preserve">would like to </w:t>
      </w:r>
      <w:r w:rsidR="00267603" w:rsidRPr="00BA2ABB">
        <w:t>acknowledge</w:t>
      </w:r>
      <w:r w:rsidRPr="00BA2ABB">
        <w:t xml:space="preserve"> NIH grants R56 MH110215, </w:t>
      </w:r>
      <w:r w:rsidR="001A2190" w:rsidRPr="00BA2ABB">
        <w:rPr>
          <w:color w:val="000000"/>
        </w:rPr>
        <w:t xml:space="preserve">S10RR029531, and </w:t>
      </w:r>
      <w:r w:rsidR="001A2190" w:rsidRPr="00BA2ABB">
        <w:t xml:space="preserve">S10OD025084, as well as </w:t>
      </w:r>
      <w:r w:rsidRPr="00BA2ABB">
        <w:t>funding support from a Vilas Distinguished Achievement Professorship and Charles Melbourne Johnson Professorship with funding provided by the Wisconsin Alumni Research Foundation and University of Wisconsin-Madison School of Pharmacy.</w:t>
      </w:r>
    </w:p>
    <w:p w14:paraId="0E2DEE29" w14:textId="77777777" w:rsidR="007B3C26" w:rsidRPr="00BA2ABB" w:rsidRDefault="007B3C26" w:rsidP="007C45A4">
      <w:pPr>
        <w:rPr>
          <w:b/>
        </w:rPr>
      </w:pPr>
    </w:p>
    <w:p w14:paraId="5E703EBA" w14:textId="4B10EFC6" w:rsidR="006E4797" w:rsidRPr="00BA2ABB" w:rsidRDefault="00551D82" w:rsidP="007C45A4">
      <w:pPr>
        <w:pBdr>
          <w:top w:val="nil"/>
          <w:left w:val="nil"/>
          <w:bottom w:val="nil"/>
          <w:right w:val="nil"/>
          <w:between w:val="nil"/>
        </w:pBdr>
        <w:rPr>
          <w:color w:val="808080"/>
        </w:rPr>
      </w:pPr>
      <w:r w:rsidRPr="00BA2ABB">
        <w:rPr>
          <w:b/>
          <w:color w:val="000000"/>
        </w:rPr>
        <w:t>DISCLOSURES:</w:t>
      </w:r>
      <w:r w:rsidR="00DE7E6F" w:rsidRPr="00BA2ABB">
        <w:rPr>
          <w:b/>
          <w:color w:val="000000"/>
        </w:rPr>
        <w:t xml:space="preserve"> </w:t>
      </w:r>
    </w:p>
    <w:p w14:paraId="132340D6" w14:textId="61FADE45" w:rsidR="006E4797" w:rsidRPr="00BA2ABB" w:rsidRDefault="007B3C26" w:rsidP="007C45A4">
      <w:r w:rsidRPr="00BA2ABB">
        <w:t>The authors have nothing to disclose.</w:t>
      </w:r>
    </w:p>
    <w:p w14:paraId="4A7B0E5C" w14:textId="77777777" w:rsidR="006E4797" w:rsidRPr="00BA2ABB" w:rsidRDefault="006E4797" w:rsidP="007C45A4">
      <w:pPr>
        <w:rPr>
          <w:color w:val="000000"/>
        </w:rPr>
      </w:pPr>
    </w:p>
    <w:p w14:paraId="6DE2B73C" w14:textId="34DB38F0" w:rsidR="006E4797" w:rsidRPr="00BA2ABB" w:rsidRDefault="00551D82" w:rsidP="007C45A4">
      <w:pPr>
        <w:rPr>
          <w:b/>
          <w:color w:val="000000"/>
        </w:rPr>
      </w:pPr>
      <w:r w:rsidRPr="00BA2ABB">
        <w:rPr>
          <w:b/>
        </w:rPr>
        <w:t>REFERENCES:</w:t>
      </w:r>
      <w:r w:rsidRPr="00BA2ABB">
        <w:t xml:space="preserve"> </w:t>
      </w:r>
    </w:p>
    <w:p w14:paraId="6246CFEE" w14:textId="516FC204" w:rsidR="00DA637F" w:rsidRPr="00BA2ABB" w:rsidRDefault="006D49B0" w:rsidP="00915CA7">
      <w:pPr>
        <w:pStyle w:val="EndNoteBibliography"/>
      </w:pPr>
      <w:r w:rsidRPr="0003030E">
        <w:rPr>
          <w:color w:val="7F7F7F"/>
        </w:rPr>
        <w:fldChar w:fldCharType="begin"/>
      </w:r>
      <w:r w:rsidRPr="00BA2ABB">
        <w:rPr>
          <w:color w:val="7F7F7F"/>
        </w:rPr>
        <w:instrText xml:space="preserve"> ADDIN EN.REFLIST </w:instrText>
      </w:r>
      <w:r w:rsidRPr="0003030E">
        <w:rPr>
          <w:color w:val="7F7F7F"/>
        </w:rPr>
        <w:fldChar w:fldCharType="separate"/>
      </w:r>
      <w:r w:rsidR="00DA637F" w:rsidRPr="00BA2ABB">
        <w:t>1</w:t>
      </w:r>
      <w:r w:rsidR="00DA637F" w:rsidRPr="00BA2ABB">
        <w:tab/>
        <w:t>Hökfelt, T.</w:t>
      </w:r>
      <w:r w:rsidR="00DA637F" w:rsidRPr="00BA2ABB">
        <w:rPr>
          <w:i/>
        </w:rPr>
        <w:t xml:space="preserve"> </w:t>
      </w:r>
      <w:r w:rsidR="00DA637F" w:rsidRPr="00915CA7">
        <w:rPr>
          <w:iCs/>
        </w:rPr>
        <w:t>et al.</w:t>
      </w:r>
      <w:r w:rsidR="00DA637F" w:rsidRPr="00BA2ABB">
        <w:t xml:space="preserve"> Neuropeptides — an overview. </w:t>
      </w:r>
      <w:r w:rsidR="00DA637F" w:rsidRPr="00BA2ABB">
        <w:rPr>
          <w:i/>
        </w:rPr>
        <w:t>Neuropharmacology.</w:t>
      </w:r>
      <w:r w:rsidR="00DA637F" w:rsidRPr="00BA2ABB">
        <w:t xml:space="preserve"> </w:t>
      </w:r>
      <w:r w:rsidR="00DA637F" w:rsidRPr="00BA2ABB">
        <w:rPr>
          <w:b/>
        </w:rPr>
        <w:t>39</w:t>
      </w:r>
      <w:r w:rsidR="00DA637F" w:rsidRPr="00BA2ABB">
        <w:t xml:space="preserve"> (8), 1337</w:t>
      </w:r>
      <w:r w:rsidR="00031919" w:rsidRPr="00BA2ABB">
        <w:t>–</w:t>
      </w:r>
      <w:r w:rsidR="00DA637F" w:rsidRPr="00BA2ABB">
        <w:t>1356 (2000).</w:t>
      </w:r>
    </w:p>
    <w:p w14:paraId="11349137" w14:textId="53D021CA" w:rsidR="00DA637F" w:rsidRPr="00BA2ABB" w:rsidRDefault="00DA637F" w:rsidP="00915CA7">
      <w:pPr>
        <w:pStyle w:val="EndNoteBibliography"/>
      </w:pPr>
      <w:r w:rsidRPr="00BA2ABB">
        <w:t>2</w:t>
      </w:r>
      <w:r w:rsidRPr="00BA2ABB">
        <w:tab/>
        <w:t>Radhakrishnan, V.</w:t>
      </w:r>
      <w:r w:rsidR="00BE399A" w:rsidRPr="00BA2ABB">
        <w:t xml:space="preserve">, </w:t>
      </w:r>
      <w:r w:rsidRPr="00BA2ABB">
        <w:t xml:space="preserve">Henry, J. L. Electrophysiology of neuropeptides in the sensory spinal cord. </w:t>
      </w:r>
      <w:r w:rsidRPr="00BA2ABB">
        <w:rPr>
          <w:i/>
        </w:rPr>
        <w:t>Prog</w:t>
      </w:r>
      <w:r w:rsidR="0092434B" w:rsidRPr="00BA2ABB">
        <w:rPr>
          <w:i/>
        </w:rPr>
        <w:t>ress in</w:t>
      </w:r>
      <w:r w:rsidRPr="00BA2ABB">
        <w:rPr>
          <w:i/>
        </w:rPr>
        <w:t xml:space="preserve"> Brain Res</w:t>
      </w:r>
      <w:r w:rsidR="0092434B" w:rsidRPr="00BA2ABB">
        <w:rPr>
          <w:i/>
        </w:rPr>
        <w:t>earch</w:t>
      </w:r>
      <w:r w:rsidRPr="00BA2ABB">
        <w:rPr>
          <w:i/>
        </w:rPr>
        <w:t>.</w:t>
      </w:r>
      <w:r w:rsidRPr="00BA2ABB">
        <w:t xml:space="preserve"> </w:t>
      </w:r>
      <w:r w:rsidRPr="00BA2ABB">
        <w:rPr>
          <w:b/>
        </w:rPr>
        <w:t>104</w:t>
      </w:r>
      <w:r w:rsidRPr="00BA2ABB">
        <w:t>, 175</w:t>
      </w:r>
      <w:r w:rsidR="00031919" w:rsidRPr="00BA2ABB">
        <w:t>–</w:t>
      </w:r>
      <w:r w:rsidRPr="00BA2ABB">
        <w:t>195 (1995).</w:t>
      </w:r>
    </w:p>
    <w:p w14:paraId="04404510" w14:textId="725273D0" w:rsidR="00DA637F" w:rsidRPr="00BA2ABB" w:rsidRDefault="00DA637F" w:rsidP="00915CA7">
      <w:pPr>
        <w:pStyle w:val="EndNoteBibliography"/>
      </w:pPr>
      <w:r w:rsidRPr="00BA2ABB">
        <w:t>3</w:t>
      </w:r>
      <w:r w:rsidRPr="00BA2ABB">
        <w:tab/>
        <w:t>N</w:t>
      </w:r>
      <w:r w:rsidR="00986827" w:rsidRPr="00BA2ABB">
        <w:t>ä</w:t>
      </w:r>
      <w:r w:rsidRPr="00BA2ABB">
        <w:t>ssel, D. R.</w:t>
      </w:r>
      <w:r w:rsidR="00835B76" w:rsidRPr="00BA2ABB">
        <w:t xml:space="preserve">, </w:t>
      </w:r>
      <w:r w:rsidRPr="00BA2ABB">
        <w:t>Ekstr</w:t>
      </w:r>
      <w:r w:rsidR="00986827" w:rsidRPr="00BA2ABB">
        <w:t>ö</w:t>
      </w:r>
      <w:r w:rsidRPr="00BA2ABB">
        <w:t xml:space="preserve">m, P. Detection of neuropeptides by immunocytochemistry. </w:t>
      </w:r>
      <w:r w:rsidRPr="00BA2ABB">
        <w:rPr>
          <w:i/>
        </w:rPr>
        <w:t xml:space="preserve">Methods </w:t>
      </w:r>
      <w:r w:rsidR="00986827" w:rsidRPr="00BA2ABB">
        <w:rPr>
          <w:i/>
        </w:rPr>
        <w:t xml:space="preserve">in </w:t>
      </w:r>
      <w:r w:rsidRPr="00BA2ABB">
        <w:rPr>
          <w:i/>
        </w:rPr>
        <w:t>Mol</w:t>
      </w:r>
      <w:r w:rsidR="0069581D" w:rsidRPr="00BA2ABB">
        <w:rPr>
          <w:i/>
        </w:rPr>
        <w:t>ecular</w:t>
      </w:r>
      <w:r w:rsidRPr="00BA2ABB">
        <w:rPr>
          <w:i/>
        </w:rPr>
        <w:t xml:space="preserve"> Biol</w:t>
      </w:r>
      <w:r w:rsidR="0069581D" w:rsidRPr="00BA2ABB">
        <w:rPr>
          <w:i/>
        </w:rPr>
        <w:t>ogy (clifton, N.J.)</w:t>
      </w:r>
      <w:r w:rsidRPr="00BA2ABB">
        <w:rPr>
          <w:i/>
        </w:rPr>
        <w:t>.</w:t>
      </w:r>
      <w:r w:rsidRPr="00BA2ABB">
        <w:t xml:space="preserve"> </w:t>
      </w:r>
      <w:r w:rsidRPr="00BA2ABB">
        <w:rPr>
          <w:b/>
        </w:rPr>
        <w:t>72</w:t>
      </w:r>
      <w:r w:rsidR="0069581D" w:rsidRPr="00BA2ABB">
        <w:t xml:space="preserve">, </w:t>
      </w:r>
      <w:r w:rsidRPr="00BA2ABB">
        <w:t>71</w:t>
      </w:r>
      <w:r w:rsidR="00031919" w:rsidRPr="00BA2ABB">
        <w:t>–</w:t>
      </w:r>
      <w:r w:rsidRPr="00BA2ABB">
        <w:t>101 (1997).</w:t>
      </w:r>
    </w:p>
    <w:p w14:paraId="5E01587E" w14:textId="4C3D5701" w:rsidR="00DA637F" w:rsidRPr="00BA2ABB" w:rsidRDefault="00DA637F" w:rsidP="00915CA7">
      <w:pPr>
        <w:pStyle w:val="EndNoteBibliography"/>
      </w:pPr>
      <w:r w:rsidRPr="00BA2ABB">
        <w:t>4</w:t>
      </w:r>
      <w:r w:rsidRPr="00BA2ABB">
        <w:tab/>
        <w:t>Martins, J.</w:t>
      </w:r>
      <w:r w:rsidRPr="00BA2ABB">
        <w:rPr>
          <w:i/>
        </w:rPr>
        <w:t xml:space="preserve"> </w:t>
      </w:r>
      <w:r w:rsidRPr="00915CA7">
        <w:rPr>
          <w:iCs/>
        </w:rPr>
        <w:t>et al.</w:t>
      </w:r>
      <w:r w:rsidRPr="00BA2ABB">
        <w:t xml:space="preserve"> Activation of Neuropeptide Y Receptors Modulates Retinal Ganglion Cell Physiology and Exerts Neuroprotective Actions In Vitro. </w:t>
      </w:r>
      <w:r w:rsidRPr="00BA2ABB">
        <w:rPr>
          <w:i/>
        </w:rPr>
        <w:t>ASN Neuro.</w:t>
      </w:r>
      <w:r w:rsidRPr="00BA2ABB">
        <w:t xml:space="preserve"> </w:t>
      </w:r>
      <w:r w:rsidRPr="00BA2ABB">
        <w:rPr>
          <w:b/>
        </w:rPr>
        <w:t>7</w:t>
      </w:r>
      <w:r w:rsidRPr="00BA2ABB">
        <w:t xml:space="preserve"> (4), </w:t>
      </w:r>
      <w:r w:rsidR="00451462" w:rsidRPr="00BA2ABB">
        <w:t>1759</w:t>
      </w:r>
      <w:r w:rsidR="00683B36" w:rsidRPr="00BA2ABB">
        <w:t xml:space="preserve">091415598292 </w:t>
      </w:r>
      <w:r w:rsidRPr="00BA2ABB">
        <w:t>(2015).</w:t>
      </w:r>
    </w:p>
    <w:p w14:paraId="6B78FE9B" w14:textId="4789FF9E" w:rsidR="00DA637F" w:rsidRPr="00BA2ABB" w:rsidRDefault="00DA637F" w:rsidP="00915CA7">
      <w:pPr>
        <w:pStyle w:val="EndNoteBibliography"/>
      </w:pPr>
      <w:r w:rsidRPr="00BA2ABB">
        <w:t>5</w:t>
      </w:r>
      <w:r w:rsidRPr="00BA2ABB">
        <w:tab/>
        <w:t>Ra</w:t>
      </w:r>
      <w:r w:rsidR="005A399F" w:rsidRPr="00BA2ABB">
        <w:t>c</w:t>
      </w:r>
      <w:r w:rsidRPr="00BA2ABB">
        <w:t>aityte, K., Lutz, E. S. M., Unger, K. K., Lubda, D.</w:t>
      </w:r>
      <w:r w:rsidR="000453C3" w:rsidRPr="00BA2ABB">
        <w:t xml:space="preserve">, </w:t>
      </w:r>
      <w:r w:rsidRPr="00BA2ABB">
        <w:t>Boos, K. S. Analysis of neuropeptide Y and its metabolites by high-performance liquid chromatography</w:t>
      </w:r>
      <w:r w:rsidR="000453C3" w:rsidRPr="00BA2ABB">
        <w:t>-</w:t>
      </w:r>
      <w:r w:rsidRPr="00BA2ABB">
        <w:t xml:space="preserve">electrospray ionization mass spectrometry and integrated sample clean-up with a novel restricted-access sulphonic acid cation exchanger. </w:t>
      </w:r>
      <w:r w:rsidRPr="00BA2ABB">
        <w:rPr>
          <w:i/>
        </w:rPr>
        <w:t>Journal of Chromatography</w:t>
      </w:r>
      <w:r w:rsidR="003D5D69" w:rsidRPr="00BA2ABB">
        <w:rPr>
          <w:i/>
        </w:rPr>
        <w:t>.</w:t>
      </w:r>
      <w:r w:rsidRPr="00BA2ABB">
        <w:rPr>
          <w:i/>
        </w:rPr>
        <w:t xml:space="preserve"> A.</w:t>
      </w:r>
      <w:r w:rsidRPr="00BA2ABB">
        <w:t xml:space="preserve"> </w:t>
      </w:r>
      <w:r w:rsidRPr="00BA2ABB">
        <w:rPr>
          <w:b/>
        </w:rPr>
        <w:t>890</w:t>
      </w:r>
      <w:r w:rsidRPr="00BA2ABB">
        <w:t xml:space="preserve"> (1), 135</w:t>
      </w:r>
      <w:r w:rsidR="00031919" w:rsidRPr="00BA2ABB">
        <w:t>–</w:t>
      </w:r>
      <w:r w:rsidRPr="00BA2ABB">
        <w:t>144 (2000).</w:t>
      </w:r>
    </w:p>
    <w:p w14:paraId="623F80A2" w14:textId="14203E52" w:rsidR="00DA637F" w:rsidRPr="00BA2ABB" w:rsidRDefault="00DA637F" w:rsidP="00915CA7">
      <w:pPr>
        <w:pStyle w:val="EndNoteBibliography"/>
      </w:pPr>
      <w:r w:rsidRPr="00BA2ABB">
        <w:t>6</w:t>
      </w:r>
      <w:r w:rsidRPr="00BA2ABB">
        <w:tab/>
        <w:t>Salisbury, J. P.</w:t>
      </w:r>
      <w:r w:rsidRPr="00BA2ABB">
        <w:rPr>
          <w:i/>
        </w:rPr>
        <w:t xml:space="preserve"> </w:t>
      </w:r>
      <w:r w:rsidRPr="00915CA7">
        <w:rPr>
          <w:iCs/>
        </w:rPr>
        <w:t>et al.</w:t>
      </w:r>
      <w:r w:rsidRPr="00BA2ABB">
        <w:t xml:space="preserve"> A rapid MALDI-TOF mass spectrometry workflow for Drosophila melanogaster differential neuropeptidomics. </w:t>
      </w:r>
      <w:r w:rsidRPr="00BA2ABB">
        <w:rPr>
          <w:i/>
        </w:rPr>
        <w:t>Mol</w:t>
      </w:r>
      <w:r w:rsidR="005D3DF4" w:rsidRPr="00BA2ABB">
        <w:rPr>
          <w:i/>
        </w:rPr>
        <w:t>ecular</w:t>
      </w:r>
      <w:r w:rsidRPr="00BA2ABB">
        <w:rPr>
          <w:i/>
        </w:rPr>
        <w:t xml:space="preserve"> Brain.</w:t>
      </w:r>
      <w:r w:rsidRPr="00BA2ABB">
        <w:t xml:space="preserve"> </w:t>
      </w:r>
      <w:r w:rsidRPr="00BA2ABB">
        <w:rPr>
          <w:b/>
        </w:rPr>
        <w:t>6</w:t>
      </w:r>
      <w:r w:rsidR="005D3DF4" w:rsidRPr="00BA2ABB">
        <w:rPr>
          <w:b/>
        </w:rPr>
        <w:t>,</w:t>
      </w:r>
      <w:r w:rsidRPr="00BA2ABB">
        <w:t xml:space="preserve"> 60 (2013).</w:t>
      </w:r>
    </w:p>
    <w:p w14:paraId="019CA282" w14:textId="7BF8AD21" w:rsidR="00DA637F" w:rsidRPr="00BA2ABB" w:rsidRDefault="00DA637F" w:rsidP="00915CA7">
      <w:pPr>
        <w:pStyle w:val="EndNoteBibliography"/>
      </w:pPr>
      <w:r w:rsidRPr="00BA2ABB">
        <w:t>7</w:t>
      </w:r>
      <w:r w:rsidRPr="00BA2ABB">
        <w:tab/>
        <w:t>Schmerberg, C. M.</w:t>
      </w:r>
      <w:r w:rsidR="008426E9" w:rsidRPr="00BA2ABB">
        <w:t xml:space="preserve">, </w:t>
      </w:r>
      <w:r w:rsidRPr="00BA2ABB">
        <w:t xml:space="preserve">Li, L. Function-driven discovery of neuropeptides with mass spectrometry-based tools. </w:t>
      </w:r>
      <w:r w:rsidRPr="00BA2ABB">
        <w:rPr>
          <w:i/>
        </w:rPr>
        <w:t xml:space="preserve">Protein </w:t>
      </w:r>
      <w:r w:rsidR="008426E9" w:rsidRPr="00BA2ABB">
        <w:rPr>
          <w:i/>
        </w:rPr>
        <w:t xml:space="preserve">and </w:t>
      </w:r>
      <w:r w:rsidRPr="00BA2ABB">
        <w:rPr>
          <w:i/>
        </w:rPr>
        <w:t>Pept</w:t>
      </w:r>
      <w:r w:rsidR="008426E9" w:rsidRPr="00BA2ABB">
        <w:rPr>
          <w:i/>
        </w:rPr>
        <w:t>ide</w:t>
      </w:r>
      <w:r w:rsidRPr="00BA2ABB">
        <w:rPr>
          <w:i/>
        </w:rPr>
        <w:t xml:space="preserve"> Lett</w:t>
      </w:r>
      <w:r w:rsidR="008426E9" w:rsidRPr="00BA2ABB">
        <w:rPr>
          <w:i/>
        </w:rPr>
        <w:t>ers</w:t>
      </w:r>
      <w:r w:rsidRPr="00BA2ABB">
        <w:rPr>
          <w:i/>
        </w:rPr>
        <w:t>.</w:t>
      </w:r>
      <w:r w:rsidRPr="00BA2ABB">
        <w:t xml:space="preserve"> </w:t>
      </w:r>
      <w:r w:rsidRPr="00BA2ABB">
        <w:rPr>
          <w:b/>
        </w:rPr>
        <w:t>20</w:t>
      </w:r>
      <w:r w:rsidRPr="00BA2ABB">
        <w:t xml:space="preserve"> (6), 681</w:t>
      </w:r>
      <w:r w:rsidR="00031919" w:rsidRPr="00BA2ABB">
        <w:t>–</w:t>
      </w:r>
      <w:r w:rsidRPr="00BA2ABB">
        <w:t>694 (2013).</w:t>
      </w:r>
    </w:p>
    <w:p w14:paraId="238068FF" w14:textId="1BABE67B" w:rsidR="00DA637F" w:rsidRPr="00BA2ABB" w:rsidRDefault="00DA637F" w:rsidP="00915CA7">
      <w:pPr>
        <w:pStyle w:val="EndNoteBibliography"/>
      </w:pPr>
      <w:r w:rsidRPr="00BA2ABB">
        <w:t>8</w:t>
      </w:r>
      <w:r w:rsidRPr="00BA2ABB">
        <w:tab/>
        <w:t xml:space="preserve">Lee, J. E. Neuropeptidomics: Mass Spectrometry-Based Identification and Quantitation of Neuropeptides. </w:t>
      </w:r>
      <w:r w:rsidRPr="00BA2ABB">
        <w:rPr>
          <w:i/>
        </w:rPr>
        <w:t xml:space="preserve">Genomics </w:t>
      </w:r>
      <w:r w:rsidR="002903D9" w:rsidRPr="00BA2ABB">
        <w:rPr>
          <w:i/>
        </w:rPr>
        <w:t xml:space="preserve">&amp; </w:t>
      </w:r>
      <w:r w:rsidRPr="00BA2ABB">
        <w:rPr>
          <w:i/>
        </w:rPr>
        <w:t>Inform</w:t>
      </w:r>
      <w:r w:rsidR="00B626DA" w:rsidRPr="00BA2ABB">
        <w:rPr>
          <w:i/>
        </w:rPr>
        <w:t>atics</w:t>
      </w:r>
      <w:r w:rsidRPr="00BA2ABB">
        <w:rPr>
          <w:i/>
        </w:rPr>
        <w:t>.</w:t>
      </w:r>
      <w:r w:rsidRPr="00BA2ABB">
        <w:t xml:space="preserve"> </w:t>
      </w:r>
      <w:r w:rsidRPr="00BA2ABB">
        <w:rPr>
          <w:b/>
        </w:rPr>
        <w:t>14</w:t>
      </w:r>
      <w:r w:rsidRPr="00BA2ABB">
        <w:t xml:space="preserve"> (1), 12</w:t>
      </w:r>
      <w:r w:rsidR="00031919" w:rsidRPr="00BA2ABB">
        <w:t>–</w:t>
      </w:r>
      <w:r w:rsidRPr="00BA2ABB">
        <w:t>19 (2016).</w:t>
      </w:r>
    </w:p>
    <w:p w14:paraId="4406D3AF" w14:textId="50AAAECF" w:rsidR="00DA637F" w:rsidRPr="00BA2ABB" w:rsidRDefault="00DA637F" w:rsidP="00915CA7">
      <w:pPr>
        <w:pStyle w:val="EndNoteBibliography"/>
      </w:pPr>
      <w:r w:rsidRPr="00BA2ABB">
        <w:t>9</w:t>
      </w:r>
      <w:r w:rsidRPr="00BA2ABB">
        <w:tab/>
        <w:t>Sauer, C. S., Phetsanthad, A., Riusech, O. L.</w:t>
      </w:r>
      <w:r w:rsidR="00B86E1E" w:rsidRPr="00BA2ABB">
        <w:t xml:space="preserve">, </w:t>
      </w:r>
      <w:r w:rsidRPr="00BA2ABB">
        <w:t xml:space="preserve">Li, L. Developing mass spectrometry for the quantitative analysis of neuropeptides. </w:t>
      </w:r>
      <w:r w:rsidRPr="00BA2ABB">
        <w:rPr>
          <w:i/>
        </w:rPr>
        <w:t>Expert Rev</w:t>
      </w:r>
      <w:r w:rsidR="001A399B" w:rsidRPr="00BA2ABB">
        <w:rPr>
          <w:i/>
        </w:rPr>
        <w:t>iew of</w:t>
      </w:r>
      <w:r w:rsidRPr="00BA2ABB">
        <w:rPr>
          <w:i/>
        </w:rPr>
        <w:t xml:space="preserve"> Proteomics.</w:t>
      </w:r>
      <w:r w:rsidR="00031919" w:rsidRPr="00BA2ABB">
        <w:t xml:space="preserve"> 18 (7), 607–621 </w:t>
      </w:r>
      <w:r w:rsidRPr="00BA2ABB">
        <w:t>(2021).</w:t>
      </w:r>
    </w:p>
    <w:p w14:paraId="251DE7DD" w14:textId="274BF569" w:rsidR="00DA637F" w:rsidRPr="00BA2ABB" w:rsidRDefault="00DA637F" w:rsidP="00915CA7">
      <w:pPr>
        <w:pStyle w:val="EndNoteBibliography"/>
      </w:pPr>
      <w:r w:rsidRPr="00BA2ABB">
        <w:t>10</w:t>
      </w:r>
      <w:r w:rsidRPr="00BA2ABB">
        <w:tab/>
        <w:t>Pratavieira, M.</w:t>
      </w:r>
      <w:r w:rsidRPr="00BA2ABB">
        <w:rPr>
          <w:i/>
        </w:rPr>
        <w:t xml:space="preserve"> </w:t>
      </w:r>
      <w:r w:rsidRPr="00915CA7">
        <w:rPr>
          <w:iCs/>
        </w:rPr>
        <w:t>et al.</w:t>
      </w:r>
      <w:r w:rsidRPr="00BA2ABB">
        <w:t xml:space="preserve"> MALDI Imaging Analysis of Neuropeptides in Africanized Honeybee ( Apis mellifera) Brain: Effect of Aggressiveness. </w:t>
      </w:r>
      <w:r w:rsidRPr="00BA2ABB">
        <w:rPr>
          <w:i/>
        </w:rPr>
        <w:t>J</w:t>
      </w:r>
      <w:r w:rsidR="008D49D4" w:rsidRPr="00BA2ABB">
        <w:rPr>
          <w:i/>
        </w:rPr>
        <w:t>ournal of</w:t>
      </w:r>
      <w:r w:rsidRPr="00BA2ABB">
        <w:rPr>
          <w:i/>
        </w:rPr>
        <w:t xml:space="preserve"> Proteome Res</w:t>
      </w:r>
      <w:r w:rsidR="008D49D4" w:rsidRPr="00BA2ABB">
        <w:rPr>
          <w:i/>
        </w:rPr>
        <w:t>earch</w:t>
      </w:r>
      <w:r w:rsidRPr="00BA2ABB">
        <w:rPr>
          <w:i/>
        </w:rPr>
        <w:t>.</w:t>
      </w:r>
      <w:r w:rsidRPr="00BA2ABB">
        <w:t xml:space="preserve"> </w:t>
      </w:r>
      <w:r w:rsidRPr="00BA2ABB">
        <w:rPr>
          <w:b/>
        </w:rPr>
        <w:t>17</w:t>
      </w:r>
      <w:r w:rsidRPr="00BA2ABB">
        <w:t xml:space="preserve"> (7), 2358</w:t>
      </w:r>
      <w:r w:rsidR="0064272E" w:rsidRPr="00BA2ABB">
        <w:t>–</w:t>
      </w:r>
      <w:r w:rsidRPr="00BA2ABB">
        <w:t>2369 (2018).</w:t>
      </w:r>
    </w:p>
    <w:p w14:paraId="27653571" w14:textId="76D95101" w:rsidR="00DA637F" w:rsidRPr="00BA2ABB" w:rsidRDefault="00DA637F" w:rsidP="00915CA7">
      <w:pPr>
        <w:pStyle w:val="EndNoteBibliography"/>
      </w:pPr>
      <w:r w:rsidRPr="00BA2ABB">
        <w:t>11</w:t>
      </w:r>
      <w:r w:rsidRPr="00BA2ABB">
        <w:tab/>
        <w:t>Buchberger, A. R., Vu, N. Q., Johnson, J., DeLaney, K.</w:t>
      </w:r>
      <w:r w:rsidR="0064272E" w:rsidRPr="00BA2ABB">
        <w:t xml:space="preserve">, </w:t>
      </w:r>
      <w:r w:rsidRPr="00BA2ABB">
        <w:t xml:space="preserve">Li, L. A Simple and Effective Sample Preparation Strategy for MALDI-MS Imaging of Neuropeptide Changes in the Crustacean Brain Due to Hypoxia and Hypercapnia Stress. </w:t>
      </w:r>
      <w:r w:rsidRPr="00BA2ABB">
        <w:rPr>
          <w:i/>
        </w:rPr>
        <w:t>J</w:t>
      </w:r>
      <w:r w:rsidR="0064272E" w:rsidRPr="00BA2ABB">
        <w:rPr>
          <w:i/>
        </w:rPr>
        <w:t>ournal of the</w:t>
      </w:r>
      <w:r w:rsidRPr="00BA2ABB">
        <w:rPr>
          <w:i/>
        </w:rPr>
        <w:t xml:space="preserve"> Am</w:t>
      </w:r>
      <w:r w:rsidR="00BE1F31" w:rsidRPr="00BA2ABB">
        <w:rPr>
          <w:i/>
        </w:rPr>
        <w:t>erican</w:t>
      </w:r>
      <w:r w:rsidRPr="00BA2ABB">
        <w:rPr>
          <w:i/>
        </w:rPr>
        <w:t xml:space="preserve"> Soc</w:t>
      </w:r>
      <w:r w:rsidR="00BE1F31" w:rsidRPr="00BA2ABB">
        <w:rPr>
          <w:i/>
        </w:rPr>
        <w:t>iety for</w:t>
      </w:r>
      <w:r w:rsidRPr="00BA2ABB">
        <w:rPr>
          <w:i/>
        </w:rPr>
        <w:t xml:space="preserve"> Mass Spectrom</w:t>
      </w:r>
      <w:r w:rsidR="00BE1F31" w:rsidRPr="00BA2ABB">
        <w:rPr>
          <w:i/>
        </w:rPr>
        <w:t>etry</w:t>
      </w:r>
      <w:r w:rsidRPr="00BA2ABB">
        <w:rPr>
          <w:i/>
        </w:rPr>
        <w:t>.</w:t>
      </w:r>
      <w:r w:rsidRPr="00BA2ABB">
        <w:t xml:space="preserve"> </w:t>
      </w:r>
      <w:r w:rsidRPr="00BA2ABB">
        <w:rPr>
          <w:b/>
        </w:rPr>
        <w:t>31</w:t>
      </w:r>
      <w:r w:rsidRPr="00BA2ABB">
        <w:t xml:space="preserve"> (5), 1058</w:t>
      </w:r>
      <w:r w:rsidR="00293FEF" w:rsidRPr="00BA2ABB">
        <w:t>–</w:t>
      </w:r>
      <w:r w:rsidRPr="00BA2ABB">
        <w:t>1065</w:t>
      </w:r>
      <w:r w:rsidR="00BE1F31" w:rsidRPr="00BA2ABB">
        <w:t xml:space="preserve"> </w:t>
      </w:r>
      <w:r w:rsidRPr="00BA2ABB">
        <w:t>(2020).</w:t>
      </w:r>
    </w:p>
    <w:p w14:paraId="67A96619" w14:textId="104632AB" w:rsidR="00DA637F" w:rsidRPr="00BA2ABB" w:rsidRDefault="00DA637F" w:rsidP="00915CA7">
      <w:pPr>
        <w:pStyle w:val="EndNoteBibliography"/>
      </w:pPr>
      <w:r w:rsidRPr="00BA2ABB">
        <w:t>12</w:t>
      </w:r>
      <w:r w:rsidRPr="00BA2ABB">
        <w:tab/>
        <w:t>Vu, N. Q., DeLaney, K.</w:t>
      </w:r>
      <w:r w:rsidR="003920AE" w:rsidRPr="00BA2ABB">
        <w:t xml:space="preserve">, </w:t>
      </w:r>
      <w:r w:rsidRPr="00BA2ABB">
        <w:t xml:space="preserve">Li, L. Neuropeptidomics: Improvements in Mass Spectrometry Imaging Analysis and Recent Advancements. </w:t>
      </w:r>
      <w:r w:rsidRPr="00BA2ABB">
        <w:rPr>
          <w:i/>
        </w:rPr>
        <w:t>Curr</w:t>
      </w:r>
      <w:r w:rsidR="003920AE" w:rsidRPr="00BA2ABB">
        <w:rPr>
          <w:i/>
        </w:rPr>
        <w:t>ent</w:t>
      </w:r>
      <w:r w:rsidRPr="00BA2ABB">
        <w:rPr>
          <w:i/>
        </w:rPr>
        <w:t xml:space="preserve"> Protein </w:t>
      </w:r>
      <w:r w:rsidR="003920AE" w:rsidRPr="00BA2ABB">
        <w:rPr>
          <w:i/>
        </w:rPr>
        <w:t xml:space="preserve">&amp; </w:t>
      </w:r>
      <w:r w:rsidRPr="00BA2ABB">
        <w:rPr>
          <w:i/>
        </w:rPr>
        <w:t>Pept</w:t>
      </w:r>
      <w:r w:rsidR="003920AE" w:rsidRPr="00BA2ABB">
        <w:rPr>
          <w:i/>
        </w:rPr>
        <w:t>ide</w:t>
      </w:r>
      <w:r w:rsidRPr="00BA2ABB">
        <w:rPr>
          <w:i/>
        </w:rPr>
        <w:t xml:space="preserve"> Sci</w:t>
      </w:r>
      <w:r w:rsidR="003920AE" w:rsidRPr="00BA2ABB">
        <w:rPr>
          <w:i/>
        </w:rPr>
        <w:t>ence</w:t>
      </w:r>
      <w:r w:rsidRPr="00BA2ABB">
        <w:rPr>
          <w:i/>
        </w:rPr>
        <w:t>.</w:t>
      </w:r>
      <w:r w:rsidRPr="00BA2ABB">
        <w:t xml:space="preserve"> </w:t>
      </w:r>
      <w:r w:rsidRPr="00BA2ABB">
        <w:rPr>
          <w:b/>
        </w:rPr>
        <w:t>22</w:t>
      </w:r>
      <w:r w:rsidRPr="00BA2ABB">
        <w:t xml:space="preserve"> (2), 158</w:t>
      </w:r>
      <w:r w:rsidR="00293FEF" w:rsidRPr="00BA2ABB">
        <w:t>–</w:t>
      </w:r>
      <w:r w:rsidRPr="00BA2ABB">
        <w:t>169, (2021).</w:t>
      </w:r>
    </w:p>
    <w:p w14:paraId="05E1D93D" w14:textId="05234BE4" w:rsidR="00DA637F" w:rsidRPr="00BA2ABB" w:rsidRDefault="00DA637F" w:rsidP="00915CA7">
      <w:pPr>
        <w:pStyle w:val="EndNoteBibliography"/>
      </w:pPr>
      <w:r w:rsidRPr="00BA2ABB">
        <w:t>13</w:t>
      </w:r>
      <w:r w:rsidRPr="00BA2ABB">
        <w:tab/>
        <w:t>Li, L.</w:t>
      </w:r>
      <w:r w:rsidR="003B77D9" w:rsidRPr="00BA2ABB">
        <w:t xml:space="preserve">, </w:t>
      </w:r>
      <w:r w:rsidRPr="00BA2ABB">
        <w:t xml:space="preserve">Sweedler, J. V. Peptides in the brain: mass spectrometry-based measurement approaches and challenges. </w:t>
      </w:r>
      <w:r w:rsidRPr="00BA2ABB">
        <w:rPr>
          <w:i/>
        </w:rPr>
        <w:t>Annu</w:t>
      </w:r>
      <w:r w:rsidR="003B77D9" w:rsidRPr="00BA2ABB">
        <w:rPr>
          <w:i/>
        </w:rPr>
        <w:t>al</w:t>
      </w:r>
      <w:r w:rsidRPr="00BA2ABB">
        <w:rPr>
          <w:i/>
        </w:rPr>
        <w:t xml:space="preserve"> Rev</w:t>
      </w:r>
      <w:r w:rsidR="003B77D9" w:rsidRPr="00BA2ABB">
        <w:rPr>
          <w:i/>
        </w:rPr>
        <w:t>iew of</w:t>
      </w:r>
      <w:r w:rsidRPr="00BA2ABB">
        <w:rPr>
          <w:i/>
        </w:rPr>
        <w:t xml:space="preserve"> Anal</w:t>
      </w:r>
      <w:r w:rsidR="003B77D9" w:rsidRPr="00BA2ABB">
        <w:rPr>
          <w:i/>
        </w:rPr>
        <w:t>ytical</w:t>
      </w:r>
      <w:r w:rsidRPr="00BA2ABB">
        <w:rPr>
          <w:i/>
        </w:rPr>
        <w:t xml:space="preserve"> Chem</w:t>
      </w:r>
      <w:r w:rsidR="003A6CDC" w:rsidRPr="00BA2ABB">
        <w:rPr>
          <w:i/>
        </w:rPr>
        <w:t>istry</w:t>
      </w:r>
      <w:r w:rsidRPr="00BA2ABB">
        <w:rPr>
          <w:i/>
        </w:rPr>
        <w:t xml:space="preserve"> (Palo Alto</w:t>
      </w:r>
      <w:r w:rsidR="003A6CDC" w:rsidRPr="00BA2ABB">
        <w:rPr>
          <w:i/>
        </w:rPr>
        <w:t>,</w:t>
      </w:r>
      <w:r w:rsidRPr="00BA2ABB">
        <w:rPr>
          <w:i/>
        </w:rPr>
        <w:t xml:space="preserve"> Calif</w:t>
      </w:r>
      <w:r w:rsidR="003A6CDC" w:rsidRPr="00BA2ABB">
        <w:rPr>
          <w:i/>
        </w:rPr>
        <w:t>.</w:t>
      </w:r>
      <w:r w:rsidRPr="00BA2ABB">
        <w:rPr>
          <w:i/>
        </w:rPr>
        <w:t>).</w:t>
      </w:r>
      <w:r w:rsidRPr="00BA2ABB">
        <w:t xml:space="preserve"> </w:t>
      </w:r>
      <w:r w:rsidRPr="00BA2ABB">
        <w:rPr>
          <w:b/>
        </w:rPr>
        <w:t>1</w:t>
      </w:r>
      <w:r w:rsidR="003A6CDC" w:rsidRPr="00BA2ABB">
        <w:rPr>
          <w:b/>
        </w:rPr>
        <w:t>,</w:t>
      </w:r>
      <w:r w:rsidR="007960B8" w:rsidRPr="00BA2ABB">
        <w:rPr>
          <w:b/>
        </w:rPr>
        <w:t xml:space="preserve"> </w:t>
      </w:r>
      <w:r w:rsidRPr="00BA2ABB">
        <w:t>451</w:t>
      </w:r>
      <w:r w:rsidR="003A6CDC" w:rsidRPr="00BA2ABB">
        <w:t>–</w:t>
      </w:r>
      <w:r w:rsidRPr="00BA2ABB">
        <w:t>483</w:t>
      </w:r>
      <w:r w:rsidR="003A6CDC" w:rsidRPr="00BA2ABB">
        <w:t xml:space="preserve"> </w:t>
      </w:r>
      <w:r w:rsidRPr="00BA2ABB">
        <w:t>(2008).</w:t>
      </w:r>
    </w:p>
    <w:p w14:paraId="75073809" w14:textId="79C3C68D" w:rsidR="00DA637F" w:rsidRPr="00BA2ABB" w:rsidRDefault="00DA637F" w:rsidP="00915CA7">
      <w:pPr>
        <w:pStyle w:val="EndNoteBibliography"/>
      </w:pPr>
      <w:r w:rsidRPr="00BA2ABB">
        <w:lastRenderedPageBreak/>
        <w:t>14</w:t>
      </w:r>
      <w:r w:rsidRPr="00BA2ABB">
        <w:tab/>
        <w:t>Li, N.</w:t>
      </w:r>
      <w:r w:rsidRPr="00BA2ABB">
        <w:rPr>
          <w:i/>
        </w:rPr>
        <w:t xml:space="preserve"> </w:t>
      </w:r>
      <w:r w:rsidRPr="00915CA7">
        <w:rPr>
          <w:iCs/>
        </w:rPr>
        <w:t>et al.</w:t>
      </w:r>
      <w:r w:rsidRPr="00BA2ABB">
        <w:rPr>
          <w:iCs/>
        </w:rPr>
        <w:t xml:space="preserve"> </w:t>
      </w:r>
      <w:r w:rsidRPr="00BA2ABB">
        <w:t xml:space="preserve">Sequential Precipitation and Delipidation Enables Efficient Enrichment of Low-Molecular Weight Proteins and Peptides from Human Plasma. </w:t>
      </w:r>
      <w:r w:rsidRPr="00BA2ABB">
        <w:rPr>
          <w:i/>
        </w:rPr>
        <w:t>Journal of Proteome Research.</w:t>
      </w:r>
      <w:r w:rsidRPr="00BA2ABB">
        <w:t xml:space="preserve"> </w:t>
      </w:r>
      <w:r w:rsidRPr="00BA2ABB">
        <w:rPr>
          <w:b/>
        </w:rPr>
        <w:t>19</w:t>
      </w:r>
      <w:r w:rsidRPr="00BA2ABB">
        <w:t xml:space="preserve"> (8), 3340</w:t>
      </w:r>
      <w:r w:rsidR="00595532" w:rsidRPr="00BA2ABB">
        <w:t>–</w:t>
      </w:r>
      <w:r w:rsidRPr="00BA2ABB">
        <w:t>3351 (2020).</w:t>
      </w:r>
    </w:p>
    <w:p w14:paraId="0B44321C" w14:textId="648D02EF" w:rsidR="00DA637F" w:rsidRPr="00BA2ABB" w:rsidRDefault="00DA637F" w:rsidP="00915CA7">
      <w:pPr>
        <w:pStyle w:val="EndNoteBibliography"/>
      </w:pPr>
      <w:r w:rsidRPr="00BA2ABB">
        <w:t>15</w:t>
      </w:r>
      <w:r w:rsidRPr="00BA2ABB">
        <w:tab/>
        <w:t>Zhang, J.</w:t>
      </w:r>
      <w:r w:rsidRPr="00915CA7">
        <w:rPr>
          <w:iCs/>
        </w:rPr>
        <w:t xml:space="preserve"> et al.</w:t>
      </w:r>
      <w:r w:rsidRPr="00BA2ABB">
        <w:rPr>
          <w:iCs/>
        </w:rPr>
        <w:t xml:space="preserve"> </w:t>
      </w:r>
      <w:r w:rsidRPr="00BA2ABB">
        <w:t xml:space="preserve">PEAKS DB: de novo sequencing assisted database search for sensitive and accurate peptide identification. </w:t>
      </w:r>
      <w:r w:rsidRPr="00BA2ABB">
        <w:rPr>
          <w:i/>
        </w:rPr>
        <w:t>Mol</w:t>
      </w:r>
      <w:r w:rsidR="006F0396" w:rsidRPr="00BA2ABB">
        <w:rPr>
          <w:i/>
        </w:rPr>
        <w:t>ecular</w:t>
      </w:r>
      <w:r w:rsidR="000B00E4" w:rsidRPr="00BA2ABB">
        <w:rPr>
          <w:i/>
        </w:rPr>
        <w:t xml:space="preserve"> &amp;</w:t>
      </w:r>
      <w:r w:rsidRPr="00BA2ABB">
        <w:rPr>
          <w:i/>
        </w:rPr>
        <w:t xml:space="preserve"> Cell</w:t>
      </w:r>
      <w:r w:rsidR="000B00E4" w:rsidRPr="00BA2ABB">
        <w:rPr>
          <w:i/>
        </w:rPr>
        <w:t>ular</w:t>
      </w:r>
      <w:r w:rsidRPr="00BA2ABB">
        <w:rPr>
          <w:i/>
        </w:rPr>
        <w:t xml:space="preserve"> Proteomics</w:t>
      </w:r>
      <w:r w:rsidR="000B00E4" w:rsidRPr="00BA2ABB">
        <w:rPr>
          <w:i/>
        </w:rPr>
        <w:t xml:space="preserve"> : MCP</w:t>
      </w:r>
      <w:r w:rsidRPr="00BA2ABB">
        <w:rPr>
          <w:i/>
        </w:rPr>
        <w:t>.</w:t>
      </w:r>
      <w:r w:rsidRPr="00BA2ABB">
        <w:t xml:space="preserve"> </w:t>
      </w:r>
      <w:r w:rsidRPr="00BA2ABB">
        <w:rPr>
          <w:b/>
        </w:rPr>
        <w:t>11</w:t>
      </w:r>
      <w:r w:rsidRPr="00BA2ABB">
        <w:t xml:space="preserve"> (4), M111</w:t>
      </w:r>
      <w:r w:rsidR="000B00E4" w:rsidRPr="00BA2ABB">
        <w:t>.</w:t>
      </w:r>
      <w:r w:rsidRPr="00BA2ABB">
        <w:t>010587 (2012).</w:t>
      </w:r>
    </w:p>
    <w:p w14:paraId="14C4D2BB" w14:textId="4151B325" w:rsidR="00DA637F" w:rsidRPr="00BA2ABB" w:rsidRDefault="00DA637F" w:rsidP="00915CA7">
      <w:pPr>
        <w:pStyle w:val="EndNoteBibliography"/>
      </w:pPr>
      <w:r w:rsidRPr="00BA2ABB">
        <w:t>16</w:t>
      </w:r>
      <w:r w:rsidRPr="00BA2ABB">
        <w:tab/>
        <w:t>Sturm, R. M., Greer, T., Woodards, N., Gemperline, E.</w:t>
      </w:r>
      <w:r w:rsidR="006922F1" w:rsidRPr="00BA2ABB">
        <w:t xml:space="preserve">, </w:t>
      </w:r>
      <w:r w:rsidRPr="00BA2ABB">
        <w:t xml:space="preserve">Li, L. Mass spectrometric evaluation of neuropeptidomic profiles upon heat stabilization treatment of neuroendocrine tissues in crustaceans. </w:t>
      </w:r>
      <w:r w:rsidRPr="00BA2ABB">
        <w:rPr>
          <w:i/>
        </w:rPr>
        <w:t>Journal of Proteome Research.</w:t>
      </w:r>
      <w:r w:rsidRPr="00BA2ABB">
        <w:t xml:space="preserve"> </w:t>
      </w:r>
      <w:r w:rsidRPr="00BA2ABB">
        <w:rPr>
          <w:b/>
        </w:rPr>
        <w:t>12</w:t>
      </w:r>
      <w:r w:rsidRPr="00BA2ABB">
        <w:t xml:space="preserve"> (2), 743</w:t>
      </w:r>
      <w:r w:rsidR="008F2682" w:rsidRPr="00BA2ABB">
        <w:t>–</w:t>
      </w:r>
      <w:r w:rsidRPr="00BA2ABB">
        <w:t>752, (2013).</w:t>
      </w:r>
    </w:p>
    <w:p w14:paraId="1C419EA5" w14:textId="77ACCF9D" w:rsidR="00DA637F" w:rsidRPr="00BA2ABB" w:rsidRDefault="00DA637F" w:rsidP="00915CA7">
      <w:pPr>
        <w:pStyle w:val="EndNoteBibliography"/>
      </w:pPr>
      <w:r w:rsidRPr="00BA2ABB">
        <w:t>17</w:t>
      </w:r>
      <w:r w:rsidRPr="00BA2ABB">
        <w:tab/>
        <w:t>Gutierrez, G. J.</w:t>
      </w:r>
      <w:r w:rsidR="008F2682" w:rsidRPr="00BA2ABB">
        <w:t xml:space="preserve">, </w:t>
      </w:r>
      <w:r w:rsidRPr="00BA2ABB">
        <w:t xml:space="preserve">Grashow, R. G. Cancer borealis stomatogastric nervous system dissection. </w:t>
      </w:r>
      <w:r w:rsidRPr="00BA2ABB">
        <w:rPr>
          <w:i/>
        </w:rPr>
        <w:t>J</w:t>
      </w:r>
      <w:r w:rsidR="00E66262" w:rsidRPr="00BA2ABB">
        <w:rPr>
          <w:i/>
        </w:rPr>
        <w:t>ournal of</w:t>
      </w:r>
      <w:r w:rsidRPr="00BA2ABB">
        <w:rPr>
          <w:i/>
        </w:rPr>
        <w:t xml:space="preserve"> Vis</w:t>
      </w:r>
      <w:r w:rsidR="00E66262" w:rsidRPr="00BA2ABB">
        <w:rPr>
          <w:i/>
        </w:rPr>
        <w:t>ualized</w:t>
      </w:r>
      <w:r w:rsidRPr="00BA2ABB">
        <w:rPr>
          <w:i/>
        </w:rPr>
        <w:t xml:space="preserve"> Exp</w:t>
      </w:r>
      <w:r w:rsidR="00E66262" w:rsidRPr="00BA2ABB">
        <w:rPr>
          <w:i/>
        </w:rPr>
        <w:t>eriments: JoVE</w:t>
      </w:r>
      <w:r w:rsidRPr="00BA2ABB">
        <w:rPr>
          <w:i/>
        </w:rPr>
        <w:t>.</w:t>
      </w:r>
      <w:r w:rsidRPr="00BA2ABB">
        <w:t xml:space="preserve"> </w:t>
      </w:r>
      <w:r w:rsidR="00E66262" w:rsidRPr="00BA2ABB">
        <w:t xml:space="preserve">(25), 1207 </w:t>
      </w:r>
      <w:r w:rsidRPr="00BA2ABB">
        <w:t>(2009)</w:t>
      </w:r>
      <w:r w:rsidR="00E66262" w:rsidRPr="00BA2ABB">
        <w:t>.</w:t>
      </w:r>
    </w:p>
    <w:p w14:paraId="0AF44BB1" w14:textId="385748E9" w:rsidR="00DA637F" w:rsidRPr="00BA2ABB" w:rsidRDefault="00DA637F" w:rsidP="00915CA7">
      <w:pPr>
        <w:pStyle w:val="EndNoteBibliography"/>
      </w:pPr>
      <w:r w:rsidRPr="00BA2ABB">
        <w:t>18</w:t>
      </w:r>
      <w:r w:rsidRPr="00BA2ABB">
        <w:tab/>
      </w:r>
      <w:r w:rsidR="00724628" w:rsidRPr="00915CA7">
        <w:rPr>
          <w:iCs/>
        </w:rPr>
        <w:t>Sample Preparation for Mass Spectromet</w:t>
      </w:r>
      <w:r w:rsidR="001278A4" w:rsidRPr="00915CA7">
        <w:rPr>
          <w:iCs/>
        </w:rPr>
        <w:t>ry</w:t>
      </w:r>
      <w:r w:rsidR="001278A4" w:rsidRPr="00BA2ABB">
        <w:rPr>
          <w:iCs/>
        </w:rPr>
        <w:t>.</w:t>
      </w:r>
      <w:r w:rsidR="001278A4" w:rsidRPr="00BA2ABB">
        <w:t xml:space="preserve"> </w:t>
      </w:r>
      <w:r w:rsidR="001278A4" w:rsidRPr="00915CA7">
        <w:rPr>
          <w:i/>
          <w:iCs/>
        </w:rPr>
        <w:t>Merck</w:t>
      </w:r>
      <w:r w:rsidRPr="00915CA7">
        <w:rPr>
          <w:i/>
          <w:iCs/>
        </w:rPr>
        <w:t xml:space="preserve"> </w:t>
      </w:r>
      <w:r w:rsidRPr="00915CA7">
        <w:t>http://www.millipore.com/catalogue/module/c5737</w:t>
      </w:r>
      <w:r w:rsidRPr="00BA2ABB">
        <w:t xml:space="preserve"> </w:t>
      </w:r>
      <w:r w:rsidR="001278A4" w:rsidRPr="00BA2ABB">
        <w:t>.</w:t>
      </w:r>
    </w:p>
    <w:p w14:paraId="60BE2369" w14:textId="76892AFE" w:rsidR="00DA637F" w:rsidRPr="00BA2ABB" w:rsidRDefault="00DA637F" w:rsidP="00915CA7">
      <w:pPr>
        <w:pStyle w:val="EndNoteBibliography"/>
      </w:pPr>
      <w:r w:rsidRPr="00BA2ABB">
        <w:t>19</w:t>
      </w:r>
      <w:r w:rsidRPr="00BA2ABB">
        <w:tab/>
        <w:t>DeLaney, K.</w:t>
      </w:r>
      <w:r w:rsidRPr="00BA2ABB">
        <w:rPr>
          <w:i/>
        </w:rPr>
        <w:t xml:space="preserve"> </w:t>
      </w:r>
      <w:r w:rsidRPr="00915CA7">
        <w:rPr>
          <w:iCs/>
        </w:rPr>
        <w:t>et al.</w:t>
      </w:r>
      <w:r w:rsidRPr="00BA2ABB">
        <w:t xml:space="preserve"> PRESnovo: Prescreening Prior to de novo Sequencing to Improve Accuracy and Sensitivity of Neuropeptide Identification. </w:t>
      </w:r>
      <w:r w:rsidRPr="00BA2ABB">
        <w:rPr>
          <w:i/>
        </w:rPr>
        <w:t>J</w:t>
      </w:r>
      <w:r w:rsidR="00131110" w:rsidRPr="00BA2ABB">
        <w:rPr>
          <w:i/>
        </w:rPr>
        <w:t>ournal of the</w:t>
      </w:r>
      <w:r w:rsidRPr="00BA2ABB">
        <w:rPr>
          <w:i/>
        </w:rPr>
        <w:t xml:space="preserve"> Am</w:t>
      </w:r>
      <w:r w:rsidR="00131110" w:rsidRPr="00BA2ABB">
        <w:rPr>
          <w:i/>
        </w:rPr>
        <w:t>erican</w:t>
      </w:r>
      <w:r w:rsidRPr="00BA2ABB">
        <w:rPr>
          <w:i/>
        </w:rPr>
        <w:t xml:space="preserve"> Soc</w:t>
      </w:r>
      <w:r w:rsidR="00131110" w:rsidRPr="00BA2ABB">
        <w:rPr>
          <w:i/>
        </w:rPr>
        <w:t>iety for</w:t>
      </w:r>
      <w:r w:rsidRPr="00BA2ABB">
        <w:rPr>
          <w:i/>
        </w:rPr>
        <w:t xml:space="preserve"> Mass Spectrom</w:t>
      </w:r>
      <w:r w:rsidR="00131110" w:rsidRPr="00BA2ABB">
        <w:rPr>
          <w:i/>
        </w:rPr>
        <w:t>etry</w:t>
      </w:r>
      <w:r w:rsidRPr="00BA2ABB">
        <w:rPr>
          <w:i/>
        </w:rPr>
        <w:t>.</w:t>
      </w:r>
      <w:r w:rsidRPr="00BA2ABB">
        <w:t xml:space="preserve"> </w:t>
      </w:r>
      <w:r w:rsidRPr="00BA2ABB">
        <w:rPr>
          <w:b/>
        </w:rPr>
        <w:t>31</w:t>
      </w:r>
      <w:r w:rsidRPr="00BA2ABB">
        <w:t xml:space="preserve"> (7), 1358</w:t>
      </w:r>
      <w:r w:rsidR="007445CD" w:rsidRPr="00BA2ABB">
        <w:t>–</w:t>
      </w:r>
      <w:r w:rsidRPr="00BA2ABB">
        <w:t>1371 (2020).</w:t>
      </w:r>
    </w:p>
    <w:p w14:paraId="1733B257" w14:textId="3BF6AD1F" w:rsidR="00DA637F" w:rsidRPr="00BA2ABB" w:rsidRDefault="00DA637F" w:rsidP="00915CA7">
      <w:pPr>
        <w:pStyle w:val="EndNoteBibliography"/>
      </w:pPr>
      <w:r w:rsidRPr="00BA2ABB">
        <w:t>20</w:t>
      </w:r>
      <w:r w:rsidRPr="00BA2ABB">
        <w:tab/>
        <w:t xml:space="preserve">Oleisky, E. R., Stanhope, M. E., Hull, J. J., Christie, A. E. &amp; Dickinson, P. S. Differential neuropeptide modulation of premotor and motor neurons in the lobster cardiac ganglion. </w:t>
      </w:r>
      <w:r w:rsidRPr="00BA2ABB">
        <w:rPr>
          <w:i/>
        </w:rPr>
        <w:t>J</w:t>
      </w:r>
      <w:r w:rsidR="0093505C" w:rsidRPr="00BA2ABB">
        <w:rPr>
          <w:i/>
        </w:rPr>
        <w:t>ournal of</w:t>
      </w:r>
      <w:r w:rsidRPr="00BA2ABB">
        <w:rPr>
          <w:i/>
        </w:rPr>
        <w:t xml:space="preserve"> Neurophysiol</w:t>
      </w:r>
      <w:r w:rsidR="00C77006" w:rsidRPr="00BA2ABB">
        <w:rPr>
          <w:i/>
        </w:rPr>
        <w:t>ogy</w:t>
      </w:r>
      <w:r w:rsidRPr="00BA2ABB">
        <w:rPr>
          <w:i/>
        </w:rPr>
        <w:t>.</w:t>
      </w:r>
      <w:r w:rsidRPr="00BA2ABB">
        <w:t xml:space="preserve"> </w:t>
      </w:r>
      <w:r w:rsidRPr="00BA2ABB">
        <w:rPr>
          <w:b/>
        </w:rPr>
        <w:t>124</w:t>
      </w:r>
      <w:r w:rsidRPr="00BA2ABB">
        <w:t xml:space="preserve"> (4), 1241</w:t>
      </w:r>
      <w:r w:rsidR="00C77006" w:rsidRPr="00BA2ABB">
        <w:t>–1</w:t>
      </w:r>
      <w:r w:rsidRPr="00BA2ABB">
        <w:t>256 (2020).</w:t>
      </w:r>
    </w:p>
    <w:p w14:paraId="1835F52B" w14:textId="4CE3A3AE" w:rsidR="00DA637F" w:rsidRPr="00BA2ABB" w:rsidRDefault="00DA637F" w:rsidP="00915CA7">
      <w:pPr>
        <w:pStyle w:val="EndNoteBibliography"/>
      </w:pPr>
      <w:r w:rsidRPr="00BA2ABB">
        <w:t>21</w:t>
      </w:r>
      <w:r w:rsidRPr="00BA2ABB">
        <w:tab/>
        <w:t>Ma, M.</w:t>
      </w:r>
      <w:r w:rsidRPr="00BA2ABB">
        <w:rPr>
          <w:i/>
        </w:rPr>
        <w:t xml:space="preserve"> </w:t>
      </w:r>
      <w:r w:rsidRPr="00915CA7">
        <w:rPr>
          <w:iCs/>
        </w:rPr>
        <w:t>et al.</w:t>
      </w:r>
      <w:r w:rsidRPr="00BA2ABB">
        <w:rPr>
          <w:iCs/>
        </w:rPr>
        <w:t xml:space="preserve"> </w:t>
      </w:r>
      <w:r w:rsidRPr="00BA2ABB">
        <w:t xml:space="preserve">Combining in silico transcriptome mining and biological mass spectrometry for neuropeptide discovery in the Pacific white shrimp Litopenaeus vannamei. </w:t>
      </w:r>
      <w:r w:rsidRPr="00BA2ABB">
        <w:rPr>
          <w:i/>
        </w:rPr>
        <w:t>Peptides.</w:t>
      </w:r>
      <w:r w:rsidRPr="00BA2ABB">
        <w:t xml:space="preserve"> </w:t>
      </w:r>
      <w:r w:rsidRPr="00BA2ABB">
        <w:rPr>
          <w:b/>
        </w:rPr>
        <w:t>31</w:t>
      </w:r>
      <w:r w:rsidRPr="00BA2ABB">
        <w:t xml:space="preserve"> (1), 27</w:t>
      </w:r>
      <w:r w:rsidR="008A5204" w:rsidRPr="00BA2ABB">
        <w:t>–</w:t>
      </w:r>
      <w:r w:rsidRPr="00BA2ABB">
        <w:t>43 (2010).</w:t>
      </w:r>
    </w:p>
    <w:p w14:paraId="6FA9B1BF" w14:textId="59A7593F" w:rsidR="00DA637F" w:rsidRPr="00BA2ABB" w:rsidRDefault="00DA637F" w:rsidP="00915CA7">
      <w:pPr>
        <w:pStyle w:val="EndNoteBibliography"/>
      </w:pPr>
      <w:r w:rsidRPr="00BA2ABB">
        <w:t>22</w:t>
      </w:r>
      <w:r w:rsidRPr="00BA2ABB">
        <w:tab/>
        <w:t>Christie, A. E., Stemmler, E. A.</w:t>
      </w:r>
      <w:r w:rsidR="008A5204" w:rsidRPr="00BA2ABB">
        <w:t xml:space="preserve">, </w:t>
      </w:r>
      <w:r w:rsidRPr="00BA2ABB">
        <w:t xml:space="preserve">Dickinson, P. S. Crustacean neuropeptides. </w:t>
      </w:r>
      <w:r w:rsidRPr="00BA2ABB">
        <w:rPr>
          <w:i/>
        </w:rPr>
        <w:t>Cell</w:t>
      </w:r>
      <w:r w:rsidR="00FE5786" w:rsidRPr="00BA2ABB">
        <w:rPr>
          <w:i/>
        </w:rPr>
        <w:t>ular and</w:t>
      </w:r>
      <w:r w:rsidR="007960B8" w:rsidRPr="00BA2ABB">
        <w:rPr>
          <w:i/>
        </w:rPr>
        <w:t xml:space="preserve"> </w:t>
      </w:r>
      <w:r w:rsidRPr="00BA2ABB">
        <w:rPr>
          <w:i/>
        </w:rPr>
        <w:t>Mol</w:t>
      </w:r>
      <w:r w:rsidR="00FE5786" w:rsidRPr="00BA2ABB">
        <w:rPr>
          <w:i/>
        </w:rPr>
        <w:t>ecular</w:t>
      </w:r>
      <w:r w:rsidRPr="00BA2ABB">
        <w:rPr>
          <w:i/>
        </w:rPr>
        <w:t xml:space="preserve"> Life Sci</w:t>
      </w:r>
      <w:r w:rsidR="00FE5786" w:rsidRPr="00BA2ABB">
        <w:rPr>
          <w:i/>
        </w:rPr>
        <w:t>ences : CMLS</w:t>
      </w:r>
      <w:r w:rsidRPr="00BA2ABB">
        <w:rPr>
          <w:i/>
        </w:rPr>
        <w:t>.</w:t>
      </w:r>
      <w:r w:rsidRPr="00BA2ABB">
        <w:t xml:space="preserve"> </w:t>
      </w:r>
      <w:r w:rsidRPr="00BA2ABB">
        <w:rPr>
          <w:b/>
        </w:rPr>
        <w:t>67</w:t>
      </w:r>
      <w:r w:rsidRPr="00BA2ABB">
        <w:t xml:space="preserve"> (24), 4135</w:t>
      </w:r>
      <w:r w:rsidR="00FE5786" w:rsidRPr="00BA2ABB">
        <w:t>–</w:t>
      </w:r>
      <w:r w:rsidRPr="00BA2ABB">
        <w:t>4169 (2010).</w:t>
      </w:r>
    </w:p>
    <w:p w14:paraId="090A1C65" w14:textId="1CA18385" w:rsidR="00DA637F" w:rsidRPr="00BA2ABB" w:rsidRDefault="00DA637F" w:rsidP="00915CA7">
      <w:pPr>
        <w:pStyle w:val="EndNoteBibliography"/>
      </w:pPr>
      <w:r w:rsidRPr="00BA2ABB">
        <w:t>23</w:t>
      </w:r>
      <w:r w:rsidRPr="00BA2ABB">
        <w:tab/>
        <w:t>DeLaney, K.</w:t>
      </w:r>
      <w:r w:rsidRPr="00BA2ABB">
        <w:rPr>
          <w:i/>
        </w:rPr>
        <w:t xml:space="preserve"> </w:t>
      </w:r>
      <w:r w:rsidRPr="00915CA7">
        <w:rPr>
          <w:iCs/>
        </w:rPr>
        <w:t>et al.</w:t>
      </w:r>
      <w:r w:rsidRPr="00BA2ABB">
        <w:t xml:space="preserve"> New techniques, applications and perspectives in neuropeptide research. </w:t>
      </w:r>
      <w:r w:rsidR="00721032" w:rsidRPr="00915CA7">
        <w:rPr>
          <w:i/>
          <w:iCs/>
        </w:rPr>
        <w:t>The</w:t>
      </w:r>
      <w:r w:rsidR="00721032" w:rsidRPr="00BA2ABB">
        <w:t xml:space="preserve"> </w:t>
      </w:r>
      <w:r w:rsidRPr="00BA2ABB">
        <w:rPr>
          <w:i/>
        </w:rPr>
        <w:t>J</w:t>
      </w:r>
      <w:r w:rsidR="00721032" w:rsidRPr="00BA2ABB">
        <w:rPr>
          <w:i/>
        </w:rPr>
        <w:t>ournal of</w:t>
      </w:r>
      <w:r w:rsidRPr="00BA2ABB">
        <w:rPr>
          <w:i/>
        </w:rPr>
        <w:t xml:space="preserve"> Exp</w:t>
      </w:r>
      <w:r w:rsidR="00721032" w:rsidRPr="00BA2ABB">
        <w:rPr>
          <w:i/>
        </w:rPr>
        <w:t>erimental</w:t>
      </w:r>
      <w:r w:rsidRPr="00BA2ABB">
        <w:rPr>
          <w:i/>
        </w:rPr>
        <w:t xml:space="preserve"> Biol</w:t>
      </w:r>
      <w:r w:rsidR="00721032" w:rsidRPr="00BA2ABB">
        <w:rPr>
          <w:i/>
        </w:rPr>
        <w:t>ogy</w:t>
      </w:r>
      <w:r w:rsidRPr="00BA2ABB">
        <w:rPr>
          <w:i/>
        </w:rPr>
        <w:t>.</w:t>
      </w:r>
      <w:r w:rsidRPr="00BA2ABB">
        <w:t xml:space="preserve"> </w:t>
      </w:r>
      <w:r w:rsidRPr="00BA2ABB">
        <w:rPr>
          <w:b/>
        </w:rPr>
        <w:t>221</w:t>
      </w:r>
      <w:r w:rsidRPr="00BA2ABB">
        <w:t xml:space="preserve"> (Pt 3),</w:t>
      </w:r>
      <w:r w:rsidR="00721032" w:rsidRPr="00BA2ABB">
        <w:t xml:space="preserve"> jeb1511</w:t>
      </w:r>
      <w:r w:rsidR="006642C2" w:rsidRPr="00BA2ABB">
        <w:t>67</w:t>
      </w:r>
      <w:r w:rsidRPr="00BA2ABB">
        <w:t xml:space="preserve"> (2018).</w:t>
      </w:r>
    </w:p>
    <w:p w14:paraId="075C96A5" w14:textId="1DE95F9C" w:rsidR="00DA637F" w:rsidRPr="00BA2ABB" w:rsidRDefault="00DA637F" w:rsidP="00915CA7">
      <w:pPr>
        <w:pStyle w:val="EndNoteBibliography"/>
      </w:pPr>
      <w:r w:rsidRPr="00BA2ABB">
        <w:t>24</w:t>
      </w:r>
      <w:r w:rsidRPr="00BA2ABB">
        <w:tab/>
        <w:t>Habenstein, J.</w:t>
      </w:r>
      <w:r w:rsidRPr="00BA2ABB">
        <w:rPr>
          <w:i/>
        </w:rPr>
        <w:t xml:space="preserve"> </w:t>
      </w:r>
      <w:r w:rsidRPr="00915CA7">
        <w:rPr>
          <w:iCs/>
        </w:rPr>
        <w:t>et al.</w:t>
      </w:r>
      <w:r w:rsidRPr="00BA2ABB">
        <w:t xml:space="preserve"> Transcriptomic, peptidomic, and mass spectrometry imaging analysis of the brain in the ant Cataglyphis nodus. </w:t>
      </w:r>
      <w:r w:rsidRPr="00BA2ABB">
        <w:rPr>
          <w:i/>
        </w:rPr>
        <w:t>Journal of Neurochemistry.</w:t>
      </w:r>
      <w:r w:rsidRPr="00BA2ABB">
        <w:t xml:space="preserve"> </w:t>
      </w:r>
      <w:r w:rsidRPr="00BA2ABB">
        <w:rPr>
          <w:b/>
        </w:rPr>
        <w:t>158</w:t>
      </w:r>
      <w:r w:rsidRPr="00BA2ABB">
        <w:t xml:space="preserve"> (2), 391</w:t>
      </w:r>
      <w:r w:rsidR="006642C2" w:rsidRPr="00BA2ABB">
        <w:t>–</w:t>
      </w:r>
      <w:r w:rsidRPr="00BA2ABB">
        <w:t>412 (2021).</w:t>
      </w:r>
    </w:p>
    <w:p w14:paraId="17E07C7C" w14:textId="1D05A16A" w:rsidR="00DA637F" w:rsidRPr="00BA2ABB" w:rsidRDefault="00DA637F" w:rsidP="00915CA7">
      <w:pPr>
        <w:pStyle w:val="EndNoteBibliography"/>
      </w:pPr>
      <w:r w:rsidRPr="00BA2ABB">
        <w:t>25</w:t>
      </w:r>
      <w:r w:rsidRPr="00BA2ABB">
        <w:tab/>
        <w:t>Maes, K.</w:t>
      </w:r>
      <w:r w:rsidRPr="00BA2ABB">
        <w:rPr>
          <w:i/>
        </w:rPr>
        <w:t xml:space="preserve"> </w:t>
      </w:r>
      <w:r w:rsidRPr="00915CA7">
        <w:rPr>
          <w:iCs/>
        </w:rPr>
        <w:t>et al.</w:t>
      </w:r>
      <w:r w:rsidRPr="00BA2ABB">
        <w:t xml:space="preserve"> Improved sensitivity of the nano ultra-high performance liquid chromatography-tandem mass spectrometric analysis of low-concentrated neuropeptides by reducing aspecific adsorption and optimizing the injection solvent. </w:t>
      </w:r>
      <w:r w:rsidRPr="00BA2ABB">
        <w:rPr>
          <w:i/>
        </w:rPr>
        <w:t>J</w:t>
      </w:r>
      <w:r w:rsidR="0098496E" w:rsidRPr="00BA2ABB">
        <w:rPr>
          <w:i/>
        </w:rPr>
        <w:t>ournal of</w:t>
      </w:r>
      <w:r w:rsidRPr="00BA2ABB">
        <w:rPr>
          <w:i/>
        </w:rPr>
        <w:t xml:space="preserve"> Chromatogr</w:t>
      </w:r>
      <w:r w:rsidR="0098496E" w:rsidRPr="00BA2ABB">
        <w:rPr>
          <w:i/>
        </w:rPr>
        <w:t>aphy</w:t>
      </w:r>
      <w:r w:rsidR="00D6571B" w:rsidRPr="00BA2ABB">
        <w:rPr>
          <w:i/>
        </w:rPr>
        <w:t>.</w:t>
      </w:r>
      <w:r w:rsidRPr="00BA2ABB">
        <w:rPr>
          <w:i/>
        </w:rPr>
        <w:t xml:space="preserve"> A.</w:t>
      </w:r>
      <w:r w:rsidRPr="00BA2ABB">
        <w:t xml:space="preserve"> </w:t>
      </w:r>
      <w:r w:rsidRPr="00BA2ABB">
        <w:rPr>
          <w:b/>
        </w:rPr>
        <w:t>1360</w:t>
      </w:r>
      <w:r w:rsidR="00D6571B" w:rsidRPr="00BA2ABB">
        <w:rPr>
          <w:b/>
        </w:rPr>
        <w:t>,</w:t>
      </w:r>
      <w:r w:rsidRPr="00BA2ABB">
        <w:t xml:space="preserve"> 217</w:t>
      </w:r>
      <w:r w:rsidR="00D6571B" w:rsidRPr="00BA2ABB">
        <w:t>–</w:t>
      </w:r>
      <w:r w:rsidRPr="00BA2ABB">
        <w:t>228, (2014).</w:t>
      </w:r>
    </w:p>
    <w:p w14:paraId="1DCB3B02" w14:textId="7C0E2CC1" w:rsidR="00DA637F" w:rsidRPr="00BA2ABB" w:rsidRDefault="00DA637F" w:rsidP="00915CA7">
      <w:pPr>
        <w:pStyle w:val="EndNoteBibliography"/>
      </w:pPr>
      <w:r w:rsidRPr="00BA2ABB">
        <w:t>26</w:t>
      </w:r>
      <w:r w:rsidRPr="00BA2ABB">
        <w:tab/>
        <w:t>Li, G.</w:t>
      </w:r>
      <w:r w:rsidRPr="00BA2ABB">
        <w:rPr>
          <w:i/>
        </w:rPr>
        <w:t xml:space="preserve"> </w:t>
      </w:r>
      <w:r w:rsidRPr="00915CA7">
        <w:rPr>
          <w:iCs/>
        </w:rPr>
        <w:t>et al.</w:t>
      </w:r>
      <w:r w:rsidRPr="00BA2ABB">
        <w:t xml:space="preserve"> Nanosecond photochemically promoted click chemistry for enhanced neuropeptide visualization and rapid protein labeling. </w:t>
      </w:r>
      <w:r w:rsidRPr="00BA2ABB">
        <w:rPr>
          <w:i/>
        </w:rPr>
        <w:t>Nat</w:t>
      </w:r>
      <w:r w:rsidR="006D7517" w:rsidRPr="00BA2ABB">
        <w:rPr>
          <w:i/>
        </w:rPr>
        <w:t>ure</w:t>
      </w:r>
      <w:r w:rsidRPr="00BA2ABB">
        <w:rPr>
          <w:i/>
        </w:rPr>
        <w:t xml:space="preserve"> Commun</w:t>
      </w:r>
      <w:r w:rsidR="006D7517" w:rsidRPr="00BA2ABB">
        <w:rPr>
          <w:i/>
        </w:rPr>
        <w:t>ications</w:t>
      </w:r>
      <w:r w:rsidRPr="00BA2ABB">
        <w:rPr>
          <w:i/>
        </w:rPr>
        <w:t>.</w:t>
      </w:r>
      <w:r w:rsidRPr="00BA2ABB">
        <w:t xml:space="preserve"> </w:t>
      </w:r>
      <w:r w:rsidRPr="00BA2ABB">
        <w:rPr>
          <w:b/>
        </w:rPr>
        <w:t>10</w:t>
      </w:r>
      <w:r w:rsidRPr="00BA2ABB">
        <w:t xml:space="preserve"> (1), 4697 (2019).</w:t>
      </w:r>
    </w:p>
    <w:p w14:paraId="2F5ADA45" w14:textId="6587CB45" w:rsidR="00DA637F" w:rsidRPr="00BA2ABB" w:rsidRDefault="00DA637F" w:rsidP="00915CA7">
      <w:pPr>
        <w:pStyle w:val="EndNoteBibliography"/>
      </w:pPr>
      <w:r w:rsidRPr="00BA2ABB">
        <w:t>27</w:t>
      </w:r>
      <w:r w:rsidRPr="00BA2ABB">
        <w:tab/>
        <w:t>Corbière, A.</w:t>
      </w:r>
      <w:r w:rsidRPr="00BA2ABB">
        <w:rPr>
          <w:i/>
        </w:rPr>
        <w:t xml:space="preserve"> </w:t>
      </w:r>
      <w:r w:rsidRPr="00915CA7">
        <w:rPr>
          <w:iCs/>
        </w:rPr>
        <w:t>et al.</w:t>
      </w:r>
      <w:r w:rsidRPr="00BA2ABB">
        <w:t xml:space="preserve"> Strategies for the Identification of Bioactive Neuropeptides in Vertebrates. </w:t>
      </w:r>
      <w:r w:rsidRPr="00BA2ABB">
        <w:rPr>
          <w:i/>
        </w:rPr>
        <w:t>Frontiers in Neuroscience.</w:t>
      </w:r>
      <w:r w:rsidRPr="00BA2ABB">
        <w:t xml:space="preserve"> </w:t>
      </w:r>
      <w:r w:rsidRPr="00BA2ABB">
        <w:rPr>
          <w:b/>
        </w:rPr>
        <w:t>13</w:t>
      </w:r>
      <w:r w:rsidR="000E5F85" w:rsidRPr="00BA2ABB">
        <w:t xml:space="preserve">, </w:t>
      </w:r>
      <w:r w:rsidRPr="00BA2ABB">
        <w:t>948 (2019).</w:t>
      </w:r>
    </w:p>
    <w:p w14:paraId="4AEF10DC" w14:textId="3F9F2086" w:rsidR="00DA637F" w:rsidRPr="00BA2ABB" w:rsidRDefault="00DA637F" w:rsidP="00915CA7">
      <w:pPr>
        <w:pStyle w:val="EndNoteBibliography"/>
      </w:pPr>
      <w:r w:rsidRPr="00BA2ABB">
        <w:t>28</w:t>
      </w:r>
      <w:r w:rsidRPr="00BA2ABB">
        <w:tab/>
        <w:t>Chen, R., Ma, M., Hui, L., Zhang, J.</w:t>
      </w:r>
      <w:r w:rsidR="007525F4" w:rsidRPr="00BA2ABB">
        <w:t xml:space="preserve">, </w:t>
      </w:r>
      <w:r w:rsidRPr="00BA2ABB">
        <w:t xml:space="preserve">Li, L. Measurement of neuropeptides in crustacean hemolymph via MALDI mass spectrometry. </w:t>
      </w:r>
      <w:r w:rsidRPr="00BA2ABB">
        <w:rPr>
          <w:i/>
        </w:rPr>
        <w:t>J</w:t>
      </w:r>
      <w:r w:rsidR="007525F4" w:rsidRPr="00BA2ABB">
        <w:rPr>
          <w:i/>
        </w:rPr>
        <w:t>ournal of</w:t>
      </w:r>
      <w:r w:rsidRPr="00BA2ABB">
        <w:rPr>
          <w:i/>
        </w:rPr>
        <w:t xml:space="preserve"> Am</w:t>
      </w:r>
      <w:r w:rsidR="007525F4" w:rsidRPr="00BA2ABB">
        <w:rPr>
          <w:i/>
        </w:rPr>
        <w:t>erican</w:t>
      </w:r>
      <w:r w:rsidRPr="00BA2ABB">
        <w:rPr>
          <w:i/>
        </w:rPr>
        <w:t xml:space="preserve"> Soc</w:t>
      </w:r>
      <w:r w:rsidR="007525F4" w:rsidRPr="00BA2ABB">
        <w:rPr>
          <w:i/>
        </w:rPr>
        <w:t>iety</w:t>
      </w:r>
      <w:r w:rsidRPr="00BA2ABB">
        <w:rPr>
          <w:i/>
        </w:rPr>
        <w:t xml:space="preserve"> </w:t>
      </w:r>
      <w:r w:rsidR="007525F4" w:rsidRPr="00BA2ABB">
        <w:rPr>
          <w:i/>
        </w:rPr>
        <w:t xml:space="preserve">for </w:t>
      </w:r>
      <w:r w:rsidRPr="00BA2ABB">
        <w:rPr>
          <w:i/>
        </w:rPr>
        <w:t>Mass Spectrom</w:t>
      </w:r>
      <w:r w:rsidR="007525F4" w:rsidRPr="00BA2ABB">
        <w:rPr>
          <w:i/>
        </w:rPr>
        <w:t>etry</w:t>
      </w:r>
      <w:r w:rsidRPr="00BA2ABB">
        <w:rPr>
          <w:i/>
        </w:rPr>
        <w:t>.</w:t>
      </w:r>
      <w:r w:rsidRPr="00BA2ABB">
        <w:t xml:space="preserve"> </w:t>
      </w:r>
      <w:r w:rsidRPr="00BA2ABB">
        <w:rPr>
          <w:b/>
        </w:rPr>
        <w:t>20</w:t>
      </w:r>
      <w:r w:rsidRPr="00BA2ABB">
        <w:t xml:space="preserve"> (4), 708</w:t>
      </w:r>
      <w:r w:rsidR="007525F4" w:rsidRPr="00BA2ABB">
        <w:t>–</w:t>
      </w:r>
      <w:r w:rsidRPr="00BA2ABB">
        <w:t>718 (2009).</w:t>
      </w:r>
    </w:p>
    <w:p w14:paraId="70BE8285" w14:textId="5408D5BF" w:rsidR="00DA637F" w:rsidRPr="00BA2ABB" w:rsidRDefault="00DA637F" w:rsidP="00915CA7">
      <w:pPr>
        <w:pStyle w:val="EndNoteBibliography"/>
      </w:pPr>
      <w:r w:rsidRPr="00BA2ABB">
        <w:t>29</w:t>
      </w:r>
      <w:r w:rsidRPr="00BA2ABB">
        <w:tab/>
        <w:t>Fridjonsdottir, E., Nilsson, A., Wadensten, H.</w:t>
      </w:r>
      <w:r w:rsidR="00DB3DB0" w:rsidRPr="00BA2ABB">
        <w:t xml:space="preserve">, </w:t>
      </w:r>
      <w:r w:rsidRPr="00BA2ABB">
        <w:t xml:space="preserve">Andrén, P. E. </w:t>
      </w:r>
      <w:r w:rsidR="006548FA" w:rsidRPr="00BA2ABB">
        <w:t>Brain Tissue Sample Stabilization and Extraction Stra</w:t>
      </w:r>
      <w:r w:rsidR="00A46FA6" w:rsidRPr="00BA2ABB">
        <w:t xml:space="preserve">tegies for Neuropeptidomics. </w:t>
      </w:r>
      <w:r w:rsidRPr="00BA2ABB">
        <w:t xml:space="preserve">in </w:t>
      </w:r>
      <w:r w:rsidRPr="00BA2ABB">
        <w:rPr>
          <w:i/>
        </w:rPr>
        <w:t>Peptidomics: Methods and Strategies</w:t>
      </w:r>
      <w:r w:rsidRPr="00BA2ABB">
        <w:t xml:space="preserve"> </w:t>
      </w:r>
      <w:r w:rsidR="00194899" w:rsidRPr="00BA2ABB">
        <w:t>. Springer</w:t>
      </w:r>
      <w:r w:rsidR="00AE5E9B" w:rsidRPr="00BA2ABB">
        <w:t xml:space="preserve"> Protocols</w:t>
      </w:r>
      <w:r w:rsidR="00C85C8C" w:rsidRPr="00BA2ABB">
        <w:t>.</w:t>
      </w:r>
      <w:r w:rsidR="00194899" w:rsidRPr="00BA2ABB">
        <w:t xml:space="preserve"> New York</w:t>
      </w:r>
      <w:r w:rsidR="00C85C8C" w:rsidRPr="00BA2ABB">
        <w:t>,NY</w:t>
      </w:r>
      <w:r w:rsidR="00194899" w:rsidRPr="00BA2ABB" w:rsidDel="00194899">
        <w:t xml:space="preserve"> </w:t>
      </w:r>
      <w:r w:rsidRPr="00BA2ABB">
        <w:t>41</w:t>
      </w:r>
      <w:r w:rsidR="000340E2" w:rsidRPr="00BA2ABB">
        <w:t>–</w:t>
      </w:r>
      <w:r w:rsidRPr="00BA2ABB">
        <w:t>49 (2018).</w:t>
      </w:r>
    </w:p>
    <w:p w14:paraId="039707DA" w14:textId="752324F3" w:rsidR="00DA637F" w:rsidRPr="00BA2ABB" w:rsidRDefault="00DA637F" w:rsidP="00915CA7">
      <w:pPr>
        <w:pStyle w:val="EndNoteBibliography"/>
      </w:pPr>
      <w:r w:rsidRPr="00BA2ABB">
        <w:t>30</w:t>
      </w:r>
      <w:r w:rsidRPr="00BA2ABB">
        <w:tab/>
        <w:t>Buchberger, A. R., DeLaney, K., Johnson, J.</w:t>
      </w:r>
      <w:r w:rsidR="000340E2" w:rsidRPr="00BA2ABB">
        <w:t>,</w:t>
      </w:r>
      <w:r w:rsidRPr="00BA2ABB">
        <w:t xml:space="preserve"> Li, L. Mass Spectrometry Imaging: A Review of </w:t>
      </w:r>
      <w:r w:rsidRPr="00BA2ABB">
        <w:lastRenderedPageBreak/>
        <w:t xml:space="preserve">Emerging Advancements and Future Insights. </w:t>
      </w:r>
      <w:r w:rsidRPr="00BA2ABB">
        <w:rPr>
          <w:i/>
        </w:rPr>
        <w:t>Anal</w:t>
      </w:r>
      <w:r w:rsidR="000340E2" w:rsidRPr="00BA2ABB">
        <w:rPr>
          <w:i/>
        </w:rPr>
        <w:t>ytical</w:t>
      </w:r>
      <w:r w:rsidRPr="00BA2ABB">
        <w:rPr>
          <w:i/>
        </w:rPr>
        <w:t xml:space="preserve"> Chem</w:t>
      </w:r>
      <w:r w:rsidR="000340E2" w:rsidRPr="00BA2ABB">
        <w:rPr>
          <w:i/>
        </w:rPr>
        <w:t>istry</w:t>
      </w:r>
      <w:r w:rsidRPr="00BA2ABB">
        <w:rPr>
          <w:i/>
        </w:rPr>
        <w:t>.</w:t>
      </w:r>
      <w:r w:rsidRPr="00BA2ABB">
        <w:t xml:space="preserve"> </w:t>
      </w:r>
      <w:r w:rsidRPr="00BA2ABB">
        <w:rPr>
          <w:b/>
        </w:rPr>
        <w:t>90</w:t>
      </w:r>
      <w:r w:rsidRPr="00BA2ABB">
        <w:t xml:space="preserve"> (1), 240</w:t>
      </w:r>
      <w:r w:rsidR="000340E2" w:rsidRPr="00BA2ABB">
        <w:t>–</w:t>
      </w:r>
      <w:r w:rsidRPr="00BA2ABB">
        <w:t>265 (2018).</w:t>
      </w:r>
    </w:p>
    <w:p w14:paraId="3EF3D893" w14:textId="604D8080" w:rsidR="00DA637F" w:rsidRPr="00BA2ABB" w:rsidRDefault="00DA637F" w:rsidP="00915CA7">
      <w:pPr>
        <w:pStyle w:val="EndNoteBibliography"/>
      </w:pPr>
      <w:r w:rsidRPr="00BA2ABB">
        <w:t>31</w:t>
      </w:r>
      <w:r w:rsidRPr="00BA2ABB">
        <w:tab/>
        <w:t>Phetsanthad, A.</w:t>
      </w:r>
      <w:r w:rsidRPr="00915CA7">
        <w:rPr>
          <w:iCs/>
        </w:rPr>
        <w:t xml:space="preserve"> et al.</w:t>
      </w:r>
      <w:r w:rsidRPr="00BA2ABB">
        <w:rPr>
          <w:iCs/>
        </w:rPr>
        <w:t xml:space="preserve"> </w:t>
      </w:r>
      <w:r w:rsidRPr="00BA2ABB">
        <w:t xml:space="preserve">Recent advances in mass spectrometry analysis of neuropeptides. </w:t>
      </w:r>
      <w:r w:rsidRPr="00BA2ABB">
        <w:rPr>
          <w:i/>
        </w:rPr>
        <w:t>Mass Spectrom</w:t>
      </w:r>
      <w:r w:rsidR="005B3E30" w:rsidRPr="00BA2ABB">
        <w:rPr>
          <w:i/>
        </w:rPr>
        <w:t>etry</w:t>
      </w:r>
      <w:r w:rsidRPr="00BA2ABB">
        <w:rPr>
          <w:i/>
        </w:rPr>
        <w:t xml:space="preserve"> Rev</w:t>
      </w:r>
      <w:r w:rsidR="005B3E30" w:rsidRPr="00BA2ABB">
        <w:rPr>
          <w:i/>
        </w:rPr>
        <w:t>iews</w:t>
      </w:r>
      <w:r w:rsidRPr="00BA2ABB">
        <w:rPr>
          <w:i/>
        </w:rPr>
        <w:t>.</w:t>
      </w:r>
      <w:r w:rsidRPr="00BA2ABB">
        <w:t xml:space="preserve"> </w:t>
      </w:r>
      <w:r w:rsidR="00617868" w:rsidRPr="00BA2ABB">
        <w:t xml:space="preserve">e21734 </w:t>
      </w:r>
      <w:r w:rsidRPr="00BA2ABB">
        <w:t>(2021).</w:t>
      </w:r>
    </w:p>
    <w:p w14:paraId="5DB8EDE4" w14:textId="1847A304" w:rsidR="00DA637F" w:rsidRPr="00BA2ABB" w:rsidRDefault="00DA637F" w:rsidP="00915CA7">
      <w:pPr>
        <w:pStyle w:val="EndNoteBibliography"/>
      </w:pPr>
      <w:r w:rsidRPr="00BA2ABB">
        <w:t>32</w:t>
      </w:r>
      <w:r w:rsidRPr="00BA2ABB">
        <w:tab/>
        <w:t>Pérez-Cova, M., Bedia, C., Stoll, D. R., Tauler, R.</w:t>
      </w:r>
      <w:r w:rsidR="009A1A8C" w:rsidRPr="00BA2ABB">
        <w:t xml:space="preserve">, </w:t>
      </w:r>
      <w:r w:rsidRPr="00BA2ABB">
        <w:t xml:space="preserve">Jaumot, J. MSroi: A pre-processing tool for mass spectrometry-based studies. </w:t>
      </w:r>
      <w:r w:rsidRPr="00BA2ABB">
        <w:rPr>
          <w:i/>
        </w:rPr>
        <w:t>Chemometrics and Intelligent Laboratory Systems.</w:t>
      </w:r>
      <w:r w:rsidRPr="00BA2ABB">
        <w:t xml:space="preserve"> </w:t>
      </w:r>
      <w:r w:rsidRPr="00BA2ABB">
        <w:rPr>
          <w:b/>
        </w:rPr>
        <w:t>215</w:t>
      </w:r>
      <w:r w:rsidRPr="00BA2ABB">
        <w:t xml:space="preserve">, </w:t>
      </w:r>
      <w:r w:rsidR="009A1A8C" w:rsidRPr="00BA2ABB">
        <w:t xml:space="preserve">104333 </w:t>
      </w:r>
      <w:r w:rsidRPr="00BA2ABB">
        <w:t>(2021).</w:t>
      </w:r>
    </w:p>
    <w:p w14:paraId="6CC838D1" w14:textId="3BEB657C" w:rsidR="00DA637F" w:rsidRPr="00BA2ABB" w:rsidRDefault="00DA637F" w:rsidP="00915CA7">
      <w:pPr>
        <w:pStyle w:val="EndNoteBibliography"/>
      </w:pPr>
      <w:r w:rsidRPr="00BA2ABB">
        <w:t>33</w:t>
      </w:r>
      <w:r w:rsidRPr="00BA2ABB">
        <w:tab/>
        <w:t>Christie, A. E.</w:t>
      </w:r>
      <w:r w:rsidR="00655F13" w:rsidRPr="00BA2ABB">
        <w:t xml:space="preserve">, </w:t>
      </w:r>
      <w:r w:rsidRPr="00BA2ABB">
        <w:t xml:space="preserve">Chi, M. Prediction of the neuropeptidomes of members of the Astacidea (Crustacea, Decapoda) using publicly accessible transcriptome shotgun assembly (TSA) sequence data. </w:t>
      </w:r>
      <w:r w:rsidRPr="00BA2ABB">
        <w:rPr>
          <w:i/>
        </w:rPr>
        <w:t>General and Comparative Endocrinology.</w:t>
      </w:r>
      <w:r w:rsidRPr="00BA2ABB">
        <w:t xml:space="preserve"> </w:t>
      </w:r>
      <w:r w:rsidRPr="00BA2ABB">
        <w:rPr>
          <w:b/>
        </w:rPr>
        <w:t>224</w:t>
      </w:r>
      <w:r w:rsidR="00655F13" w:rsidRPr="00BA2ABB">
        <w:rPr>
          <w:b/>
        </w:rPr>
        <w:t>,</w:t>
      </w:r>
      <w:r w:rsidRPr="00BA2ABB">
        <w:t xml:space="preserve"> 38</w:t>
      </w:r>
      <w:r w:rsidR="00655F13" w:rsidRPr="00BA2ABB">
        <w:t>–</w:t>
      </w:r>
      <w:r w:rsidRPr="00BA2ABB">
        <w:t>60 (2015).</w:t>
      </w:r>
    </w:p>
    <w:p w14:paraId="6EA290F3" w14:textId="500C1C3D" w:rsidR="00DA637F" w:rsidRPr="00BA2ABB" w:rsidRDefault="00DA637F" w:rsidP="00915CA7">
      <w:pPr>
        <w:pStyle w:val="EndNoteBibliography"/>
      </w:pPr>
      <w:r w:rsidRPr="00BA2ABB">
        <w:t>34</w:t>
      </w:r>
      <w:r w:rsidRPr="00BA2ABB">
        <w:tab/>
        <w:t>Livnat, I.</w:t>
      </w:r>
      <w:r w:rsidRPr="00915CA7">
        <w:rPr>
          <w:iCs/>
        </w:rPr>
        <w:t xml:space="preserve"> et al.</w:t>
      </w:r>
      <w:r w:rsidRPr="00BA2ABB">
        <w:t xml:space="preserve"> A d-Amino Acid-Containing Neuropeptide Discovery Funnel. </w:t>
      </w:r>
      <w:r w:rsidRPr="00BA2ABB">
        <w:rPr>
          <w:i/>
        </w:rPr>
        <w:t>Anal</w:t>
      </w:r>
      <w:r w:rsidR="006B74EB" w:rsidRPr="00BA2ABB">
        <w:rPr>
          <w:i/>
        </w:rPr>
        <w:t>ytical</w:t>
      </w:r>
      <w:r w:rsidRPr="00BA2ABB">
        <w:rPr>
          <w:i/>
        </w:rPr>
        <w:t xml:space="preserve"> Chem</w:t>
      </w:r>
      <w:r w:rsidR="006B74EB" w:rsidRPr="00BA2ABB">
        <w:rPr>
          <w:i/>
        </w:rPr>
        <w:t>istry</w:t>
      </w:r>
      <w:r w:rsidRPr="00BA2ABB">
        <w:rPr>
          <w:i/>
        </w:rPr>
        <w:t>.</w:t>
      </w:r>
      <w:r w:rsidRPr="00BA2ABB">
        <w:t xml:space="preserve"> </w:t>
      </w:r>
      <w:r w:rsidRPr="00BA2ABB">
        <w:rPr>
          <w:b/>
        </w:rPr>
        <w:t>88</w:t>
      </w:r>
      <w:r w:rsidRPr="00BA2ABB">
        <w:t xml:space="preserve"> (23), 11868</w:t>
      </w:r>
      <w:r w:rsidR="006B74EB" w:rsidRPr="00BA2ABB">
        <w:t>–</w:t>
      </w:r>
      <w:r w:rsidRPr="00BA2ABB">
        <w:t>11876 (2016).</w:t>
      </w:r>
    </w:p>
    <w:p w14:paraId="2229A4CC" w14:textId="5BA4E867" w:rsidR="00DA637F" w:rsidRPr="0003030E" w:rsidRDefault="00DA637F" w:rsidP="00915CA7">
      <w:pPr>
        <w:pStyle w:val="EndNoteBibliography"/>
      </w:pPr>
      <w:r w:rsidRPr="00BA2ABB">
        <w:t>35</w:t>
      </w:r>
      <w:r w:rsidRPr="00BA2ABB">
        <w:tab/>
        <w:t>Lehrer, R. I.</w:t>
      </w:r>
      <w:r w:rsidR="00FC0EDE" w:rsidRPr="00BA2ABB">
        <w:t xml:space="preserve">, </w:t>
      </w:r>
      <w:r w:rsidRPr="0003030E">
        <w:t xml:space="preserve">Ganz, T. Defensins: endogenous antibiotic peptides from human leukocytes. </w:t>
      </w:r>
      <w:r w:rsidRPr="0003030E">
        <w:rPr>
          <w:i/>
        </w:rPr>
        <w:t>Ciba Found</w:t>
      </w:r>
      <w:r w:rsidR="00FC0EDE" w:rsidRPr="0003030E">
        <w:rPr>
          <w:i/>
        </w:rPr>
        <w:t>ation</w:t>
      </w:r>
      <w:r w:rsidRPr="0003030E">
        <w:rPr>
          <w:i/>
        </w:rPr>
        <w:t xml:space="preserve"> Symp</w:t>
      </w:r>
      <w:r w:rsidR="00193DBD" w:rsidRPr="0003030E">
        <w:rPr>
          <w:i/>
        </w:rPr>
        <w:t>osium</w:t>
      </w:r>
      <w:r w:rsidRPr="0003030E">
        <w:rPr>
          <w:i/>
        </w:rPr>
        <w:t>.</w:t>
      </w:r>
      <w:r w:rsidRPr="0003030E">
        <w:t xml:space="preserve"> </w:t>
      </w:r>
      <w:r w:rsidRPr="0003030E">
        <w:rPr>
          <w:b/>
        </w:rPr>
        <w:t>171</w:t>
      </w:r>
      <w:r w:rsidR="00193DBD" w:rsidRPr="0003030E">
        <w:rPr>
          <w:b/>
        </w:rPr>
        <w:t>,</w:t>
      </w:r>
      <w:r w:rsidRPr="0003030E">
        <w:t xml:space="preserve"> 276</w:t>
      </w:r>
      <w:r w:rsidR="00193DBD" w:rsidRPr="0003030E">
        <w:t>–</w:t>
      </w:r>
      <w:r w:rsidRPr="0003030E">
        <w:t>290</w:t>
      </w:r>
      <w:r w:rsidR="00193DBD" w:rsidRPr="0003030E">
        <w:t xml:space="preserve"> </w:t>
      </w:r>
      <w:r w:rsidRPr="0003030E">
        <w:t>(1992).</w:t>
      </w:r>
    </w:p>
    <w:p w14:paraId="6E928C16" w14:textId="6D9FAFD6" w:rsidR="00267603" w:rsidRPr="0003030E" w:rsidRDefault="006D49B0" w:rsidP="007960B8">
      <w:pPr>
        <w:pBdr>
          <w:top w:val="nil"/>
          <w:left w:val="nil"/>
          <w:bottom w:val="nil"/>
          <w:right w:val="nil"/>
          <w:between w:val="nil"/>
        </w:pBdr>
        <w:rPr>
          <w:color w:val="7F7F7F"/>
        </w:rPr>
      </w:pPr>
      <w:r w:rsidRPr="0003030E">
        <w:rPr>
          <w:color w:val="7F7F7F"/>
        </w:rPr>
        <w:fldChar w:fldCharType="end"/>
      </w:r>
    </w:p>
    <w:sectPr w:rsidR="00267603" w:rsidRPr="0003030E" w:rsidSect="002A5C32">
      <w:headerReference w:type="even" r:id="rId14"/>
      <w:headerReference w:type="default" r:id="rId15"/>
      <w:footerReference w:type="even" r:id="rId16"/>
      <w:headerReference w:type="first" r:id="rId17"/>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BF8186" w14:textId="77777777" w:rsidR="0060687F" w:rsidRDefault="0060687F">
      <w:r>
        <w:separator/>
      </w:r>
    </w:p>
  </w:endnote>
  <w:endnote w:type="continuationSeparator" w:id="0">
    <w:p w14:paraId="19497BE3" w14:textId="77777777" w:rsidR="0060687F" w:rsidRDefault="006068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98CA92" w14:textId="77777777" w:rsidR="0060687F" w:rsidRDefault="0060687F">
      <w:r>
        <w:separator/>
      </w:r>
    </w:p>
  </w:footnote>
  <w:footnote w:type="continuationSeparator" w:id="0">
    <w:p w14:paraId="5B0E9422" w14:textId="77777777" w:rsidR="0060687F" w:rsidRDefault="0060687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bookmarkStart w:id="16" w:name="_26in1rg" w:colFirst="0" w:colLast="0"/>
    <w:bookmarkEnd w:id="16"/>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07502C24" w:rsidR="006E4797" w:rsidRDefault="006E479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4314CE"/>
    <w:multiLevelType w:val="multilevel"/>
    <w:tmpl w:val="C0DA0C8C"/>
    <w:lvl w:ilvl="0">
      <w:start w:val="1"/>
      <w:numFmt w:val="decimal"/>
      <w:lvlText w:val="%1"/>
      <w:lvlJc w:val="left"/>
      <w:pPr>
        <w:ind w:left="360" w:hanging="360"/>
      </w:pPr>
      <w:rPr>
        <w:rFonts w:hint="default"/>
        <w:b w:val="0"/>
        <w:bCs/>
      </w:rPr>
    </w:lvl>
    <w:lvl w:ilvl="1">
      <w:start w:val="2"/>
      <w:numFmt w:val="decimal"/>
      <w:lvlText w:val="%1.%2"/>
      <w:lvlJc w:val="left"/>
      <w:pPr>
        <w:ind w:left="360" w:hanging="360"/>
      </w:pPr>
      <w:rPr>
        <w:rFonts w:hint="default"/>
        <w:b w:val="0"/>
        <w:bCs/>
      </w:rPr>
    </w:lvl>
    <w:lvl w:ilvl="2">
      <w:start w:val="1"/>
      <w:numFmt w:val="decimal"/>
      <w:lvlText w:val="%1.%2.%3"/>
      <w:lvlJc w:val="left"/>
      <w:pPr>
        <w:ind w:left="720" w:hanging="720"/>
      </w:pPr>
      <w:rPr>
        <w:rFonts w:hint="default"/>
        <w:b w:val="0"/>
        <w:bCs/>
      </w:rPr>
    </w:lvl>
    <w:lvl w:ilvl="3">
      <w:start w:val="1"/>
      <w:numFmt w:val="decimal"/>
      <w:lvlText w:val="%1.%2.%3.%4"/>
      <w:lvlJc w:val="left"/>
      <w:pPr>
        <w:ind w:left="720" w:hanging="720"/>
      </w:pPr>
      <w:rPr>
        <w:rFonts w:hint="default"/>
        <w:b w:val="0"/>
        <w:bCs/>
      </w:rPr>
    </w:lvl>
    <w:lvl w:ilvl="4">
      <w:start w:val="1"/>
      <w:numFmt w:val="decimal"/>
      <w:lvlText w:val="%1.%2.%3.%4.%5"/>
      <w:lvlJc w:val="left"/>
      <w:pPr>
        <w:ind w:left="1080" w:hanging="1080"/>
      </w:pPr>
      <w:rPr>
        <w:rFonts w:hint="default"/>
        <w:b w:val="0"/>
        <w:bCs/>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 w15:restartNumberingAfterBreak="0">
    <w:nsid w:val="156F7CA0"/>
    <w:multiLevelType w:val="hybridMultilevel"/>
    <w:tmpl w:val="CC5C8F16"/>
    <w:lvl w:ilvl="0" w:tplc="5694FAB6">
      <w:numFmt w:val="bullet"/>
      <w:lvlText w:val=""/>
      <w:lvlJc w:val="left"/>
      <w:pPr>
        <w:ind w:left="720" w:hanging="360"/>
      </w:pPr>
      <w:rPr>
        <w:rFonts w:ascii="Symbol" w:eastAsia="Calibr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6C371D"/>
    <w:multiLevelType w:val="multilevel"/>
    <w:tmpl w:val="34947D48"/>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FC75CCB"/>
    <w:multiLevelType w:val="multilevel"/>
    <w:tmpl w:val="8586CC4A"/>
    <w:lvl w:ilvl="0">
      <w:start w:val="1"/>
      <w:numFmt w:val="decimal"/>
      <w:lvlText w:val="%1"/>
      <w:lvlJc w:val="left"/>
      <w:pPr>
        <w:ind w:left="360" w:hanging="360"/>
      </w:pPr>
      <w:rPr>
        <w:rFonts w:hint="default"/>
        <w:b w:val="0"/>
        <w:bCs w:val="0"/>
      </w:rPr>
    </w:lvl>
    <w:lvl w:ilvl="1">
      <w:start w:val="1"/>
      <w:numFmt w:val="decimal"/>
      <w:lvlText w:val="%1.%2"/>
      <w:lvlJc w:val="left"/>
      <w:pPr>
        <w:ind w:left="360" w:hanging="360"/>
      </w:pPr>
      <w:rPr>
        <w:rFonts w:hint="default"/>
        <w:b w:val="0"/>
        <w:bCs w:val="0"/>
      </w:rPr>
    </w:lvl>
    <w:lvl w:ilvl="2">
      <w:start w:val="1"/>
      <w:numFmt w:val="decimal"/>
      <w:lvlText w:val="%1.%2.%3"/>
      <w:lvlJc w:val="left"/>
      <w:pPr>
        <w:ind w:left="720" w:hanging="720"/>
      </w:pPr>
      <w:rPr>
        <w:rFonts w:hint="default"/>
        <w:b w:val="0"/>
        <w:b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5"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9" w15:restartNumberingAfterBreak="0">
    <w:nsid w:val="35F1241E"/>
    <w:multiLevelType w:val="multilevel"/>
    <w:tmpl w:val="9C82C128"/>
    <w:lvl w:ilvl="0">
      <w:start w:val="3"/>
      <w:numFmt w:val="decimal"/>
      <w:lvlText w:val="%1"/>
      <w:lvlJc w:val="left"/>
      <w:pPr>
        <w:ind w:left="480" w:hanging="480"/>
      </w:pPr>
      <w:rPr>
        <w:rFonts w:hint="default"/>
        <w:b w:val="0"/>
      </w:rPr>
    </w:lvl>
    <w:lvl w:ilvl="1">
      <w:start w:val="2"/>
      <w:numFmt w:val="decimal"/>
      <w:lvlText w:val="%1.%2"/>
      <w:lvlJc w:val="left"/>
      <w:pPr>
        <w:ind w:left="480" w:hanging="480"/>
      </w:pPr>
      <w:rPr>
        <w:rFonts w:hint="default"/>
        <w:b w:val="0"/>
      </w:rPr>
    </w:lvl>
    <w:lvl w:ilvl="2">
      <w:start w:val="4"/>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0" w15:restartNumberingAfterBreak="0">
    <w:nsid w:val="375614D0"/>
    <w:multiLevelType w:val="multilevel"/>
    <w:tmpl w:val="0902033A"/>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b w:val="0"/>
        <w:bCs w:val="0"/>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88A3A34"/>
    <w:multiLevelType w:val="multilevel"/>
    <w:tmpl w:val="FB5C9F3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val="0"/>
        <w:bCs w:val="0"/>
      </w:rPr>
    </w:lvl>
    <w:lvl w:ilvl="2">
      <w:start w:val="1"/>
      <w:numFmt w:val="decimal"/>
      <w:lvlText w:val="%1.%2.%3"/>
      <w:lvlJc w:val="left"/>
      <w:pPr>
        <w:ind w:left="720" w:hanging="720"/>
      </w:pPr>
      <w:rPr>
        <w:rFonts w:hint="default"/>
        <w:b w:val="0"/>
        <w:b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C456349"/>
    <w:multiLevelType w:val="multilevel"/>
    <w:tmpl w:val="DEC601E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val="0"/>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064060E"/>
    <w:multiLevelType w:val="multilevel"/>
    <w:tmpl w:val="CB8076E0"/>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5"/>
      <w:numFmt w:val="decimal"/>
      <w:lvlText w:val="%1.%2.%3"/>
      <w:lvlJc w:val="left"/>
      <w:pPr>
        <w:ind w:left="720" w:hanging="720"/>
      </w:pPr>
      <w:rPr>
        <w:rFonts w:hint="default"/>
        <w:b w:val="0"/>
        <w:bCs w:val="0"/>
      </w:rPr>
    </w:lvl>
    <w:lvl w:ilvl="3">
      <w:start w:val="1"/>
      <w:numFmt w:val="decimal"/>
      <w:lvlText w:val="%1.%2.%3.%4"/>
      <w:lvlJc w:val="left"/>
      <w:pPr>
        <w:ind w:left="720" w:hanging="720"/>
      </w:pPr>
      <w:rPr>
        <w:rFonts w:hint="default"/>
        <w:b w:val="0"/>
        <w:bCs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603C39D4"/>
    <w:multiLevelType w:val="hybridMultilevel"/>
    <w:tmpl w:val="5436F6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C06428"/>
    <w:multiLevelType w:val="hybridMultilevel"/>
    <w:tmpl w:val="ED880D6E"/>
    <w:lvl w:ilvl="0" w:tplc="72B0446A">
      <w:numFmt w:val="bullet"/>
      <w:lvlText w:val=""/>
      <w:lvlJc w:val="left"/>
      <w:pPr>
        <w:ind w:left="720" w:hanging="360"/>
      </w:pPr>
      <w:rPr>
        <w:rFonts w:ascii="Symbol" w:eastAsia="Calibr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765A320E"/>
    <w:multiLevelType w:val="multilevel"/>
    <w:tmpl w:val="F64A17A4"/>
    <w:lvl w:ilvl="0">
      <w:start w:val="1"/>
      <w:numFmt w:val="decimal"/>
      <w:lvlText w:val="%1"/>
      <w:lvlJc w:val="left"/>
      <w:pPr>
        <w:ind w:left="660" w:hanging="660"/>
      </w:pPr>
      <w:rPr>
        <w:rFonts w:hint="default"/>
        <w:b w:val="0"/>
      </w:rPr>
    </w:lvl>
    <w:lvl w:ilvl="1">
      <w:start w:val="4"/>
      <w:numFmt w:val="decimal"/>
      <w:lvlText w:val="%1.%2"/>
      <w:lvlJc w:val="left"/>
      <w:pPr>
        <w:ind w:left="660" w:hanging="660"/>
      </w:pPr>
      <w:rPr>
        <w:rFonts w:hint="default"/>
        <w:b w:val="0"/>
      </w:rPr>
    </w:lvl>
    <w:lvl w:ilvl="2">
      <w:start w:val="7"/>
      <w:numFmt w:val="decimal"/>
      <w:lvlText w:val="%1.%2.%3"/>
      <w:lvlJc w:val="left"/>
      <w:pPr>
        <w:ind w:left="720" w:hanging="720"/>
      </w:pPr>
      <w:rPr>
        <w:rFonts w:hint="default"/>
        <w:b w:val="0"/>
      </w:rPr>
    </w:lvl>
    <w:lvl w:ilvl="3">
      <w:start w:val="4"/>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num w:numId="1">
    <w:abstractNumId w:val="7"/>
  </w:num>
  <w:num w:numId="2">
    <w:abstractNumId w:val="16"/>
  </w:num>
  <w:num w:numId="3">
    <w:abstractNumId w:val="22"/>
  </w:num>
  <w:num w:numId="4">
    <w:abstractNumId w:val="4"/>
  </w:num>
  <w:num w:numId="5">
    <w:abstractNumId w:val="18"/>
  </w:num>
  <w:num w:numId="6">
    <w:abstractNumId w:val="21"/>
  </w:num>
  <w:num w:numId="7">
    <w:abstractNumId w:val="8"/>
  </w:num>
  <w:num w:numId="8">
    <w:abstractNumId w:val="14"/>
  </w:num>
  <w:num w:numId="9">
    <w:abstractNumId w:val="5"/>
  </w:num>
  <w:num w:numId="10">
    <w:abstractNumId w:val="11"/>
  </w:num>
  <w:num w:numId="11">
    <w:abstractNumId w:val="17"/>
  </w:num>
  <w:num w:numId="12">
    <w:abstractNumId w:val="6"/>
  </w:num>
  <w:num w:numId="13">
    <w:abstractNumId w:val="20"/>
  </w:num>
  <w:num w:numId="14">
    <w:abstractNumId w:val="1"/>
  </w:num>
  <w:num w:numId="15">
    <w:abstractNumId w:val="3"/>
  </w:num>
  <w:num w:numId="16">
    <w:abstractNumId w:val="0"/>
  </w:num>
  <w:num w:numId="17">
    <w:abstractNumId w:val="12"/>
  </w:num>
  <w:num w:numId="18">
    <w:abstractNumId w:val="19"/>
  </w:num>
  <w:num w:numId="19">
    <w:abstractNumId w:val="2"/>
  </w:num>
  <w:num w:numId="20">
    <w:abstractNumId w:val="15"/>
  </w:num>
  <w:num w:numId="21">
    <w:abstractNumId w:val="23"/>
  </w:num>
  <w:num w:numId="22">
    <w:abstractNumId w:val="9"/>
  </w:num>
  <w:num w:numId="23">
    <w:abstractNumId w:val="10"/>
  </w:num>
  <w:num w:numId="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Q3tDAzNbMwNzcyNjRW0lEKTi0uzszPAykwrwUAhmjriCwAAAA="/>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f0t0ra65ertreew9cpfr27wxe2xx929tw0&quot;&gt;My EndNote Library&lt;record-ids&gt;&lt;item&gt;201&lt;/item&gt;&lt;item&gt;216&lt;/item&gt;&lt;item&gt;247&lt;/item&gt;&lt;item&gt;734&lt;/item&gt;&lt;item&gt;878&lt;/item&gt;&lt;item&gt;980&lt;/item&gt;&lt;item&gt;990&lt;/item&gt;&lt;item&gt;1035&lt;/item&gt;&lt;item&gt;1041&lt;/item&gt;&lt;item&gt;1111&lt;/item&gt;&lt;item&gt;1112&lt;/item&gt;&lt;item&gt;1130&lt;/item&gt;&lt;item&gt;1186&lt;/item&gt;&lt;item&gt;1321&lt;/item&gt;&lt;item&gt;1323&lt;/item&gt;&lt;item&gt;1325&lt;/item&gt;&lt;item&gt;1326&lt;/item&gt;&lt;item&gt;1327&lt;/item&gt;&lt;item&gt;1329&lt;/item&gt;&lt;item&gt;1330&lt;/item&gt;&lt;item&gt;1331&lt;/item&gt;&lt;item&gt;1332&lt;/item&gt;&lt;item&gt;1333&lt;/item&gt;&lt;item&gt;1334&lt;/item&gt;&lt;item&gt;1335&lt;/item&gt;&lt;item&gt;1336&lt;/item&gt;&lt;item&gt;1337&lt;/item&gt;&lt;item&gt;1338&lt;/item&gt;&lt;item&gt;1339&lt;/item&gt;&lt;item&gt;1340&lt;/item&gt;&lt;item&gt;1341&lt;/item&gt;&lt;item&gt;1342&lt;/item&gt;&lt;item&gt;1359&lt;/item&gt;&lt;item&gt;1360&lt;/item&gt;&lt;item&gt;1361&lt;/item&gt;&lt;/record-ids&gt;&lt;/item&gt;&lt;/Libraries&gt;"/>
  </w:docVars>
  <w:rsids>
    <w:rsidRoot w:val="006E4797"/>
    <w:rsid w:val="00004ADD"/>
    <w:rsid w:val="000053E3"/>
    <w:rsid w:val="00005CFA"/>
    <w:rsid w:val="00016699"/>
    <w:rsid w:val="00027583"/>
    <w:rsid w:val="0003030E"/>
    <w:rsid w:val="00031919"/>
    <w:rsid w:val="0003193B"/>
    <w:rsid w:val="00032995"/>
    <w:rsid w:val="0003300C"/>
    <w:rsid w:val="00033805"/>
    <w:rsid w:val="000340E2"/>
    <w:rsid w:val="00036285"/>
    <w:rsid w:val="000453C3"/>
    <w:rsid w:val="0004739A"/>
    <w:rsid w:val="0005123F"/>
    <w:rsid w:val="00055CB1"/>
    <w:rsid w:val="00066200"/>
    <w:rsid w:val="00072367"/>
    <w:rsid w:val="0007476A"/>
    <w:rsid w:val="00074780"/>
    <w:rsid w:val="00074BC7"/>
    <w:rsid w:val="00075750"/>
    <w:rsid w:val="00076B5B"/>
    <w:rsid w:val="00080BE5"/>
    <w:rsid w:val="0008485A"/>
    <w:rsid w:val="000932BC"/>
    <w:rsid w:val="000A0884"/>
    <w:rsid w:val="000A0991"/>
    <w:rsid w:val="000A52F7"/>
    <w:rsid w:val="000B00E4"/>
    <w:rsid w:val="000B362F"/>
    <w:rsid w:val="000B5E5B"/>
    <w:rsid w:val="000C4616"/>
    <w:rsid w:val="000C4F62"/>
    <w:rsid w:val="000D088F"/>
    <w:rsid w:val="000D4177"/>
    <w:rsid w:val="000D4BCD"/>
    <w:rsid w:val="000D5088"/>
    <w:rsid w:val="000D75AA"/>
    <w:rsid w:val="000E23D3"/>
    <w:rsid w:val="000E5F85"/>
    <w:rsid w:val="000E64E4"/>
    <w:rsid w:val="000E6B87"/>
    <w:rsid w:val="000F5702"/>
    <w:rsid w:val="000F5EC4"/>
    <w:rsid w:val="000F7BEE"/>
    <w:rsid w:val="0011398F"/>
    <w:rsid w:val="00115D5F"/>
    <w:rsid w:val="0011717A"/>
    <w:rsid w:val="00126758"/>
    <w:rsid w:val="001278A4"/>
    <w:rsid w:val="001303FE"/>
    <w:rsid w:val="00130F77"/>
    <w:rsid w:val="00131110"/>
    <w:rsid w:val="00131721"/>
    <w:rsid w:val="0013512B"/>
    <w:rsid w:val="00146D34"/>
    <w:rsid w:val="00153A4E"/>
    <w:rsid w:val="001642B5"/>
    <w:rsid w:val="00166146"/>
    <w:rsid w:val="00175231"/>
    <w:rsid w:val="00177B40"/>
    <w:rsid w:val="00180E99"/>
    <w:rsid w:val="00184DB8"/>
    <w:rsid w:val="0018771C"/>
    <w:rsid w:val="00193DBD"/>
    <w:rsid w:val="00194899"/>
    <w:rsid w:val="001959A6"/>
    <w:rsid w:val="001A06D1"/>
    <w:rsid w:val="001A2190"/>
    <w:rsid w:val="001A2240"/>
    <w:rsid w:val="001A399B"/>
    <w:rsid w:val="001A3E26"/>
    <w:rsid w:val="001A7C05"/>
    <w:rsid w:val="001B3BE0"/>
    <w:rsid w:val="001B4949"/>
    <w:rsid w:val="001B52BE"/>
    <w:rsid w:val="001B5C27"/>
    <w:rsid w:val="001B6F55"/>
    <w:rsid w:val="001B71DB"/>
    <w:rsid w:val="001B725D"/>
    <w:rsid w:val="001C7F39"/>
    <w:rsid w:val="001D2384"/>
    <w:rsid w:val="001D3A7F"/>
    <w:rsid w:val="001D46AD"/>
    <w:rsid w:val="001E2D46"/>
    <w:rsid w:val="001E3819"/>
    <w:rsid w:val="001E5C75"/>
    <w:rsid w:val="001F3691"/>
    <w:rsid w:val="001F5135"/>
    <w:rsid w:val="001F5BAC"/>
    <w:rsid w:val="0020071D"/>
    <w:rsid w:val="00200AD4"/>
    <w:rsid w:val="00201F5A"/>
    <w:rsid w:val="0021064A"/>
    <w:rsid w:val="00220997"/>
    <w:rsid w:val="002214D4"/>
    <w:rsid w:val="00221938"/>
    <w:rsid w:val="0022598B"/>
    <w:rsid w:val="00226058"/>
    <w:rsid w:val="00226D6F"/>
    <w:rsid w:val="00237AF8"/>
    <w:rsid w:val="00241911"/>
    <w:rsid w:val="002445DD"/>
    <w:rsid w:val="002505AF"/>
    <w:rsid w:val="002526A0"/>
    <w:rsid w:val="00252F23"/>
    <w:rsid w:val="0025781F"/>
    <w:rsid w:val="00263EDE"/>
    <w:rsid w:val="00267603"/>
    <w:rsid w:val="002679F8"/>
    <w:rsid w:val="002739CF"/>
    <w:rsid w:val="00276CEE"/>
    <w:rsid w:val="00276DDA"/>
    <w:rsid w:val="002778E3"/>
    <w:rsid w:val="00282C56"/>
    <w:rsid w:val="00283C1C"/>
    <w:rsid w:val="00285036"/>
    <w:rsid w:val="002901FA"/>
    <w:rsid w:val="002903D9"/>
    <w:rsid w:val="002909A9"/>
    <w:rsid w:val="00293FEF"/>
    <w:rsid w:val="002A01C6"/>
    <w:rsid w:val="002A1C96"/>
    <w:rsid w:val="002A5C32"/>
    <w:rsid w:val="002A5CC5"/>
    <w:rsid w:val="002B02D9"/>
    <w:rsid w:val="002B0949"/>
    <w:rsid w:val="002C04A2"/>
    <w:rsid w:val="002C0A12"/>
    <w:rsid w:val="002D2787"/>
    <w:rsid w:val="002D7D57"/>
    <w:rsid w:val="002D7DCC"/>
    <w:rsid w:val="003008F7"/>
    <w:rsid w:val="0030188C"/>
    <w:rsid w:val="00305222"/>
    <w:rsid w:val="00310CA7"/>
    <w:rsid w:val="003136CD"/>
    <w:rsid w:val="00316AD5"/>
    <w:rsid w:val="00331A48"/>
    <w:rsid w:val="00334525"/>
    <w:rsid w:val="00335B0F"/>
    <w:rsid w:val="00340A8B"/>
    <w:rsid w:val="00340C8A"/>
    <w:rsid w:val="00351087"/>
    <w:rsid w:val="00353675"/>
    <w:rsid w:val="00356B03"/>
    <w:rsid w:val="003600DC"/>
    <w:rsid w:val="00360D31"/>
    <w:rsid w:val="003627FE"/>
    <w:rsid w:val="003633FB"/>
    <w:rsid w:val="0036374D"/>
    <w:rsid w:val="00365C59"/>
    <w:rsid w:val="00370C86"/>
    <w:rsid w:val="00373272"/>
    <w:rsid w:val="00380222"/>
    <w:rsid w:val="00381B3C"/>
    <w:rsid w:val="00384F15"/>
    <w:rsid w:val="003857B5"/>
    <w:rsid w:val="00390848"/>
    <w:rsid w:val="003920AE"/>
    <w:rsid w:val="003925C0"/>
    <w:rsid w:val="00394F43"/>
    <w:rsid w:val="00396CB3"/>
    <w:rsid w:val="003A03FF"/>
    <w:rsid w:val="003A24AE"/>
    <w:rsid w:val="003A51FB"/>
    <w:rsid w:val="003A5B63"/>
    <w:rsid w:val="003A6CDC"/>
    <w:rsid w:val="003A732E"/>
    <w:rsid w:val="003B77D9"/>
    <w:rsid w:val="003C151B"/>
    <w:rsid w:val="003C2E0C"/>
    <w:rsid w:val="003C3913"/>
    <w:rsid w:val="003D5D69"/>
    <w:rsid w:val="003D652B"/>
    <w:rsid w:val="003D6A77"/>
    <w:rsid w:val="003D7673"/>
    <w:rsid w:val="003D7FD4"/>
    <w:rsid w:val="003E3CAD"/>
    <w:rsid w:val="003E7740"/>
    <w:rsid w:val="003F19DC"/>
    <w:rsid w:val="003F2728"/>
    <w:rsid w:val="003F39B6"/>
    <w:rsid w:val="003F7A5A"/>
    <w:rsid w:val="003F7BCB"/>
    <w:rsid w:val="00400BAE"/>
    <w:rsid w:val="00404A07"/>
    <w:rsid w:val="00411A06"/>
    <w:rsid w:val="00416412"/>
    <w:rsid w:val="00430253"/>
    <w:rsid w:val="004310E6"/>
    <w:rsid w:val="004338AE"/>
    <w:rsid w:val="004347AD"/>
    <w:rsid w:val="00440939"/>
    <w:rsid w:val="00442654"/>
    <w:rsid w:val="004427BF"/>
    <w:rsid w:val="00442D8F"/>
    <w:rsid w:val="00442F21"/>
    <w:rsid w:val="004507DC"/>
    <w:rsid w:val="00450C54"/>
    <w:rsid w:val="00450E01"/>
    <w:rsid w:val="00451462"/>
    <w:rsid w:val="00451875"/>
    <w:rsid w:val="0045352D"/>
    <w:rsid w:val="004549EE"/>
    <w:rsid w:val="0045697B"/>
    <w:rsid w:val="00472DF5"/>
    <w:rsid w:val="00491052"/>
    <w:rsid w:val="0049628F"/>
    <w:rsid w:val="00496AA1"/>
    <w:rsid w:val="004A0A7F"/>
    <w:rsid w:val="004A1E67"/>
    <w:rsid w:val="004A7C8F"/>
    <w:rsid w:val="004B5D37"/>
    <w:rsid w:val="004C2221"/>
    <w:rsid w:val="004C2AF6"/>
    <w:rsid w:val="004C3210"/>
    <w:rsid w:val="004D3972"/>
    <w:rsid w:val="004D485D"/>
    <w:rsid w:val="004E5149"/>
    <w:rsid w:val="004F76C1"/>
    <w:rsid w:val="005028A3"/>
    <w:rsid w:val="00503F34"/>
    <w:rsid w:val="00505D97"/>
    <w:rsid w:val="005073F0"/>
    <w:rsid w:val="0051686B"/>
    <w:rsid w:val="00526430"/>
    <w:rsid w:val="005279A5"/>
    <w:rsid w:val="00531F97"/>
    <w:rsid w:val="005326B1"/>
    <w:rsid w:val="005404C5"/>
    <w:rsid w:val="00540514"/>
    <w:rsid w:val="00540805"/>
    <w:rsid w:val="00542E49"/>
    <w:rsid w:val="00546EBF"/>
    <w:rsid w:val="00551D82"/>
    <w:rsid w:val="005529C0"/>
    <w:rsid w:val="00554FE1"/>
    <w:rsid w:val="00556141"/>
    <w:rsid w:val="00557F9B"/>
    <w:rsid w:val="00567A8A"/>
    <w:rsid w:val="005713AD"/>
    <w:rsid w:val="00577690"/>
    <w:rsid w:val="00582D1D"/>
    <w:rsid w:val="00591839"/>
    <w:rsid w:val="00595532"/>
    <w:rsid w:val="00595A74"/>
    <w:rsid w:val="00596D9F"/>
    <w:rsid w:val="005A399F"/>
    <w:rsid w:val="005B041C"/>
    <w:rsid w:val="005B0A05"/>
    <w:rsid w:val="005B2982"/>
    <w:rsid w:val="005B2D76"/>
    <w:rsid w:val="005B3E30"/>
    <w:rsid w:val="005B48DD"/>
    <w:rsid w:val="005B5945"/>
    <w:rsid w:val="005C05B6"/>
    <w:rsid w:val="005C14A8"/>
    <w:rsid w:val="005C26EC"/>
    <w:rsid w:val="005C4709"/>
    <w:rsid w:val="005D3DF4"/>
    <w:rsid w:val="005D568F"/>
    <w:rsid w:val="005D5CB5"/>
    <w:rsid w:val="005E05C1"/>
    <w:rsid w:val="005E4E40"/>
    <w:rsid w:val="005E6699"/>
    <w:rsid w:val="005F0C16"/>
    <w:rsid w:val="005F2F8C"/>
    <w:rsid w:val="005F37DE"/>
    <w:rsid w:val="006033EE"/>
    <w:rsid w:val="00603738"/>
    <w:rsid w:val="0060687F"/>
    <w:rsid w:val="00617868"/>
    <w:rsid w:val="00622578"/>
    <w:rsid w:val="00622BD5"/>
    <w:rsid w:val="00631DCF"/>
    <w:rsid w:val="00634D93"/>
    <w:rsid w:val="00636333"/>
    <w:rsid w:val="00642188"/>
    <w:rsid w:val="0064272E"/>
    <w:rsid w:val="00645BE6"/>
    <w:rsid w:val="00646E39"/>
    <w:rsid w:val="006548FA"/>
    <w:rsid w:val="00655F13"/>
    <w:rsid w:val="00662E61"/>
    <w:rsid w:val="006642C2"/>
    <w:rsid w:val="00664532"/>
    <w:rsid w:val="006710B9"/>
    <w:rsid w:val="00683B36"/>
    <w:rsid w:val="006922F1"/>
    <w:rsid w:val="00692997"/>
    <w:rsid w:val="00694D6C"/>
    <w:rsid w:val="0069581D"/>
    <w:rsid w:val="00695EAA"/>
    <w:rsid w:val="006A02BC"/>
    <w:rsid w:val="006A15D5"/>
    <w:rsid w:val="006A42F3"/>
    <w:rsid w:val="006A7708"/>
    <w:rsid w:val="006A7E82"/>
    <w:rsid w:val="006B74EB"/>
    <w:rsid w:val="006B767A"/>
    <w:rsid w:val="006C24CB"/>
    <w:rsid w:val="006C25EB"/>
    <w:rsid w:val="006D49B0"/>
    <w:rsid w:val="006D5985"/>
    <w:rsid w:val="006D7039"/>
    <w:rsid w:val="006D7517"/>
    <w:rsid w:val="006E3BB5"/>
    <w:rsid w:val="006E3FB2"/>
    <w:rsid w:val="006E4797"/>
    <w:rsid w:val="006F0396"/>
    <w:rsid w:val="006F7A49"/>
    <w:rsid w:val="00701F8D"/>
    <w:rsid w:val="00705CCC"/>
    <w:rsid w:val="007062AE"/>
    <w:rsid w:val="0071016A"/>
    <w:rsid w:val="00711284"/>
    <w:rsid w:val="00712406"/>
    <w:rsid w:val="00713B72"/>
    <w:rsid w:val="007141DC"/>
    <w:rsid w:val="00721032"/>
    <w:rsid w:val="00722067"/>
    <w:rsid w:val="007230AE"/>
    <w:rsid w:val="00723761"/>
    <w:rsid w:val="00724628"/>
    <w:rsid w:val="007246E4"/>
    <w:rsid w:val="0072583E"/>
    <w:rsid w:val="00730251"/>
    <w:rsid w:val="00731621"/>
    <w:rsid w:val="00732C89"/>
    <w:rsid w:val="00737A18"/>
    <w:rsid w:val="00743773"/>
    <w:rsid w:val="007445CD"/>
    <w:rsid w:val="00750446"/>
    <w:rsid w:val="00750EA8"/>
    <w:rsid w:val="00751514"/>
    <w:rsid w:val="00751867"/>
    <w:rsid w:val="00751F87"/>
    <w:rsid w:val="007521D2"/>
    <w:rsid w:val="007525F4"/>
    <w:rsid w:val="0075452C"/>
    <w:rsid w:val="00756605"/>
    <w:rsid w:val="007566CF"/>
    <w:rsid w:val="007615FE"/>
    <w:rsid w:val="00767ECA"/>
    <w:rsid w:val="00770817"/>
    <w:rsid w:val="00772084"/>
    <w:rsid w:val="0077424B"/>
    <w:rsid w:val="00775A3A"/>
    <w:rsid w:val="00780811"/>
    <w:rsid w:val="00781A4C"/>
    <w:rsid w:val="00791A58"/>
    <w:rsid w:val="007931B3"/>
    <w:rsid w:val="007960B8"/>
    <w:rsid w:val="007970C5"/>
    <w:rsid w:val="007B1D25"/>
    <w:rsid w:val="007B3AF4"/>
    <w:rsid w:val="007B3C26"/>
    <w:rsid w:val="007B4ECE"/>
    <w:rsid w:val="007B5027"/>
    <w:rsid w:val="007C45A4"/>
    <w:rsid w:val="007C4DD3"/>
    <w:rsid w:val="007C5FDC"/>
    <w:rsid w:val="007D3C50"/>
    <w:rsid w:val="007D495B"/>
    <w:rsid w:val="007D64B5"/>
    <w:rsid w:val="007F1207"/>
    <w:rsid w:val="007F3154"/>
    <w:rsid w:val="008016A4"/>
    <w:rsid w:val="008036F2"/>
    <w:rsid w:val="0080533D"/>
    <w:rsid w:val="00807886"/>
    <w:rsid w:val="008107F9"/>
    <w:rsid w:val="00812B7B"/>
    <w:rsid w:val="0082528A"/>
    <w:rsid w:val="008315CD"/>
    <w:rsid w:val="00835B76"/>
    <w:rsid w:val="00836119"/>
    <w:rsid w:val="00836A72"/>
    <w:rsid w:val="008404CD"/>
    <w:rsid w:val="0084144A"/>
    <w:rsid w:val="008426E9"/>
    <w:rsid w:val="00843A16"/>
    <w:rsid w:val="00851767"/>
    <w:rsid w:val="00856F6E"/>
    <w:rsid w:val="0086146D"/>
    <w:rsid w:val="00862B96"/>
    <w:rsid w:val="00864BAE"/>
    <w:rsid w:val="008727EE"/>
    <w:rsid w:val="00873D4C"/>
    <w:rsid w:val="008767C7"/>
    <w:rsid w:val="00877269"/>
    <w:rsid w:val="00886371"/>
    <w:rsid w:val="008871FF"/>
    <w:rsid w:val="00891513"/>
    <w:rsid w:val="00891A37"/>
    <w:rsid w:val="00891BDB"/>
    <w:rsid w:val="00896284"/>
    <w:rsid w:val="008A282A"/>
    <w:rsid w:val="008A5204"/>
    <w:rsid w:val="008A72D1"/>
    <w:rsid w:val="008B4A52"/>
    <w:rsid w:val="008B4F2B"/>
    <w:rsid w:val="008B7006"/>
    <w:rsid w:val="008C5250"/>
    <w:rsid w:val="008C68D8"/>
    <w:rsid w:val="008D49D4"/>
    <w:rsid w:val="008E4AE5"/>
    <w:rsid w:val="008E67CD"/>
    <w:rsid w:val="008F07E8"/>
    <w:rsid w:val="008F2682"/>
    <w:rsid w:val="008F2D7C"/>
    <w:rsid w:val="008F4D18"/>
    <w:rsid w:val="008F5D0E"/>
    <w:rsid w:val="009006D9"/>
    <w:rsid w:val="00912255"/>
    <w:rsid w:val="00915CA7"/>
    <w:rsid w:val="009241BC"/>
    <w:rsid w:val="0092434B"/>
    <w:rsid w:val="0092525D"/>
    <w:rsid w:val="0093505C"/>
    <w:rsid w:val="009358BF"/>
    <w:rsid w:val="0094101A"/>
    <w:rsid w:val="00946F64"/>
    <w:rsid w:val="00951E43"/>
    <w:rsid w:val="00952C4C"/>
    <w:rsid w:val="00952EC5"/>
    <w:rsid w:val="00953F22"/>
    <w:rsid w:val="00955A47"/>
    <w:rsid w:val="0096017A"/>
    <w:rsid w:val="00961B73"/>
    <w:rsid w:val="0097103B"/>
    <w:rsid w:val="00972610"/>
    <w:rsid w:val="00975E5F"/>
    <w:rsid w:val="0098496E"/>
    <w:rsid w:val="00985AF2"/>
    <w:rsid w:val="00986827"/>
    <w:rsid w:val="00986C3A"/>
    <w:rsid w:val="00990EBF"/>
    <w:rsid w:val="009953FE"/>
    <w:rsid w:val="00996A9F"/>
    <w:rsid w:val="009A03FB"/>
    <w:rsid w:val="009A0489"/>
    <w:rsid w:val="009A1A8C"/>
    <w:rsid w:val="009A2302"/>
    <w:rsid w:val="009B004C"/>
    <w:rsid w:val="009B2467"/>
    <w:rsid w:val="009B36A7"/>
    <w:rsid w:val="009C3146"/>
    <w:rsid w:val="009C4AA4"/>
    <w:rsid w:val="009C6256"/>
    <w:rsid w:val="009D249F"/>
    <w:rsid w:val="009D2509"/>
    <w:rsid w:val="009D4818"/>
    <w:rsid w:val="009D50DF"/>
    <w:rsid w:val="009D52F8"/>
    <w:rsid w:val="009E25D9"/>
    <w:rsid w:val="009E2D20"/>
    <w:rsid w:val="009E2D8A"/>
    <w:rsid w:val="009E4118"/>
    <w:rsid w:val="009E5113"/>
    <w:rsid w:val="009E58FF"/>
    <w:rsid w:val="009E5B17"/>
    <w:rsid w:val="009F7DA7"/>
    <w:rsid w:val="00A009E2"/>
    <w:rsid w:val="00A03243"/>
    <w:rsid w:val="00A03450"/>
    <w:rsid w:val="00A10BD5"/>
    <w:rsid w:val="00A278C7"/>
    <w:rsid w:val="00A32B9B"/>
    <w:rsid w:val="00A36B55"/>
    <w:rsid w:val="00A42A16"/>
    <w:rsid w:val="00A46FA6"/>
    <w:rsid w:val="00A5138A"/>
    <w:rsid w:val="00A523C0"/>
    <w:rsid w:val="00A55BFF"/>
    <w:rsid w:val="00A62B4F"/>
    <w:rsid w:val="00A6373D"/>
    <w:rsid w:val="00A6424A"/>
    <w:rsid w:val="00A73325"/>
    <w:rsid w:val="00A87946"/>
    <w:rsid w:val="00A937F4"/>
    <w:rsid w:val="00A94B42"/>
    <w:rsid w:val="00AA2866"/>
    <w:rsid w:val="00AB0D13"/>
    <w:rsid w:val="00AB56B4"/>
    <w:rsid w:val="00AB73A2"/>
    <w:rsid w:val="00AC3706"/>
    <w:rsid w:val="00AC5180"/>
    <w:rsid w:val="00AD18D1"/>
    <w:rsid w:val="00AE5185"/>
    <w:rsid w:val="00AE5BF8"/>
    <w:rsid w:val="00AE5E9B"/>
    <w:rsid w:val="00AE66C7"/>
    <w:rsid w:val="00AE6B72"/>
    <w:rsid w:val="00AE70A7"/>
    <w:rsid w:val="00AF386A"/>
    <w:rsid w:val="00B00F9C"/>
    <w:rsid w:val="00B03197"/>
    <w:rsid w:val="00B137AE"/>
    <w:rsid w:val="00B14497"/>
    <w:rsid w:val="00B14F53"/>
    <w:rsid w:val="00B15B4D"/>
    <w:rsid w:val="00B1686D"/>
    <w:rsid w:val="00B23BC8"/>
    <w:rsid w:val="00B23D10"/>
    <w:rsid w:val="00B27A80"/>
    <w:rsid w:val="00B40E46"/>
    <w:rsid w:val="00B4570E"/>
    <w:rsid w:val="00B45715"/>
    <w:rsid w:val="00B46519"/>
    <w:rsid w:val="00B50124"/>
    <w:rsid w:val="00B622E6"/>
    <w:rsid w:val="00B626DA"/>
    <w:rsid w:val="00B632DC"/>
    <w:rsid w:val="00B63FE6"/>
    <w:rsid w:val="00B66636"/>
    <w:rsid w:val="00B749DF"/>
    <w:rsid w:val="00B8043A"/>
    <w:rsid w:val="00B82636"/>
    <w:rsid w:val="00B83A45"/>
    <w:rsid w:val="00B86E1E"/>
    <w:rsid w:val="00B9409C"/>
    <w:rsid w:val="00B973C1"/>
    <w:rsid w:val="00BA0D96"/>
    <w:rsid w:val="00BA2ABB"/>
    <w:rsid w:val="00BB01DF"/>
    <w:rsid w:val="00BB037B"/>
    <w:rsid w:val="00BB0659"/>
    <w:rsid w:val="00BB0B65"/>
    <w:rsid w:val="00BB18BF"/>
    <w:rsid w:val="00BB205D"/>
    <w:rsid w:val="00BB28C2"/>
    <w:rsid w:val="00BB3B80"/>
    <w:rsid w:val="00BB6494"/>
    <w:rsid w:val="00BB6B42"/>
    <w:rsid w:val="00BC1222"/>
    <w:rsid w:val="00BC50DB"/>
    <w:rsid w:val="00BD04B7"/>
    <w:rsid w:val="00BD2271"/>
    <w:rsid w:val="00BD62F1"/>
    <w:rsid w:val="00BD6A76"/>
    <w:rsid w:val="00BE0CA3"/>
    <w:rsid w:val="00BE1F31"/>
    <w:rsid w:val="00BE399A"/>
    <w:rsid w:val="00BF2588"/>
    <w:rsid w:val="00BF7FF6"/>
    <w:rsid w:val="00C004DB"/>
    <w:rsid w:val="00C00701"/>
    <w:rsid w:val="00C07002"/>
    <w:rsid w:val="00C108F7"/>
    <w:rsid w:val="00C244DD"/>
    <w:rsid w:val="00C3111C"/>
    <w:rsid w:val="00C31351"/>
    <w:rsid w:val="00C3470C"/>
    <w:rsid w:val="00C35DE3"/>
    <w:rsid w:val="00C36139"/>
    <w:rsid w:val="00C36B52"/>
    <w:rsid w:val="00C37D99"/>
    <w:rsid w:val="00C424C5"/>
    <w:rsid w:val="00C53930"/>
    <w:rsid w:val="00C53EE9"/>
    <w:rsid w:val="00C549E4"/>
    <w:rsid w:val="00C54FAC"/>
    <w:rsid w:val="00C62408"/>
    <w:rsid w:val="00C77006"/>
    <w:rsid w:val="00C7770E"/>
    <w:rsid w:val="00C836F2"/>
    <w:rsid w:val="00C8442F"/>
    <w:rsid w:val="00C85C8C"/>
    <w:rsid w:val="00C95ABE"/>
    <w:rsid w:val="00C968FD"/>
    <w:rsid w:val="00CA22CD"/>
    <w:rsid w:val="00CA6A39"/>
    <w:rsid w:val="00CB14E7"/>
    <w:rsid w:val="00CC0D16"/>
    <w:rsid w:val="00CC10C2"/>
    <w:rsid w:val="00CC17B2"/>
    <w:rsid w:val="00CC1C12"/>
    <w:rsid w:val="00CD14E2"/>
    <w:rsid w:val="00CD2903"/>
    <w:rsid w:val="00CD7A5C"/>
    <w:rsid w:val="00CE1ED0"/>
    <w:rsid w:val="00CE4084"/>
    <w:rsid w:val="00CE701A"/>
    <w:rsid w:val="00CF1791"/>
    <w:rsid w:val="00CF441F"/>
    <w:rsid w:val="00CF4606"/>
    <w:rsid w:val="00D00D84"/>
    <w:rsid w:val="00D03645"/>
    <w:rsid w:val="00D04F30"/>
    <w:rsid w:val="00D10CE5"/>
    <w:rsid w:val="00D13321"/>
    <w:rsid w:val="00D13D4D"/>
    <w:rsid w:val="00D1450E"/>
    <w:rsid w:val="00D1471C"/>
    <w:rsid w:val="00D17507"/>
    <w:rsid w:val="00D26714"/>
    <w:rsid w:val="00D36C72"/>
    <w:rsid w:val="00D46B25"/>
    <w:rsid w:val="00D47E5F"/>
    <w:rsid w:val="00D505EC"/>
    <w:rsid w:val="00D50713"/>
    <w:rsid w:val="00D56851"/>
    <w:rsid w:val="00D605DF"/>
    <w:rsid w:val="00D62DE3"/>
    <w:rsid w:val="00D6571B"/>
    <w:rsid w:val="00D71B6F"/>
    <w:rsid w:val="00D72131"/>
    <w:rsid w:val="00D776D7"/>
    <w:rsid w:val="00D84886"/>
    <w:rsid w:val="00D97429"/>
    <w:rsid w:val="00DA1ECC"/>
    <w:rsid w:val="00DA2405"/>
    <w:rsid w:val="00DA637F"/>
    <w:rsid w:val="00DB2555"/>
    <w:rsid w:val="00DB3DB0"/>
    <w:rsid w:val="00DC7BB3"/>
    <w:rsid w:val="00DD0924"/>
    <w:rsid w:val="00DD34F9"/>
    <w:rsid w:val="00DE5461"/>
    <w:rsid w:val="00DE7E6F"/>
    <w:rsid w:val="00DF22E4"/>
    <w:rsid w:val="00DF79CC"/>
    <w:rsid w:val="00E01189"/>
    <w:rsid w:val="00E02035"/>
    <w:rsid w:val="00E04F65"/>
    <w:rsid w:val="00E06A3C"/>
    <w:rsid w:val="00E1263A"/>
    <w:rsid w:val="00E17E53"/>
    <w:rsid w:val="00E25DEB"/>
    <w:rsid w:val="00E30A85"/>
    <w:rsid w:val="00E33557"/>
    <w:rsid w:val="00E35A92"/>
    <w:rsid w:val="00E50DD9"/>
    <w:rsid w:val="00E528F6"/>
    <w:rsid w:val="00E52C33"/>
    <w:rsid w:val="00E53F54"/>
    <w:rsid w:val="00E5556F"/>
    <w:rsid w:val="00E60D95"/>
    <w:rsid w:val="00E66262"/>
    <w:rsid w:val="00E70795"/>
    <w:rsid w:val="00E70A16"/>
    <w:rsid w:val="00E963FE"/>
    <w:rsid w:val="00E967A8"/>
    <w:rsid w:val="00EA7626"/>
    <w:rsid w:val="00EB07C6"/>
    <w:rsid w:val="00EB1E68"/>
    <w:rsid w:val="00EB2F64"/>
    <w:rsid w:val="00EB3BF1"/>
    <w:rsid w:val="00ED1D83"/>
    <w:rsid w:val="00ED2172"/>
    <w:rsid w:val="00ED459A"/>
    <w:rsid w:val="00EE4E18"/>
    <w:rsid w:val="00EF10DF"/>
    <w:rsid w:val="00EF26EF"/>
    <w:rsid w:val="00EF5548"/>
    <w:rsid w:val="00F017B2"/>
    <w:rsid w:val="00F028EE"/>
    <w:rsid w:val="00F07115"/>
    <w:rsid w:val="00F076E4"/>
    <w:rsid w:val="00F148A3"/>
    <w:rsid w:val="00F26D94"/>
    <w:rsid w:val="00F30310"/>
    <w:rsid w:val="00F3245B"/>
    <w:rsid w:val="00F513E5"/>
    <w:rsid w:val="00F54B2F"/>
    <w:rsid w:val="00F57A8B"/>
    <w:rsid w:val="00F64120"/>
    <w:rsid w:val="00F67C03"/>
    <w:rsid w:val="00F70BE7"/>
    <w:rsid w:val="00F7355A"/>
    <w:rsid w:val="00F742D8"/>
    <w:rsid w:val="00F83F4B"/>
    <w:rsid w:val="00F85379"/>
    <w:rsid w:val="00F85991"/>
    <w:rsid w:val="00F86051"/>
    <w:rsid w:val="00F8747B"/>
    <w:rsid w:val="00F87A0F"/>
    <w:rsid w:val="00F87BE5"/>
    <w:rsid w:val="00F92058"/>
    <w:rsid w:val="00F92220"/>
    <w:rsid w:val="00F954FB"/>
    <w:rsid w:val="00FA029C"/>
    <w:rsid w:val="00FA60EF"/>
    <w:rsid w:val="00FA7D20"/>
    <w:rsid w:val="00FA7D5B"/>
    <w:rsid w:val="00FB1D91"/>
    <w:rsid w:val="00FB3132"/>
    <w:rsid w:val="00FB7254"/>
    <w:rsid w:val="00FC0EDE"/>
    <w:rsid w:val="00FD41DA"/>
    <w:rsid w:val="00FD550E"/>
    <w:rsid w:val="00FD6D02"/>
    <w:rsid w:val="00FE1388"/>
    <w:rsid w:val="00FE2BAC"/>
    <w:rsid w:val="00FE5786"/>
    <w:rsid w:val="00FE70AB"/>
    <w:rsid w:val="00FE71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C3111C"/>
    <w:pPr>
      <w:ind w:left="720"/>
      <w:contextualSpacing/>
    </w:pPr>
  </w:style>
  <w:style w:type="character" w:styleId="CommentReference">
    <w:name w:val="annotation reference"/>
    <w:basedOn w:val="DefaultParagraphFont"/>
    <w:uiPriority w:val="99"/>
    <w:semiHidden/>
    <w:unhideWhenUsed/>
    <w:rsid w:val="00DF79CC"/>
    <w:rPr>
      <w:sz w:val="16"/>
      <w:szCs w:val="16"/>
    </w:rPr>
  </w:style>
  <w:style w:type="paragraph" w:styleId="CommentText">
    <w:name w:val="annotation text"/>
    <w:basedOn w:val="Normal"/>
    <w:link w:val="CommentTextChar"/>
    <w:uiPriority w:val="99"/>
    <w:unhideWhenUsed/>
    <w:rsid w:val="00DF79CC"/>
    <w:pPr>
      <w:widowControl/>
      <w:spacing w:after="160"/>
      <w:ind w:firstLine="720"/>
      <w:jc w:val="left"/>
    </w:pPr>
    <w:rPr>
      <w:rFonts w:ascii="Times New Roman" w:eastAsiaTheme="minorHAnsi" w:hAnsi="Times New Roman" w:cs="Times New Roman"/>
      <w:sz w:val="20"/>
      <w:szCs w:val="20"/>
    </w:rPr>
  </w:style>
  <w:style w:type="character" w:customStyle="1" w:styleId="CommentTextChar">
    <w:name w:val="Comment Text Char"/>
    <w:basedOn w:val="DefaultParagraphFont"/>
    <w:link w:val="CommentText"/>
    <w:uiPriority w:val="99"/>
    <w:rsid w:val="00DF79CC"/>
    <w:rPr>
      <w:rFonts w:ascii="Times New Roman" w:eastAsiaTheme="minorHAnsi" w:hAnsi="Times New Roman" w:cs="Times New Roman"/>
      <w:sz w:val="20"/>
      <w:szCs w:val="20"/>
    </w:rPr>
  </w:style>
  <w:style w:type="paragraph" w:styleId="Revision">
    <w:name w:val="Revision"/>
    <w:hidden/>
    <w:uiPriority w:val="99"/>
    <w:semiHidden/>
    <w:rsid w:val="00B23BC8"/>
    <w:pPr>
      <w:widowControl/>
      <w:jc w:val="left"/>
    </w:pPr>
  </w:style>
  <w:style w:type="paragraph" w:styleId="CommentSubject">
    <w:name w:val="annotation subject"/>
    <w:basedOn w:val="CommentText"/>
    <w:next w:val="CommentText"/>
    <w:link w:val="CommentSubjectChar"/>
    <w:uiPriority w:val="99"/>
    <w:semiHidden/>
    <w:unhideWhenUsed/>
    <w:rsid w:val="002B02D9"/>
    <w:pPr>
      <w:widowControl w:val="0"/>
      <w:spacing w:after="0"/>
      <w:ind w:firstLine="0"/>
      <w:jc w:val="both"/>
    </w:pPr>
    <w:rPr>
      <w:rFonts w:ascii="Calibri" w:eastAsia="Calibri" w:hAnsi="Calibri" w:cs="Calibri"/>
      <w:b/>
      <w:bCs/>
    </w:rPr>
  </w:style>
  <w:style w:type="character" w:customStyle="1" w:styleId="CommentSubjectChar">
    <w:name w:val="Comment Subject Char"/>
    <w:basedOn w:val="CommentTextChar"/>
    <w:link w:val="CommentSubject"/>
    <w:uiPriority w:val="99"/>
    <w:semiHidden/>
    <w:rsid w:val="002B02D9"/>
    <w:rPr>
      <w:rFonts w:ascii="Times New Roman" w:eastAsiaTheme="minorHAnsi" w:hAnsi="Times New Roman" w:cs="Times New Roman"/>
      <w:b/>
      <w:bCs/>
      <w:sz w:val="20"/>
      <w:szCs w:val="20"/>
    </w:rPr>
  </w:style>
  <w:style w:type="paragraph" w:customStyle="1" w:styleId="EndNoteBibliographyTitle">
    <w:name w:val="EndNote Bibliography Title"/>
    <w:basedOn w:val="Normal"/>
    <w:link w:val="EndNoteBibliographyTitleChar"/>
    <w:rsid w:val="006D49B0"/>
    <w:pPr>
      <w:jc w:val="center"/>
    </w:pPr>
    <w:rPr>
      <w:noProof/>
    </w:rPr>
  </w:style>
  <w:style w:type="character" w:customStyle="1" w:styleId="EndNoteBibliographyTitleChar">
    <w:name w:val="EndNote Bibliography Title Char"/>
    <w:basedOn w:val="DefaultParagraphFont"/>
    <w:link w:val="EndNoteBibliographyTitle"/>
    <w:rsid w:val="006D49B0"/>
    <w:rPr>
      <w:noProof/>
    </w:rPr>
  </w:style>
  <w:style w:type="paragraph" w:customStyle="1" w:styleId="EndNoteBibliography">
    <w:name w:val="EndNote Bibliography"/>
    <w:basedOn w:val="Normal"/>
    <w:link w:val="EndNoteBibliographyChar"/>
    <w:rsid w:val="006D49B0"/>
    <w:rPr>
      <w:noProof/>
    </w:rPr>
  </w:style>
  <w:style w:type="character" w:customStyle="1" w:styleId="EndNoteBibliographyChar">
    <w:name w:val="EndNote Bibliography Char"/>
    <w:basedOn w:val="DefaultParagraphFont"/>
    <w:link w:val="EndNoteBibliography"/>
    <w:rsid w:val="006D49B0"/>
    <w:rPr>
      <w:noProof/>
    </w:rPr>
  </w:style>
  <w:style w:type="character" w:styleId="LineNumber">
    <w:name w:val="line number"/>
    <w:basedOn w:val="DefaultParagraphFont"/>
    <w:uiPriority w:val="99"/>
    <w:semiHidden/>
    <w:unhideWhenUsed/>
    <w:rsid w:val="0080533D"/>
  </w:style>
  <w:style w:type="paragraph" w:styleId="Footer">
    <w:name w:val="footer"/>
    <w:basedOn w:val="Normal"/>
    <w:link w:val="FooterChar"/>
    <w:uiPriority w:val="99"/>
    <w:unhideWhenUsed/>
    <w:rsid w:val="0080533D"/>
    <w:pPr>
      <w:tabs>
        <w:tab w:val="center" w:pos="4680"/>
        <w:tab w:val="right" w:pos="9360"/>
      </w:tabs>
    </w:pPr>
  </w:style>
  <w:style w:type="character" w:customStyle="1" w:styleId="FooterChar">
    <w:name w:val="Footer Char"/>
    <w:basedOn w:val="DefaultParagraphFont"/>
    <w:link w:val="Footer"/>
    <w:uiPriority w:val="99"/>
    <w:rsid w:val="0080533D"/>
  </w:style>
  <w:style w:type="character" w:styleId="FollowedHyperlink">
    <w:name w:val="FollowedHyperlink"/>
    <w:basedOn w:val="DefaultParagraphFont"/>
    <w:uiPriority w:val="99"/>
    <w:semiHidden/>
    <w:unhideWhenUsed/>
    <w:rsid w:val="00E967A8"/>
    <w:rPr>
      <w:color w:val="800080" w:themeColor="followedHyperlink"/>
      <w:u w:val="single"/>
    </w:rPr>
  </w:style>
  <w:style w:type="character" w:customStyle="1" w:styleId="UnresolvedMention2">
    <w:name w:val="Unresolved Mention2"/>
    <w:basedOn w:val="DefaultParagraphFont"/>
    <w:uiPriority w:val="99"/>
    <w:semiHidden/>
    <w:unhideWhenUsed/>
    <w:rsid w:val="00F076E4"/>
    <w:rPr>
      <w:color w:val="605E5C"/>
      <w:shd w:val="clear" w:color="auto" w:fill="E1DFDD"/>
    </w:rPr>
  </w:style>
  <w:style w:type="character" w:styleId="UnresolvedMention">
    <w:name w:val="Unresolved Mention"/>
    <w:basedOn w:val="DefaultParagraphFont"/>
    <w:uiPriority w:val="99"/>
    <w:semiHidden/>
    <w:unhideWhenUsed/>
    <w:rsid w:val="006B76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9045368">
      <w:bodyDiv w:val="1"/>
      <w:marLeft w:val="0"/>
      <w:marRight w:val="0"/>
      <w:marTop w:val="0"/>
      <w:marBottom w:val="0"/>
      <w:divBdr>
        <w:top w:val="none" w:sz="0" w:space="0" w:color="auto"/>
        <w:left w:val="none" w:sz="0" w:space="0" w:color="auto"/>
        <w:bottom w:val="none" w:sz="0" w:space="0" w:color="auto"/>
        <w:right w:val="none" w:sz="0" w:space="0" w:color="auto"/>
      </w:divBdr>
    </w:div>
    <w:div w:id="538394631">
      <w:bodyDiv w:val="1"/>
      <w:marLeft w:val="0"/>
      <w:marRight w:val="0"/>
      <w:marTop w:val="0"/>
      <w:marBottom w:val="0"/>
      <w:divBdr>
        <w:top w:val="none" w:sz="0" w:space="0" w:color="auto"/>
        <w:left w:val="none" w:sz="0" w:space="0" w:color="auto"/>
        <w:bottom w:val="none" w:sz="0" w:space="0" w:color="auto"/>
        <w:right w:val="none" w:sz="0" w:space="0" w:color="auto"/>
      </w:divBdr>
    </w:div>
    <w:div w:id="933246745">
      <w:bodyDiv w:val="1"/>
      <w:marLeft w:val="0"/>
      <w:marRight w:val="0"/>
      <w:marTop w:val="0"/>
      <w:marBottom w:val="0"/>
      <w:divBdr>
        <w:top w:val="none" w:sz="0" w:space="0" w:color="auto"/>
        <w:left w:val="none" w:sz="0" w:space="0" w:color="auto"/>
        <w:bottom w:val="none" w:sz="0" w:space="0" w:color="auto"/>
        <w:right w:val="none" w:sz="0" w:space="0" w:color="auto"/>
      </w:divBdr>
    </w:div>
    <w:div w:id="14997280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blast.ncbi.nlm.nih.gov/Blast.cgi?PROGRAM=tblastn&amp;BLAST_PROGRAMS=tblastn&amp;PAGE_TYPE=BlastSearch&amp;SHOW_DEFAULTS=on&amp;LINK_LOC=blasthome" TargetMode="External"/><Relationship Id="rId13" Type="http://schemas.openxmlformats.org/officeDocument/2006/relationships/hyperlink" Target="http://clavius.bc.edu/~clotelab/DiANNA/"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eb.expasy.org/sulfinator/"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ervices.healthtech.dtu.dk/service.php?SignalP-5.0"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web.expasy.org/translate/"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blast.ncbi.nlm.nih.gov/Blast.cgi?PROGRAM=blastp&amp;BLAST_PROGRAMS=blastp&amp;PAGE_TYPE=BlastSearch&amp;SHOW_DEFAULTS=on&amp;BLAST_SPEC=&amp;LINK_LOC=blasttab&amp;LAST_PAGE=tblastn"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8F1254-2860-4F43-94BF-F4C7668F96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3335</Words>
  <Characters>76010</Characters>
  <Application>Microsoft Office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2-08T19:22:00Z</dcterms:created>
  <dcterms:modified xsi:type="dcterms:W3CDTF">2021-12-16T13:43:00Z</dcterms:modified>
</cp:coreProperties>
</file>